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r>
        <w:t xml:space="preserve">Литобозорв раздела. </w:t>
      </w:r>
    </w:p>
    <w:p/>
    <w:p>
      <w:pPr>
        <w:pStyle w:val="12"/>
        <w:numPr>
          <w:ilvl w:val="0"/>
          <w:numId w:val="1"/>
        </w:numPr>
      </w:pPr>
      <w:r>
        <w:t xml:space="preserve">Криптические виды мидий. Биогеография, по чему разные: по генетике, морфологии. Обобщенная информация по их дифференциации. Происхождение и тд. Морфотипами закончить. </w:t>
      </w:r>
    </w:p>
    <w:p>
      <w:pPr>
        <w:pStyle w:val="12"/>
        <w:numPr>
          <w:ilvl w:val="0"/>
          <w:numId w:val="1"/>
        </w:numPr>
      </w:pPr>
      <w:r>
        <w:t>Обзор подходов к изучению физиологии мидий. Как изучают? Мейнстрим и не мейнстрим? Скорость дыхания тоже можно. Биссус, смертность, метаболомы.</w:t>
      </w:r>
    </w:p>
    <w:p>
      <w:pPr>
        <w:pStyle w:val="12"/>
        <w:numPr>
          <w:ilvl w:val="0"/>
          <w:numId w:val="1"/>
        </w:numPr>
      </w:pPr>
      <w:r>
        <w:t xml:space="preserve">Экофизиологические различия этих двух видов. Биотические и абиотические факторы. </w:t>
      </w:r>
    </w:p>
    <w:p>
      <w:pPr>
        <w:pStyle w:val="12"/>
        <w:numPr>
          <w:ilvl w:val="0"/>
          <w:numId w:val="1"/>
        </w:numPr>
      </w:pPr>
      <w:r>
        <w:t xml:space="preserve">Интерференция в этой системе? Троссюлюс-галопровинциалис? Два вида дрейсен? Пугенсис и полиморфа. Галопровинциалис-троссюлюс в Калифорнии. Аналоги этой системы. </w:t>
      </w:r>
    </w:p>
    <w:p>
      <w:pPr>
        <w:pStyle w:val="12"/>
      </w:pPr>
    </w:p>
    <w:p>
      <w:r>
        <w:br w:type="page"/>
      </w:r>
    </w:p>
    <w:p/>
    <w:p/>
    <w:p>
      <w:r>
        <w:t>Обзор литературы.</w:t>
      </w:r>
    </w:p>
    <w:p>
      <w:r>
        <w:t>Обсудить конепцию классического вида и возможность появления криптических видов в новой концепции. Майер.</w:t>
      </w:r>
    </w:p>
    <w:p>
      <w:r>
        <w:t xml:space="preserve">Найти статью про обзор криптических видов в разных группах. </w:t>
      </w:r>
    </w:p>
    <w:p>
      <w:r>
        <w:t xml:space="preserve">Криптическими видами называют такие виды, которые невозможно или почти невозможно различить на основе морфологических признаков </w:t>
      </w:r>
      <w:r>
        <w:fldChar w:fldCharType="begin" w:fldLock="1"/>
      </w:r>
      <w:r>
        <w:instrText xml:space="preserve">ADDIN CSL_CITATION {"citationItems":[{"id":"ITEM-1","itemData":{"author":[{"dropping-particle":"","family":"Mayr","given":"Ernst","non-dropping-particle":"","parse-names":false,"suffix":""},{"dropping-particle":"","family":"Ashlock","given":"Peter D.","non-dropping-particle":"","parse-names":false,"suffix":""}],"id":"ITEM-1","issued":{"date-parts":[["1991"]]},"publisher":"McGraw-Hill","publisher-place":"New York","title":"Priciples of systematic zoology","type":"book"},"uris":["http://www.mendeley.com/documents/?uuid=d4a7e2c4-7069-4663-bc99-b4d767ac937e"]}],"mendeley":{"formattedCitation":"(Mayr &amp; Ashlock, 1991)","plainTextFormattedCitation":"(Mayr &amp; Ashlock, 1991)","previouslyFormattedCitation":"(Mayr &amp; Ashlock, 1991)"},"properties":{"noteIndex":0},"schema":"https://github.com/citation-style-language/schema/raw/master/csl-citation.json"}</w:instrText>
      </w:r>
      <w:r>
        <w:fldChar w:fldCharType="separate"/>
      </w:r>
      <w:r>
        <w:t>(Mayr &amp; Ashlock, 1991)</w:t>
      </w:r>
      <w:r>
        <w:fldChar w:fldCharType="end"/>
      </w:r>
      <w:r>
        <w:t xml:space="preserve">. Криптические виды распространены во всех крупных группах морских беспозвоночных. Зачастую, само существование криптических видов как таксонов отражает неадекватную оценку морфологии этих видов, их экологических ниш, физиологических различий и т.д. </w:t>
      </w:r>
      <w:r>
        <w:fldChar w:fldCharType="begin" w:fldLock="1"/>
      </w:r>
      <w:r>
        <w:instrText xml:space="preserve">ADDIN CSL_CITATION {"citationItems":[{"id":"ITEM-1","itemData":{"author":[{"dropping-particle":"","family":"Knowlton","given":"Nancy","non-dropping-particle":"","parse-names":false,"suffix":""}],"container-title":"Annual Review of Ecology and Systematics","id":"ITEM-1","issued":{"date-parts":[["1993"]]},"page":"189-216","title":"SIBLING SPECIES IN THE SEA","type":"article-journal","volume":"24"},"uris":["http://www.mendeley.com/documents/?uuid=34da47e5-6f94-4d58-9b24-4d23de533779"]}],"mendeley":{"formattedCitation":"(Knowlton, 1993)","plainTextFormattedCitation":"(Knowlton, 1993)","previouslyFormattedCitation":"(Knowlton, 1993)"},"properties":{"noteIndex":0},"schema":"https://github.com/citation-style-language/schema/raw/master/csl-citation.json"}</w:instrText>
      </w:r>
      <w:r>
        <w:fldChar w:fldCharType="separate"/>
      </w:r>
      <w:r>
        <w:t>(Knowlton, 1993)</w:t>
      </w:r>
      <w:r>
        <w:fldChar w:fldCharType="end"/>
      </w:r>
      <w:r>
        <w:t xml:space="preserve">. Генетически, обычно, такие виды легко различимы (ссылку). С развитием молекулярных методов разнообразие и обилие криптических видов стало очевидным. Одним из первых примеров обнаружения комплекска криптических </w:t>
      </w:r>
      <w:r>
        <w:rPr>
          <w:highlight w:val="yellow"/>
        </w:rPr>
        <w:t xml:space="preserve">видов является….. обнаруженного благодаря молекулярным методам, а именно анализу аллозимов, стал </w:t>
      </w:r>
      <w:r>
        <w:rPr>
          <w:highlight w:val="yellow"/>
          <w:lang w:val="en-US"/>
        </w:rPr>
        <w:t>M</w:t>
      </w:r>
      <w:r>
        <w:rPr>
          <w:highlight w:val="yellow"/>
        </w:rPr>
        <w:t xml:space="preserve">. </w:t>
      </w:r>
      <w:r>
        <w:rPr>
          <w:highlight w:val="yellow"/>
          <w:lang w:val="en-US"/>
        </w:rPr>
        <w:t>trossulus</w:t>
      </w:r>
      <w:r>
        <w:rPr>
          <w:highlight w:val="yellow"/>
        </w:rPr>
        <w:t xml:space="preserve"> </w:t>
      </w:r>
      <w:r>
        <w:rPr>
          <w:highlight w:val="yellow"/>
          <w:lang w:val="en-US"/>
        </w:rPr>
        <w:t>Gould</w:t>
      </w:r>
      <w:r>
        <w:t xml:space="preserve"> </w:t>
      </w:r>
      <w:r>
        <w:fldChar w:fldCharType="begin" w:fldLock="1"/>
      </w:r>
      <w:r>
        <w:instrText xml:space="preserve">ADDIN CSL_CITATION {"citationItems":[{"id":"ITEM-1","itemData":{"DOI":"10.1007/BF00392658","ISSN":"14321793","abstract":"Genetic relationships among Mytilus populations throughout the North Atlantic region, including the Mediterranean and the Baltic Sea, were studied using enzyme electrophoresis. Three distinct groups of populations, each of a remarkably wide distribution, can be recognised on the basis of their multilocus allelic composition: (1) M. galloprovincialis L. of the Mediterranean and western Europe; (2) a genetically distinct form of M. edulis Lmk. from both the Baltic Sea and some localities in the Canadian Maritime Provinces (here provisionally termed the \"trossulus type mussel\"); and (3) the traditional \"Atlantic\" M. edulis populations of northwestern European coasts and most of eastern North America. These groups are regarded as representing three relatively old evolutionary lineages, which all deserve separate and equal systematic status. The main part of the differentiation at most of the loci studied is accounted for by this major systematic pattern, but considerable geographical differentiation within each of the three principal groups was also detected. At single loci, different electromorphs were found to prevail in disjunct populations of M. galloprovincialis (Mediterranean/Britain) and of the trossulus-type mussel (Baltic/eastern Canada). Within the Atlantic M. edulis, a major part of the differentiation is transoceanic. At one locus (Ap), geographic differentiation appeared to be relatively independent of the systematic boundaries; the possible role of interlineage hybridisation in contact areas in regulating the pattern of geographical variation is discussed. © 1988 Springer-Verlag.","author":[{"dropping-particle":"","family":"Varvio","given":"S. L.","non-dropping-particle":"","parse-names":false,"suffix":""},{"dropping-particle":"","family":"Koehn","given":"R. K.","non-dropping-particle":"","parse-names":false,"suffix":""},{"dropping-particle":"","family":"Väinölä","given":"R.","non-dropping-particle":"","parse-names":false,"suffix":""}],"container-title":"Marine Biology","id":"ITEM-1","issue":"1","issued":{"date-parts":[["1988"]]},"page":"51-60","title":"Evolutionary genetics of the Mytilus edulis complex in the North Atlantic region","type":"article-journal","volume":"98"},"uris":["http://www.mendeley.com/documents/?uuid=8b551533-8b4f-4794-bfcb-8fc67bf96984"]},{"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McDonald et al., 1991; Varvio et al., 1988)","plainTextFormattedCitation":"(McDonald et al., 1991; Varvio et al., 1988)","previouslyFormattedCitation":"(McDonald et al., 1991; Varvio et al., 1988)"},"properties":{"noteIndex":0},"schema":"https://github.com/citation-style-language/schema/raw/master/csl-citation.json"}</w:instrText>
      </w:r>
      <w:r>
        <w:fldChar w:fldCharType="separate"/>
      </w:r>
      <w:r>
        <w:t>(McDonald et al., 1991; Varvio et al., 1988)</w:t>
      </w:r>
      <w:r>
        <w:fldChar w:fldCharType="end"/>
      </w:r>
      <w:r>
        <w:t xml:space="preserve">. </w:t>
      </w:r>
    </w:p>
    <w:p>
      <w:r>
        <w:t xml:space="preserve">Биогеография. </w:t>
      </w:r>
    </w:p>
    <w:p>
      <w:r>
        <w:t>Комплекс криптических видов «</w:t>
      </w:r>
      <w:r>
        <w:rPr>
          <w:lang w:val="en-US"/>
        </w:rPr>
        <w:t>Mytilus</w:t>
      </w:r>
      <w:r>
        <w:t xml:space="preserve"> </w:t>
      </w:r>
      <w:r>
        <w:rPr>
          <w:lang w:val="en-US"/>
        </w:rPr>
        <w:t>edulis</w:t>
      </w:r>
      <w:r>
        <w:t xml:space="preserve">» включает в себя три вида мидий: </w:t>
      </w:r>
      <w:r>
        <w:rPr>
          <w:lang w:val="en-US"/>
        </w:rPr>
        <w:t>Mytilus</w:t>
      </w:r>
      <w:r>
        <w:t xml:space="preserve"> </w:t>
      </w:r>
      <w:r>
        <w:rPr>
          <w:lang w:val="en-US"/>
        </w:rPr>
        <w:t>edulis</w:t>
      </w:r>
      <w:r>
        <w:t xml:space="preserve">, </w:t>
      </w:r>
      <w:r>
        <w:rPr>
          <w:lang w:val="en-US"/>
        </w:rPr>
        <w:t>M</w:t>
      </w:r>
      <w:r>
        <w:t xml:space="preserve">. </w:t>
      </w:r>
      <w:r>
        <w:rPr>
          <w:lang w:val="en-US"/>
        </w:rPr>
        <w:t>trossulus</w:t>
      </w:r>
      <w:r>
        <w:t xml:space="preserve"> и </w:t>
      </w:r>
      <w:r>
        <w:rPr>
          <w:lang w:val="en-US"/>
        </w:rPr>
        <w:t>M</w:t>
      </w:r>
      <w:r>
        <w:t xml:space="preserve">. </w:t>
      </w:r>
      <w:r>
        <w:rPr>
          <w:lang w:val="en-US"/>
        </w:rPr>
        <w:t>galloprovincialis</w:t>
      </w:r>
      <w:r>
        <w:t xml:space="preserve">. Комплекс видов происходит от предка </w:t>
      </w:r>
      <w:r>
        <w:rPr>
          <w:lang w:val="en-US"/>
        </w:rPr>
        <w:t>M</w:t>
      </w:r>
      <w:r>
        <w:t xml:space="preserve">. </w:t>
      </w:r>
      <w:r>
        <w:rPr>
          <w:lang w:val="en-US"/>
        </w:rPr>
        <w:t>trossulus</w:t>
      </w:r>
      <w:r>
        <w:t xml:space="preserve">, который является нативным видом для Тихого океана. В ходе Транс-Арктического переноса фауны, который произошел около 3,5 млн. лет назад в результате открытия Берингова пролива, </w:t>
      </w:r>
      <w:r>
        <w:rPr>
          <w:lang w:val="en-US"/>
        </w:rPr>
        <w:t>M</w:t>
      </w:r>
      <w:r>
        <w:t xml:space="preserve">. </w:t>
      </w:r>
      <w:r>
        <w:rPr>
          <w:lang w:val="en-US"/>
        </w:rPr>
        <w:t>trossulus</w:t>
      </w:r>
      <w:r>
        <w:t xml:space="preserve"> распространился сначала в Арктике, а затем и в Северной Атлантике </w:t>
      </w:r>
      <w:r>
        <w:fldChar w:fldCharType="begin" w:fldLock="1"/>
      </w:r>
      <w:r>
        <w:instrText xml:space="preserve">ADDIN CSL_CITATION {"citationItems":[{"id":"ITEM-1","itemData":{"DOI":"10.1017/S0094837300010617","ISSN":"19385331","abstract":"When the Bering Strait between Alaska and Siberia opened about 3.5 Ma during the early Pliocene, cool-temperate and polar marine species were able to move between the North Pacific and Arctic-Atlantic basins. In order to investigate the extent, pattern, and dynamics of this trans-Arctic interchange, I reviewed the Recent and fossil distributions of post-Miocene shell-bearing Mollusca in each of five northern regions: (1) the northeastern Atlantic (Lofoten Islands to the eastern entrance of the English Channel and the northern entrance of the Irish Sea), (2) northwestern Atlantic (southern Labrador to Cape Cod), (3) northeastern Pacific (Bering Strait to Puget Sound), (4) northwestern Pacific (Bering Strait to Hokkaido and the northern Sea of Japan), and (5) Arctic (areas north of the Lofoten Islands, southern Labrador, and Bering Strait). I have identified 295 molluscan species that either took part in the interchange or are descended from taxa that did. Of these, 261 are of Pacific origin, whereas only 34 are of Arctic-Atlantic origin. Various analyses of the pattern of invasion confirm earlier work, indicating that there is a strong bias in favor of species with a Pacific origin. A geographical analysis of invaders implies that, although trans-Arctic interchange contributed to a homogenization of the biotas of the northern oceans, significant barriers to dispersal exist and have existed for trans-Arctic invaders within the Arctic-Atlantic basin. Nevertheless, trans-Arctic invaders in the Atlantic have significantly broader geographical ranges than do taxa with a pre-Pliocene history in the Atlantic. Among the possible explanations for the asymmetry of trans-Arctic invasion, two hypotheses were explicitly tested. The null hypothesis of diversity states that the number of invaders from a biota is proportional to the total number of species in that biota. Estimates of Recent molluscan diversity show that the North Pacific is 1.5 to 2.7 times richer than is the Arctic-Atlantic, depending on how faunistic comparisons are made. This difference in diversity is much smaller than is the asymmetry of trans-Arctic invasion in favor of Pacific species. Rough estimates of regional Pliocene diversity suggest that differences in diversity during the Pliocene were smaller than they are in the Recent fauna. The null hypothesis was therefore rejected. The hypothesis of ecological opportunity states that the number of invaders to a region is proportional to the number o…","author":[{"dropping-particle":"","family":"Vermeij","given":"Geerat J.","non-dropping-particle":"","parse-names":false,"suffix":""}],"container-title":"Paleobiology","id":"ITEM-1","issue":"3","issued":{"date-parts":[["1991"]]},"page":"281-307","title":"Anatomy of an invasion: The trans-Arctic interchange","type":"article-journal","volume":"3"},"uris":["http://www.mendeley.com/documents/?uuid=b7adaa67-e36b-4f2e-b60c-301748b1a8f2"]},{"id":"ITEM-2","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2","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 Vermeij, 1991)","plainTextFormattedCitation":"(Riginos &amp; Cunningham, 2005; Vermeij, 1991)","previouslyFormattedCitation":"(Riginos &amp; Cunningham, 2005; Vermeij, 1991)"},"properties":{"noteIndex":0},"schema":"https://github.com/citation-style-language/schema/raw/master/csl-citation.json"}</w:instrText>
      </w:r>
      <w:r>
        <w:fldChar w:fldCharType="separate"/>
      </w:r>
      <w:r>
        <w:t>(Riginos &amp; Cunningham, 2005; Vermeij, 1991)</w:t>
      </w:r>
      <w:r>
        <w:fldChar w:fldCharType="end"/>
      </w:r>
      <w:r>
        <w:t xml:space="preserve">. Во время последовавшего ледникового периода, длившегося (сколько? </w:t>
      </w:r>
      <w:r>
        <w:rPr>
          <w:highlight w:val="yellow"/>
        </w:rPr>
        <w:t>В голубых ракушках</w:t>
      </w:r>
      <w:r>
        <w:t xml:space="preserve">), Берингов пролив снова оказался закрыт, что привело к изоляции североатлантических и тихоокеанских мидий и, впоследствии, к возникновению </w:t>
      </w:r>
      <w:r>
        <w:rPr>
          <w:lang w:val="en-US"/>
        </w:rPr>
        <w:t>M</w:t>
      </w:r>
      <w:r>
        <w:t xml:space="preserve">. </w:t>
      </w:r>
      <w:r>
        <w:rPr>
          <w:lang w:val="en-US"/>
        </w:rPr>
        <w:t>edulis</w:t>
      </w:r>
      <w:r>
        <w:t xml:space="preserve"> в северной Атлантике. </w:t>
      </w:r>
      <w:r>
        <w:rPr>
          <w:lang w:val="en-US"/>
        </w:rPr>
        <w:t>M</w:t>
      </w:r>
      <w:r>
        <w:t xml:space="preserve">. </w:t>
      </w:r>
      <w:r>
        <w:rPr>
          <w:lang w:val="en-US"/>
        </w:rPr>
        <w:t>edulis</w:t>
      </w:r>
      <w:r>
        <w:t xml:space="preserve"> распространился как по американскому, так и по европейскому побережью Северной Атлантики. Однако, популяции </w:t>
      </w:r>
      <w:r>
        <w:rPr>
          <w:lang w:val="en-US"/>
        </w:rPr>
        <w:t>M</w:t>
      </w:r>
      <w:r>
        <w:t xml:space="preserve">. </w:t>
      </w:r>
      <w:r>
        <w:rPr>
          <w:lang w:val="en-US"/>
        </w:rPr>
        <w:t>edulis</w:t>
      </w:r>
      <w:r>
        <w:t xml:space="preserve"> на американском и европейском побережьях довольно изолированы и представляют собой две генетически различные популяции </w:t>
      </w:r>
      <w:r>
        <w:fldChar w:fldCharType="begin" w:fldLock="1"/>
      </w:r>
      <w:r>
        <w:instrText xml:space="preserve">ADDIN CSL_CITATION {"citationItems":[{"id":"ITEM-1","itemData":{"DOI":"10.1111/j.0014-3820.2004.tb00873.x","ISSN":"00143820","PMID":"15612287","abstract":"Comparisons among loci with differing modes of inheritance can reveal unexpected aspects of population history. We employ a multilocus approach to ask whether two types of independently assorting mitochondrial DNAs (maternally and paternally inherited: F- and M-mtDNA) and a nuclear locus (ITS) yield concordant estimates of gene flow and population divergence. The blue mussel, Mytilus edulis, is distributed on both North American and European coastlines and these populations are separated by the waters of the Atlantic Ocean. Gene flow across the Atlantic Ocean differs among loci, with F-mtDNA and ITS showing an imprint of some genetic interchange and M-mtDNA showing no evidence for gene flow. Gene flow of F-mtDNA and ITS causes trans-Atlantic population divergence times to be greatly underestimated for these loci, although a single trans-Atlantic population divergence time (1.2 MYA) can be accommodated by considering all three loci in combination in a coalescent framework. The apparent lack of gene flow for M-mtDNA is not readily explained by different dispersal capacities of male and female mussels. A genetic barrier to M-mtDNA exchange between North American and European mussel populations is likely to explain the observed pattern, perhaps associated with the double uniparental system of mitochondrial DNA inheritance.","author":[{"dropping-particle":"","family":"Riginos","given":"Cynthia","non-dropping-particle":"","parse-names":false,"suffix":""},{"dropping-particle":"","family":"Hickerson","given":"Michael J.","non-dropping-particle":"","parse-names":false,"suffix":""},{"dropping-particle":"","family":"Henzler","given":"Christine M.","non-dropping-particle":"","parse-names":false,"suffix":""},{"dropping-particle":"","family":"Cunningham","given":"Clifford W.","non-dropping-particle":"","parse-names":false,"suffix":""}],"container-title":"Evolution","id":"ITEM-1","issue":"11","issued":{"date-parts":[["2004"]]},"page":"2438-2451","title":"Differential patterns of male and female mtDNA exchange across the Atlantic ocean in the blue mussel, Mytilus edulis","type":"article-journal","volume":"58"},"uris":["http://www.mendeley.com/documents/?uuid=e7834e51-5081-46a1-8f71-824eb953f11e"]},{"id":"ITEM-2","itemData":{"DOI":"10.1007/s00227-008-1038-4","ISSN":"00253162","abstract":"Patterns of (female) mitochondrial DNA diversity were investigated in the blue mussel Mytilus edulis. Mytilus edulis is a ubiquitous member of contemporary North Atlantic hard-substrate communities and well represented in studies of this region. Mytilus edulis was surveyed in North America and Europe, as well as mid-Atlantic sites in Greenland, Iceland, and the Faroe Islands. Mitochondrial DNA sequences revealed considerable population structure but no monophyly of haplotypes between any major regions. Coalescent analyses suggest that migration across the Atlantic Ocean has prominently been from North American source populations and that Greenland was colonized recently and exclusively from North America. In North America, there was support for two regional groups along the North American coastline. Surprisingly, we also found evidence of recombination between some Mytilus edulis and Mytilus galloprovincialis female mtDNA sequences, particularly in northern Europe. © 2008 Springer-Verlag.","author":[{"dropping-particle":"","family":"Riginos","given":"Cynthia","non-dropping-particle":"","parse-names":false,"suffix":""},{"dropping-particle":"","family":"Henzler","given":"Christine M.","non-dropping-particle":"","parse-names":false,"suffix":""}],"container-title":"Marine Biology","id":"ITEM-2","issue":"4","issued":{"date-parts":[["2008"]]},"page":"399-412","title":"Patterns of mtDNA diversity in North Atlantic populations of the mussel Mytilus edulis","type":"article-journal","volume":"155"},"uris":["http://www.mendeley.com/documents/?uuid=dcd67a9a-a913-4510-8a4d-46fe95506e74"]}],"mendeley":{"formattedCitation":"(Riginos et al., 2004; Riginos &amp; Henzler, 2008)","plainTextFormattedCitation":"(Riginos et al., 2004; Riginos &amp; Henzler, 2008)","previouslyFormattedCitation":"(Riginos et al., 2004; Riginos &amp; Henzler, 2008)"},"properties":{"noteIndex":0},"schema":"https://github.com/citation-style-language/schema/raw/master/csl-citation.json"}</w:instrText>
      </w:r>
      <w:r>
        <w:fldChar w:fldCharType="separate"/>
      </w:r>
      <w:r>
        <w:t>(Riginos et al., 2004; Riginos &amp; Henzler, 2008)</w:t>
      </w:r>
      <w:r>
        <w:fldChar w:fldCharType="end"/>
      </w:r>
      <w:r>
        <w:t xml:space="preserve">. Около 2,5 млн. лет назад, так же в результате географической изоляции, в Средиземном море возник, наконец, третий вид комплекса – </w:t>
      </w:r>
      <w:r>
        <w:rPr>
          <w:lang w:val="en-US"/>
        </w:rPr>
        <w:t>M</w:t>
      </w:r>
      <w:r>
        <w:t xml:space="preserve">. </w:t>
      </w:r>
      <w:r>
        <w:rPr>
          <w:lang w:val="en-US"/>
        </w:rPr>
        <w:t>galloprovincialis</w:t>
      </w:r>
      <w:r>
        <w:t xml:space="preserve"> </w:t>
      </w:r>
      <w:r>
        <w:fldChar w:fldCharType="begin" w:fldLock="1"/>
      </w:r>
      <w:r>
        <w:instrText xml:space="preserve">ADDIN CSL_CITATION {"citationItems":[{"id":"ITEM-1","itemData":{"DOI":"10.1093/oxfordjournals.molbev.a040266","ISSN":"07374038","PMID":"7476135","abstract":"A novel form of mitochondrial DNA (mtDNA) inheritance has previously been documented for the blue mussel (Mytilus edulis). Female mussels inherit their mtDNA solely from their mother while males inherit mtDNA from both their mother and their father. In males, the paternal mtDNA is preferentially amplified so that the male gonad is highly enriched for the paternal mtDNA that is then transmitted from fathers to sons. We demonstrate that this mode of mtDNA inheritance also operates in the closely related species M. galloprovincialis and M. trossulus. The evolutionary relationship between the male and female mtDNA lineages is estimated by phylogenetic analysis of 455 nucleotides from the large subunit ribosomal RNA gene. We have found that the male and female lineages are highly divergent; the divergence of these lineages began prior to the speciation of the three species of blue mussels. Further, the separation between the male and female lineages is estimated to have occurred between 5.3 and 5.7 MYA.","author":[{"dropping-particle":"","family":"Rawson","given":"P. D.","non-dropping-particle":"","parse-names":false,"suffix":""},{"dropping-particle":"","family":"Hilbish","given":"T. J.","non-dropping-particle":"","parse-names":false,"suffix":""}],"container-title":"Molecular Biology and Evolution","id":"ITEM-1","issue":"5","issued":{"date-parts":[["1995"]]},"page":"893-901","title":"Evolutionary relationships among the male and female mitochondrial DNA lineages in the Mytilus edulis species complex","type":"article-journal","volume":"12"},"uris":["http://www.mendeley.com/documents/?uuid=4e767300-aae1-4e78-863a-6deefdd4f02c"]}],"mendeley":{"formattedCitation":"(Rawson &amp; Hilbish, 1995)","plainTextFormattedCitation":"(Rawson &amp; Hilbish, 1995)","previouslyFormattedCitation":"(Rawson &amp; Hilbish, 1995)"},"properties":{"noteIndex":0},"schema":"https://github.com/citation-style-language/schema/raw/master/csl-citation.json"}</w:instrText>
      </w:r>
      <w:r>
        <w:fldChar w:fldCharType="separate"/>
      </w:r>
      <w:r>
        <w:t>(Rawson &amp; Hilbish, 1995)</w:t>
      </w:r>
      <w:r>
        <w:fldChar w:fldCharType="end"/>
      </w:r>
      <w:r>
        <w:t xml:space="preserve">. Новое вторжение </w:t>
      </w:r>
      <w:r>
        <w:rPr>
          <w:lang w:val="en-US"/>
        </w:rPr>
        <w:t>M</w:t>
      </w:r>
      <w:r>
        <w:t xml:space="preserve">. </w:t>
      </w:r>
      <w:r>
        <w:rPr>
          <w:lang w:val="en-US"/>
        </w:rPr>
        <w:t>trossulus</w:t>
      </w:r>
      <w:r>
        <w:t xml:space="preserve"> из Тихого океана в Арктический и Атлантический океаны произошло в интергляциальный период, в промежутке между 40 тыс. лет назад и 20 тыс. лет назад. </w:t>
      </w:r>
      <w:r>
        <w:rPr>
          <w:highlight w:val="yellow"/>
        </w:rPr>
        <w:t xml:space="preserve">В этот период </w:t>
      </w:r>
      <w:r>
        <w:rPr>
          <w:highlight w:val="yellow"/>
          <w:lang w:val="en-US"/>
        </w:rPr>
        <w:t>M</w:t>
      </w:r>
      <w:r>
        <w:rPr>
          <w:highlight w:val="yellow"/>
        </w:rPr>
        <w:t xml:space="preserve">. </w:t>
      </w:r>
      <w:r>
        <w:rPr>
          <w:highlight w:val="yellow"/>
          <w:lang w:val="en-US"/>
        </w:rPr>
        <w:t>trossulus</w:t>
      </w:r>
      <w:r>
        <w:rPr>
          <w:highlight w:val="yellow"/>
        </w:rPr>
        <w:t xml:space="preserve"> снова колонизировали Арктику и оба побережья Северной Атлантики </w:t>
      </w:r>
      <w:r>
        <w:rPr>
          <w:highlight w:val="yellow"/>
        </w:rPr>
        <w:fldChar w:fldCharType="begin" w:fldLock="1"/>
      </w:r>
      <w:r>
        <w:rPr>
          <w:highlight w:val="yellow"/>
        </w:rPr>
        <w:instrText xml:space="preserve">ADDIN CSL_CITATION {"citationItems":[{"id":"ITEM-1","itemData":{"DOI":"10.1007/s00227-009-1218-x","ISSN":"00253162","abstract":"Blue mussels in the genus Mytilus first arrived in the Atlantic Ocean from the Pacific during the Pliocene, following the opening of the Bering Strait. Repeated periods of glaciation throughout the Pleistocene led to re-isolation of the two ocean basins and the allopatric divergence of Mytilus edulis in the Atlantic and M. trossulus in the Pacific. Mytilus trossulus has subsequently colonized the northwest Atlantic (NW Atlantic) so that the two species are presently sympatric and hybridize throughout much of the Canadian Maritimes and the Gulf of Maine. To estimate when M. trossulus arrived in the NW Atlantic, we have examined sequence variation within a portion of the female mtDNA lineage large untranslated region (F-LUR) for 156 mussels sampled from three Pacific and eleven Atlantic populations of M. trossulus. Although we found no evidence of reciprocal monophyly for Pacific and NW Atlantic M. trossulus, limited gene flow between ocean basins has led to the divergence of unique sequence clades within each ocean basin. In contrast, relative genetic homogeneity indicates high levels of gene flow within each basin. Coalescence-based analysis of the F-LUR sequences suggests that M. trossulus recolonized the NW Atlantic from the northeast Pacific subsequent to a demographic expansion in the Pacific that occurred ~96,000 years before present (ybp). Estimates </w:instrText>
      </w:r>
      <w:r>
        <w:rPr>
          <w:highlight w:val="yellow"/>
          <w:lang w:val="en-US"/>
        </w:rPr>
        <w:instrText xml:space="preserve">of</w:instrText>
      </w:r>
      <w:r>
        <w:rPr>
          <w:highlight w:val="yellow"/>
        </w:rPr>
        <w:instrText xml:space="preserve"> </w:instrText>
      </w:r>
      <w:r>
        <w:rPr>
          <w:highlight w:val="yellow"/>
          <w:lang w:val="en-US"/>
        </w:rPr>
        <w:instrText xml:space="preserve">timing</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divergence</w:instrText>
      </w:r>
      <w:r>
        <w:rPr>
          <w:highlight w:val="yellow"/>
        </w:rPr>
        <w:instrText xml:space="preserve"> </w:instrText>
      </w:r>
      <w:r>
        <w:rPr>
          <w:highlight w:val="yellow"/>
          <w:lang w:val="en-US"/>
        </w:rPr>
        <w:instrText xml:space="preserve">for</w:instrText>
      </w:r>
      <w:r>
        <w:rPr>
          <w:highlight w:val="yellow"/>
        </w:rPr>
        <w:instrText xml:space="preserve"> </w:instrText>
      </w:r>
      <w:r>
        <w:rPr>
          <w:highlight w:val="yellow"/>
          <w:lang w:val="en-US"/>
        </w:rPr>
        <w:instrText xml:space="preserve">Pacific</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populations</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time</w:instrText>
      </w:r>
      <w:r>
        <w:rPr>
          <w:highlight w:val="yellow"/>
        </w:rPr>
        <w:instrText xml:space="preserve"> </w:instrText>
      </w:r>
      <w:r>
        <w:rPr>
          <w:highlight w:val="yellow"/>
          <w:lang w:val="en-US"/>
        </w:rPr>
        <w:instrText xml:space="preserve">since</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among</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sequence</w:instrText>
      </w:r>
      <w:r>
        <w:rPr>
          <w:highlight w:val="yellow"/>
        </w:rPr>
        <w:instrText xml:space="preserve"> </w:instrText>
      </w:r>
      <w:r>
        <w:rPr>
          <w:highlight w:val="yellow"/>
          <w:lang w:val="en-US"/>
        </w:rPr>
        <w:instrText xml:space="preserve">clades</w:instrText>
      </w:r>
      <w:r>
        <w:rPr>
          <w:highlight w:val="yellow"/>
        </w:rPr>
        <w:instrText xml:space="preserve"> </w:instrText>
      </w:r>
      <w:r>
        <w:rPr>
          <w:highlight w:val="yellow"/>
          <w:lang w:val="en-US"/>
        </w:rPr>
        <w:instrText xml:space="preserve">indicate</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arrived</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recently</w:instrText>
      </w:r>
      <w:r>
        <w:rPr>
          <w:highlight w:val="yellow"/>
        </w:rPr>
        <w:instrText xml:space="preserve">, </w:instrText>
      </w:r>
      <w:r>
        <w:rPr>
          <w:highlight w:val="yellow"/>
          <w:lang w:val="en-US"/>
        </w:rPr>
        <w:instrText xml:space="preserve">between</w:instrText>
      </w:r>
      <w:r>
        <w:rPr>
          <w:highlight w:val="yellow"/>
        </w:rPr>
        <w:instrText xml:space="preserve"> 20,000 </w:instrText>
      </w:r>
      <w:r>
        <w:rPr>
          <w:highlight w:val="yellow"/>
          <w:lang w:val="en-US"/>
        </w:rPr>
        <w:instrText xml:space="preserve">and</w:instrText>
      </w:r>
      <w:r>
        <w:rPr>
          <w:highlight w:val="yellow"/>
        </w:rPr>
        <w:instrText xml:space="preserve"> 46,000 </w:instrText>
      </w:r>
      <w:r>
        <w:rPr>
          <w:highlight w:val="yellow"/>
          <w:lang w:val="en-US"/>
        </w:rPr>
        <w:instrText xml:space="preserve">ybp</w:instrText>
      </w:r>
      <w:r>
        <w:rPr>
          <w:highlight w:val="yellow"/>
        </w:rPr>
        <w:instrText xml:space="preserve">. </w:instrText>
      </w:r>
      <w:r>
        <w:rPr>
          <w:highlight w:val="yellow"/>
          <w:lang w:val="en-US"/>
        </w:rPr>
        <w:instrText xml:space="preserve">Given</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these</w:instrText>
      </w:r>
      <w:r>
        <w:rPr>
          <w:highlight w:val="yellow"/>
        </w:rPr>
        <w:instrText xml:space="preserve"> </w:instrText>
      </w:r>
      <w:r>
        <w:rPr>
          <w:highlight w:val="yellow"/>
          <w:lang w:val="en-US"/>
        </w:rPr>
        <w:instrText xml:space="preserve">estimates</w:instrText>
      </w:r>
      <w:r>
        <w:rPr>
          <w:highlight w:val="yellow"/>
        </w:rPr>
        <w:instrText xml:space="preserve"> </w:instrText>
      </w:r>
      <w:r>
        <w:rPr>
          <w:highlight w:val="yellow"/>
          <w:lang w:val="en-US"/>
        </w:rPr>
        <w:instrText xml:space="preserve">overlap</w:instrText>
      </w:r>
      <w:r>
        <w:rPr>
          <w:highlight w:val="yellow"/>
        </w:rPr>
        <w:instrText xml:space="preserve"> </w:instrText>
      </w:r>
      <w:r>
        <w:rPr>
          <w:highlight w:val="yellow"/>
          <w:lang w:val="en-US"/>
        </w:rPr>
        <w:instrText xml:space="preserve">with</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dates</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peak</w:instrText>
      </w:r>
      <w:r>
        <w:rPr>
          <w:highlight w:val="yellow"/>
        </w:rPr>
        <w:instrText xml:space="preserve"> </w:instrText>
      </w:r>
      <w:r>
        <w:rPr>
          <w:highlight w:val="yellow"/>
          <w:lang w:val="en-US"/>
        </w:rPr>
        <w:instrText xml:space="preserve">ice</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 (</w:instrText>
      </w:r>
      <w:r>
        <w:rPr>
          <w:highlight w:val="yellow"/>
          <w:lang w:val="en-US"/>
        </w:rPr>
        <w:instrText xml:space="preserve">LGM</w:instrText>
      </w:r>
      <w:r>
        <w:rPr>
          <w:highlight w:val="yellow"/>
        </w:rPr>
        <w:instrText xml:space="preserve">, ~18,000-21,000 </w:instrText>
      </w:r>
      <w:r>
        <w:rPr>
          <w:highlight w:val="yellow"/>
          <w:lang w:val="en-US"/>
        </w:rPr>
        <w:instrText xml:space="preserve">ybp</w:instrText>
      </w:r>
      <w:r>
        <w:rPr>
          <w:highlight w:val="yellow"/>
        </w:rPr>
        <w:instrText xml:space="preserve">), </w:instrText>
      </w:r>
      <w:r>
        <w:rPr>
          <w:highlight w:val="yellow"/>
          <w:lang w:val="en-US"/>
        </w:rPr>
        <w:instrText xml:space="preserve">we</w:instrText>
      </w:r>
      <w:r>
        <w:rPr>
          <w:highlight w:val="yellow"/>
        </w:rPr>
        <w:instrText xml:space="preserve"> </w:instrText>
      </w:r>
      <w:r>
        <w:rPr>
          <w:highlight w:val="yellow"/>
          <w:lang w:val="en-US"/>
        </w:rPr>
        <w:instrText xml:space="preserve">suggest</w:instrText>
      </w:r>
      <w:r>
        <w:rPr>
          <w:highlight w:val="yellow"/>
        </w:rPr>
        <w:instrText xml:space="preserve"> </w:instrText>
      </w:r>
      <w:r>
        <w:rPr>
          <w:highlight w:val="yellow"/>
          <w:lang w:val="en-US"/>
        </w:rPr>
        <w:instrText xml:space="preserve">that</w:instrText>
      </w:r>
      <w:r>
        <w:rPr>
          <w:highlight w:val="yellow"/>
        </w:rPr>
        <w:instrText xml:space="preserve"> </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W</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M</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occurred</w:instrText>
      </w:r>
      <w:r>
        <w:rPr>
          <w:highlight w:val="yellow"/>
        </w:rPr>
        <w:instrText xml:space="preserve"> </w:instrText>
      </w:r>
      <w:r>
        <w:rPr>
          <w:highlight w:val="yellow"/>
          <w:lang w:val="en-US"/>
        </w:rPr>
        <w:instrText xml:space="preserve">during</w:instrText>
      </w:r>
      <w:r>
        <w:rPr>
          <w:highlight w:val="yellow"/>
        </w:rPr>
        <w:instrText xml:space="preserve">, </w:instrText>
      </w:r>
      <w:r>
        <w:rPr>
          <w:highlight w:val="yellow"/>
          <w:lang w:val="en-US"/>
        </w:rPr>
        <w:instrText xml:space="preserve">but</w:instrText>
      </w:r>
      <w:r>
        <w:rPr>
          <w:highlight w:val="yellow"/>
        </w:rPr>
        <w:instrText xml:space="preserve"> </w:instrText>
      </w:r>
      <w:r>
        <w:rPr>
          <w:highlight w:val="yellow"/>
          <w:lang w:val="en-US"/>
        </w:rPr>
        <w:instrText xml:space="preserve">more</w:instrText>
      </w:r>
      <w:r>
        <w:rPr>
          <w:highlight w:val="yellow"/>
        </w:rPr>
        <w:instrText xml:space="preserve"> </w:instrText>
      </w:r>
      <w:r>
        <w:rPr>
          <w:highlight w:val="yellow"/>
          <w:lang w:val="en-US"/>
        </w:rPr>
        <w:instrText xml:space="preserve">likely</w:instrText>
      </w:r>
      <w:r>
        <w:rPr>
          <w:highlight w:val="yellow"/>
        </w:rPr>
        <w:instrText xml:space="preserve"> </w:instrText>
      </w:r>
      <w:r>
        <w:rPr>
          <w:highlight w:val="yellow"/>
          <w:lang w:val="en-US"/>
        </w:rPr>
        <w:instrText xml:space="preserve">just</w:instrText>
      </w:r>
      <w:r>
        <w:rPr>
          <w:highlight w:val="yellow"/>
        </w:rPr>
        <w:instrText xml:space="preserve"> </w:instrText>
      </w:r>
      <w:r>
        <w:rPr>
          <w:highlight w:val="yellow"/>
          <w:lang w:val="en-US"/>
        </w:rPr>
        <w:instrText xml:space="preserve">subsequent</w:instrText>
      </w:r>
      <w:r>
        <w:rPr>
          <w:highlight w:val="yellow"/>
        </w:rPr>
        <w:instrText xml:space="preserve"> </w:instrText>
      </w:r>
      <w:r>
        <w:rPr>
          <w:highlight w:val="yellow"/>
          <w:lang w:val="en-US"/>
        </w:rPr>
        <w:instrText xml:space="preserve">to</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GM</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was</w:instrText>
      </w:r>
      <w:r>
        <w:rPr>
          <w:highlight w:val="yellow"/>
        </w:rPr>
        <w:instrText xml:space="preserve"> </w:instrText>
      </w:r>
      <w:r>
        <w:rPr>
          <w:highlight w:val="yellow"/>
          <w:lang w:val="en-US"/>
        </w:rPr>
        <w:instrText xml:space="preserve">followed</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rapid</w:instrText>
      </w:r>
      <w:r>
        <w:rPr>
          <w:highlight w:val="yellow"/>
        </w:rPr>
        <w:instrText xml:space="preserve"> </w:instrText>
      </w:r>
      <w:r>
        <w:rPr>
          <w:highlight w:val="yellow"/>
          <w:lang w:val="en-US"/>
        </w:rPr>
        <w:instrText xml:space="preserve">temporal</w:instrText>
      </w:r>
      <w:r>
        <w:rPr>
          <w:highlight w:val="yellow"/>
        </w:rPr>
        <w:instrText xml:space="preserve"> </w:instrText>
      </w:r>
      <w:r>
        <w:rPr>
          <w:highlight w:val="yellow"/>
          <w:lang w:val="en-US"/>
        </w:rPr>
        <w:instrText xml:space="preserve">and</w:instrText>
      </w:r>
      <w:r>
        <w:rPr>
          <w:highlight w:val="yellow"/>
        </w:rPr>
        <w:instrText xml:space="preserve"> </w:instrText>
      </w:r>
      <w:r>
        <w:rPr>
          <w:highlight w:val="yellow"/>
          <w:lang w:val="en-US"/>
        </w:rPr>
        <w:instrText xml:space="preserve">spatial</w:instrText>
      </w:r>
      <w:r>
        <w:rPr>
          <w:highlight w:val="yellow"/>
        </w:rPr>
        <w:instrText xml:space="preserve"> </w:instrText>
      </w:r>
      <w:r>
        <w:rPr>
          <w:highlight w:val="yellow"/>
          <w:lang w:val="en-US"/>
        </w:rPr>
        <w:instrText xml:space="preserve">expansion</w:instrText>
      </w:r>
      <w:r>
        <w:rPr>
          <w:highlight w:val="yellow"/>
        </w:rPr>
        <w:instrText xml:space="preserve"> </w:instrText>
      </w:r>
      <w:r>
        <w:rPr>
          <w:highlight w:val="yellow"/>
          <w:lang w:val="en-US"/>
        </w:rPr>
        <w:instrText xml:space="preserve">in</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region</w:instrText>
      </w:r>
      <w:r>
        <w:rPr>
          <w:highlight w:val="yellow"/>
        </w:rPr>
        <w:instrText xml:space="preserve">. © </w:instrText>
      </w:r>
      <w:r>
        <w:rPr>
          <w:highlight w:val="yellow"/>
          <w:lang w:val="en-US"/>
        </w:rPr>
        <w:instrText xml:space="preserve">Springer</w:instrText>
      </w:r>
      <w:r>
        <w:rPr>
          <w:highlight w:val="yellow"/>
        </w:rPr>
        <w:instrText xml:space="preserve">-</w:instrText>
      </w:r>
      <w:r>
        <w:rPr>
          <w:highlight w:val="yellow"/>
          <w:lang w:val="en-US"/>
        </w:rPr>
        <w:instrText xml:space="preserve">Verlag</w:instrText>
      </w:r>
      <w:r>
        <w:rPr>
          <w:highlight w:val="yellow"/>
        </w:rPr>
        <w:instrText xml:space="preserve"> 2009.","</w:instrText>
      </w:r>
      <w:r>
        <w:rPr>
          <w:highlight w:val="yellow"/>
          <w:lang w:val="en-US"/>
        </w:rPr>
        <w:instrText xml:space="preserve">author</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Rawson</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Paul</w:instrText>
      </w:r>
      <w:r>
        <w:rPr>
          <w:highlight w:val="yellow"/>
        </w:rPr>
        <w:instrText xml:space="preserve"> </w:instrText>
      </w:r>
      <w:r>
        <w:rPr>
          <w:highlight w:val="yellow"/>
          <w:lang w:val="en-US"/>
        </w:rPr>
        <w:instrText xml:space="preserve">D</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family</w:instrText>
      </w:r>
      <w:r>
        <w:rPr>
          <w:highlight w:val="yellow"/>
        </w:rPr>
        <w:instrText xml:space="preserve">":"</w:instrText>
      </w:r>
      <w:r>
        <w:rPr>
          <w:highlight w:val="yellow"/>
          <w:lang w:val="en-US"/>
        </w:rPr>
        <w:instrText xml:space="preserve">Harper</w:instrText>
      </w:r>
      <w:r>
        <w:rPr>
          <w:highlight w:val="yellow"/>
        </w:rPr>
        <w:instrText xml:space="preserve">","</w:instrText>
      </w:r>
      <w:r>
        <w:rPr>
          <w:highlight w:val="yellow"/>
          <w:lang w:val="en-US"/>
        </w:rPr>
        <w:instrText xml:space="preserve">given</w:instrText>
      </w:r>
      <w:r>
        <w:rPr>
          <w:highlight w:val="yellow"/>
        </w:rPr>
        <w:instrText xml:space="preserve">":"</w:instrText>
      </w:r>
      <w:r>
        <w:rPr>
          <w:highlight w:val="yellow"/>
          <w:lang w:val="en-US"/>
        </w:rPr>
        <w:instrText xml:space="preserve">Fiona</w:instrText>
      </w:r>
      <w:r>
        <w:rPr>
          <w:highlight w:val="yellow"/>
        </w:rPr>
        <w:instrText xml:space="preserve"> </w:instrText>
      </w:r>
      <w:r>
        <w:rPr>
          <w:highlight w:val="yellow"/>
          <w:lang w:val="en-US"/>
        </w:rPr>
        <w:instrText xml:space="preserve">M</w:instrText>
      </w:r>
      <w:r>
        <w:rPr>
          <w:highlight w:val="yellow"/>
        </w:rPr>
        <w:instrText xml:space="preserve">.","</w:instrText>
      </w:r>
      <w:r>
        <w:rPr>
          <w:highlight w:val="yellow"/>
          <w:lang w:val="en-US"/>
        </w:rPr>
        <w:instrText xml:space="preserve">non</w:instrText>
      </w:r>
      <w:r>
        <w:rPr>
          <w:highlight w:val="yellow"/>
        </w:rPr>
        <w:instrText xml:space="preserve">-</w:instrText>
      </w:r>
      <w:r>
        <w:rPr>
          <w:highlight w:val="yellow"/>
          <w:lang w:val="en-US"/>
        </w:rPr>
        <w:instrText xml:space="preserve">dropping</w:instrText>
      </w:r>
      <w:r>
        <w:rPr>
          <w:highlight w:val="yellow"/>
        </w:rPr>
        <w:instrText xml:space="preserve">-</w:instrText>
      </w:r>
      <w:r>
        <w:rPr>
          <w:highlight w:val="yellow"/>
          <w:lang w:val="en-US"/>
        </w:rPr>
        <w:instrText xml:space="preserve">particle</w:instrText>
      </w:r>
      <w:r>
        <w:rPr>
          <w:highlight w:val="yellow"/>
        </w:rPr>
        <w:instrText xml:space="preserve">":"","</w:instrText>
      </w:r>
      <w:r>
        <w:rPr>
          <w:highlight w:val="yellow"/>
          <w:lang w:val="en-US"/>
        </w:rPr>
        <w:instrText xml:space="preserve">parse</w:instrText>
      </w:r>
      <w:r>
        <w:rPr>
          <w:highlight w:val="yellow"/>
        </w:rPr>
        <w:instrText xml:space="preserve">-</w:instrText>
      </w:r>
      <w:r>
        <w:rPr>
          <w:highlight w:val="yellow"/>
          <w:lang w:val="en-US"/>
        </w:rPr>
        <w:instrText xml:space="preserve">names</w:instrText>
      </w:r>
      <w:r>
        <w:rPr>
          <w:highlight w:val="yellow"/>
        </w:rPr>
        <w:instrText xml:space="preserve">":</w:instrText>
      </w:r>
      <w:r>
        <w:rPr>
          <w:highlight w:val="yellow"/>
          <w:lang w:val="en-US"/>
        </w:rPr>
        <w:instrText xml:space="preserve">false</w:instrText>
      </w:r>
      <w:r>
        <w:rPr>
          <w:highlight w:val="yellow"/>
        </w:rPr>
        <w:instrText xml:space="preserve">,"</w:instrText>
      </w:r>
      <w:r>
        <w:rPr>
          <w:highlight w:val="yellow"/>
          <w:lang w:val="en-US"/>
        </w:rPr>
        <w:instrText xml:space="preserve">suffix</w:instrText>
      </w:r>
      <w:r>
        <w:rPr>
          <w:highlight w:val="yellow"/>
        </w:rPr>
        <w:instrText xml:space="preserve">":""}],"</w:instrText>
      </w:r>
      <w:r>
        <w:rPr>
          <w:highlight w:val="yellow"/>
          <w:lang w:val="en-US"/>
        </w:rPr>
        <w:instrText xml:space="preserve">container</w:instrText>
      </w:r>
      <w:r>
        <w:rPr>
          <w:highlight w:val="yellow"/>
        </w:rPr>
        <w:instrText xml:space="preserve">-</w:instrText>
      </w:r>
      <w:r>
        <w:rPr>
          <w:highlight w:val="yellow"/>
          <w:lang w:val="en-US"/>
        </w:rPr>
        <w:instrText xml:space="preserve">title</w:instrText>
      </w:r>
      <w:r>
        <w:rPr>
          <w:highlight w:val="yellow"/>
        </w:rPr>
        <w:instrText xml:space="preserve">":"</w:instrText>
      </w:r>
      <w:r>
        <w:rPr>
          <w:highlight w:val="yellow"/>
          <w:lang w:val="en-US"/>
        </w:rPr>
        <w:instrText xml:space="preserve">Marine</w:instrText>
      </w:r>
      <w:r>
        <w:rPr>
          <w:highlight w:val="yellow"/>
        </w:rPr>
        <w:instrText xml:space="preserve"> </w:instrText>
      </w:r>
      <w:r>
        <w:rPr>
          <w:highlight w:val="yellow"/>
          <w:lang w:val="en-US"/>
        </w:rPr>
        <w:instrText xml:space="preserve">Biology</w:instrText>
      </w:r>
      <w:r>
        <w:rPr>
          <w:highlight w:val="yellow"/>
        </w:rPr>
        <w:instrText xml:space="preserve">","</w:instrText>
      </w:r>
      <w:r>
        <w:rPr>
          <w:highlight w:val="yellow"/>
          <w:lang w:val="en-US"/>
        </w:rPr>
        <w:instrText xml:space="preserve">id</w:instrText>
      </w:r>
      <w:r>
        <w:rPr>
          <w:highlight w:val="yellow"/>
        </w:rPr>
        <w:instrText xml:space="preserve">":"</w:instrText>
      </w:r>
      <w:r>
        <w:rPr>
          <w:highlight w:val="yellow"/>
          <w:lang w:val="en-US"/>
        </w:rPr>
        <w:instrText xml:space="preserve">ITEM</w:instrText>
      </w:r>
      <w:r>
        <w:rPr>
          <w:highlight w:val="yellow"/>
        </w:rPr>
        <w:instrText xml:space="preserve">-1","</w:instrText>
      </w:r>
      <w:r>
        <w:rPr>
          <w:highlight w:val="yellow"/>
          <w:lang w:val="en-US"/>
        </w:rPr>
        <w:instrText xml:space="preserve">issue</w:instrText>
      </w:r>
      <w:r>
        <w:rPr>
          <w:highlight w:val="yellow"/>
        </w:rPr>
        <w:instrText xml:space="preserve">":"9","</w:instrText>
      </w:r>
      <w:r>
        <w:rPr>
          <w:highlight w:val="yellow"/>
          <w:lang w:val="en-US"/>
        </w:rPr>
        <w:instrText xml:space="preserve">issued</w:instrText>
      </w:r>
      <w:r>
        <w:rPr>
          <w:highlight w:val="yellow"/>
        </w:rPr>
        <w:instrText xml:space="preserve">":{"</w:instrText>
      </w:r>
      <w:r>
        <w:rPr>
          <w:highlight w:val="yellow"/>
          <w:lang w:val="en-US"/>
        </w:rPr>
        <w:instrText xml:space="preserve">date</w:instrText>
      </w:r>
      <w:r>
        <w:rPr>
          <w:highlight w:val="yellow"/>
        </w:rPr>
        <w:instrText xml:space="preserve">-</w:instrText>
      </w:r>
      <w:r>
        <w:rPr>
          <w:highlight w:val="yellow"/>
          <w:lang w:val="en-US"/>
        </w:rPr>
        <w:instrText xml:space="preserve">parts</w:instrText>
      </w:r>
      <w:r>
        <w:rPr>
          <w:highlight w:val="yellow"/>
        </w:rPr>
        <w:instrText xml:space="preserve">":[["2009"]]},"</w:instrText>
      </w:r>
      <w:r>
        <w:rPr>
          <w:highlight w:val="yellow"/>
          <w:lang w:val="en-US"/>
        </w:rPr>
        <w:instrText xml:space="preserve">page</w:instrText>
      </w:r>
      <w:r>
        <w:rPr>
          <w:highlight w:val="yellow"/>
        </w:rPr>
        <w:instrText xml:space="preserve">":"1857-1868","</w:instrText>
      </w:r>
      <w:r>
        <w:rPr>
          <w:highlight w:val="yellow"/>
          <w:lang w:val="en-US"/>
        </w:rPr>
        <w:instrText xml:space="preserve">title</w:instrText>
      </w:r>
      <w:r>
        <w:rPr>
          <w:highlight w:val="yellow"/>
        </w:rPr>
        <w:instrText xml:space="preserve">":"</w:instrText>
      </w:r>
      <w:r>
        <w:rPr>
          <w:highlight w:val="yellow"/>
          <w:lang w:val="en-US"/>
        </w:rPr>
        <w:instrText xml:space="preserve">Colonization</w:instrText>
      </w:r>
      <w:r>
        <w:rPr>
          <w:highlight w:val="yellow"/>
        </w:rPr>
        <w:instrText xml:space="preserve"> </w:instrText>
      </w:r>
      <w:r>
        <w:rPr>
          <w:highlight w:val="yellow"/>
          <w:lang w:val="en-US"/>
        </w:rPr>
        <w:instrText xml:space="preserve">of</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northwest</w:instrText>
      </w:r>
      <w:r>
        <w:rPr>
          <w:highlight w:val="yellow"/>
        </w:rPr>
        <w:instrText xml:space="preserve"> </w:instrText>
      </w:r>
      <w:r>
        <w:rPr>
          <w:highlight w:val="yellow"/>
          <w:lang w:val="en-US"/>
        </w:rPr>
        <w:instrText xml:space="preserve">Atlantic</w:instrText>
      </w:r>
      <w:r>
        <w:rPr>
          <w:highlight w:val="yellow"/>
        </w:rPr>
        <w:instrText xml:space="preserve"> </w:instrText>
      </w:r>
      <w:r>
        <w:rPr>
          <w:highlight w:val="yellow"/>
          <w:lang w:val="en-US"/>
        </w:rPr>
        <w:instrText xml:space="preserve">by</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blue</w:instrText>
      </w:r>
      <w:r>
        <w:rPr>
          <w:highlight w:val="yellow"/>
        </w:rPr>
        <w:instrText xml:space="preserve"> </w:instrText>
      </w:r>
      <w:r>
        <w:rPr>
          <w:highlight w:val="yellow"/>
          <w:lang w:val="en-US"/>
        </w:rPr>
        <w:instrText xml:space="preserve">mussel</w:instrText>
      </w:r>
      <w:r>
        <w:rPr>
          <w:highlight w:val="yellow"/>
        </w:rPr>
        <w:instrText xml:space="preserve">, </w:instrText>
      </w:r>
      <w:r>
        <w:rPr>
          <w:highlight w:val="yellow"/>
          <w:lang w:val="en-US"/>
        </w:rPr>
        <w:instrText xml:space="preserve">mytilus</w:instrText>
      </w:r>
      <w:r>
        <w:rPr>
          <w:highlight w:val="yellow"/>
        </w:rPr>
        <w:instrText xml:space="preserve"> </w:instrText>
      </w:r>
      <w:r>
        <w:rPr>
          <w:highlight w:val="yellow"/>
          <w:lang w:val="en-US"/>
        </w:rPr>
        <w:instrText xml:space="preserve">trossulus</w:instrText>
      </w:r>
      <w:r>
        <w:rPr>
          <w:highlight w:val="yellow"/>
        </w:rPr>
        <w:instrText xml:space="preserve"> </w:instrText>
      </w:r>
      <w:r>
        <w:rPr>
          <w:highlight w:val="yellow"/>
          <w:lang w:val="en-US"/>
        </w:rPr>
        <w:instrText xml:space="preserve">postdates</w:instrText>
      </w:r>
      <w:r>
        <w:rPr>
          <w:highlight w:val="yellow"/>
        </w:rPr>
        <w:instrText xml:space="preserve"> </w:instrText>
      </w:r>
      <w:r>
        <w:rPr>
          <w:highlight w:val="yellow"/>
          <w:lang w:val="en-US"/>
        </w:rPr>
        <w:instrText xml:space="preserve">the</w:instrText>
      </w:r>
      <w:r>
        <w:rPr>
          <w:highlight w:val="yellow"/>
        </w:rPr>
        <w:instrText xml:space="preserve"> </w:instrText>
      </w:r>
      <w:r>
        <w:rPr>
          <w:highlight w:val="yellow"/>
          <w:lang w:val="en-US"/>
        </w:rPr>
        <w:instrText xml:space="preserve">last</w:instrText>
      </w:r>
      <w:r>
        <w:rPr>
          <w:highlight w:val="yellow"/>
        </w:rPr>
        <w:instrText xml:space="preserve"> </w:instrText>
      </w:r>
      <w:r>
        <w:rPr>
          <w:highlight w:val="yellow"/>
          <w:lang w:val="en-US"/>
        </w:rPr>
        <w:instrText xml:space="preserve">glacial</w:instrText>
      </w:r>
      <w:r>
        <w:rPr>
          <w:highlight w:val="yellow"/>
        </w:rPr>
        <w:instrText xml:space="preserve"> </w:instrText>
      </w:r>
      <w:r>
        <w:rPr>
          <w:highlight w:val="yellow"/>
          <w:lang w:val="en-US"/>
        </w:rPr>
        <w:instrText xml:space="preserve">maximum</w:instrText>
      </w:r>
      <w:r>
        <w:rPr>
          <w:highlight w:val="yellow"/>
        </w:rPr>
        <w:instrText xml:space="preserve">","</w:instrText>
      </w:r>
      <w:r>
        <w:rPr>
          <w:highlight w:val="yellow"/>
          <w:lang w:val="en-US"/>
        </w:rPr>
        <w:instrText xml:space="preserve">type</w:instrText>
      </w:r>
      <w:r>
        <w:rPr>
          <w:highlight w:val="yellow"/>
        </w:rPr>
        <w:instrText xml:space="preserve">":"</w:instrText>
      </w:r>
      <w:r>
        <w:rPr>
          <w:highlight w:val="yellow"/>
          <w:lang w:val="en-US"/>
        </w:rPr>
        <w:instrText xml:space="preserve">article</w:instrText>
      </w:r>
      <w:r>
        <w:rPr>
          <w:highlight w:val="yellow"/>
        </w:rPr>
        <w:instrText xml:space="preserve">-</w:instrText>
      </w:r>
      <w:r>
        <w:rPr>
          <w:highlight w:val="yellow"/>
          <w:lang w:val="en-US"/>
        </w:rPr>
        <w:instrText xml:space="preserve">journal</w:instrText>
      </w:r>
      <w:r>
        <w:rPr>
          <w:highlight w:val="yellow"/>
        </w:rPr>
        <w:instrText xml:space="preserve">","</w:instrText>
      </w:r>
      <w:r>
        <w:rPr>
          <w:highlight w:val="yellow"/>
          <w:lang w:val="en-US"/>
        </w:rPr>
        <w:instrText xml:space="preserve">volume</w:instrText>
      </w:r>
      <w:r>
        <w:rPr>
          <w:highlight w:val="yellow"/>
        </w:rPr>
        <w:instrText xml:space="preserve">":"156"},"</w:instrText>
      </w:r>
      <w:r>
        <w:rPr>
          <w:highlight w:val="yellow"/>
          <w:lang w:val="en-US"/>
        </w:rPr>
        <w:instrText xml:space="preserve">uris</w:instrText>
      </w:r>
      <w:r>
        <w:rPr>
          <w:highlight w:val="yellow"/>
        </w:rPr>
        <w:instrText xml:space="preserve">":["</w:instrText>
      </w:r>
      <w:r>
        <w:rPr>
          <w:highlight w:val="yellow"/>
          <w:lang w:val="en-US"/>
        </w:rPr>
        <w:instrText xml:space="preserve">http</w:instrText>
      </w:r>
      <w:r>
        <w:rPr>
          <w:highlight w:val="yellow"/>
        </w:rPr>
        <w:instrText xml:space="preserve">://</w:instrText>
      </w:r>
      <w:r>
        <w:rPr>
          <w:highlight w:val="yellow"/>
          <w:lang w:val="en-US"/>
        </w:rPr>
        <w:instrText xml:space="preserve">www</w:instrText>
      </w:r>
      <w:r>
        <w:rPr>
          <w:highlight w:val="yellow"/>
        </w:rPr>
        <w:instrText xml:space="preserve">.</w:instrText>
      </w:r>
      <w:r>
        <w:rPr>
          <w:highlight w:val="yellow"/>
          <w:lang w:val="en-US"/>
        </w:rPr>
        <w:instrText xml:space="preserve">mendeley</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documents</w:instrText>
      </w:r>
      <w:r>
        <w:rPr>
          <w:highlight w:val="yellow"/>
        </w:rPr>
        <w:instrText xml:space="preserve">/?</w:instrText>
      </w:r>
      <w:r>
        <w:rPr>
          <w:highlight w:val="yellow"/>
          <w:lang w:val="en-US"/>
        </w:rPr>
        <w:instrText xml:space="preserve">uuid</w:instrText>
      </w:r>
      <w:r>
        <w:rPr>
          <w:highlight w:val="yellow"/>
        </w:rPr>
        <w:instrText xml:space="preserve">=</w:instrText>
      </w:r>
      <w:r>
        <w:rPr>
          <w:highlight w:val="yellow"/>
          <w:lang w:val="en-US"/>
        </w:rPr>
        <w:instrText xml:space="preserve">aecd</w:instrText>
      </w:r>
      <w:r>
        <w:rPr>
          <w:highlight w:val="yellow"/>
        </w:rPr>
        <w:instrText xml:space="preserve">16</w:instrText>
      </w:r>
      <w:r>
        <w:rPr>
          <w:highlight w:val="yellow"/>
          <w:lang w:val="en-US"/>
        </w:rPr>
        <w:instrText xml:space="preserve">a</w:instrText>
      </w:r>
      <w:r>
        <w:rPr>
          <w:highlight w:val="yellow"/>
        </w:rPr>
        <w:instrText xml:space="preserve">7-2</w:instrText>
      </w:r>
      <w:r>
        <w:rPr>
          <w:highlight w:val="yellow"/>
          <w:lang w:val="en-US"/>
        </w:rPr>
        <w:instrText xml:space="preserve">ea</w:instrText>
      </w:r>
      <w:r>
        <w:rPr>
          <w:highlight w:val="yellow"/>
        </w:rPr>
        <w:instrText xml:space="preserve">9-4742-9534-</w:instrText>
      </w:r>
      <w:r>
        <w:rPr>
          <w:highlight w:val="yellow"/>
          <w:lang w:val="en-US"/>
        </w:rPr>
        <w:instrText xml:space="preserve">ff</w:instrText>
      </w:r>
      <w:r>
        <w:rPr>
          <w:highlight w:val="yellow"/>
        </w:rPr>
        <w:instrText xml:space="preserve">51</w:instrText>
      </w:r>
      <w:r>
        <w:rPr>
          <w:highlight w:val="yellow"/>
          <w:lang w:val="en-US"/>
        </w:rPr>
        <w:instrText xml:space="preserve">c</w:instrText>
      </w:r>
      <w:r>
        <w:rPr>
          <w:highlight w:val="yellow"/>
        </w:rPr>
        <w:instrText xml:space="preserve">0</w:instrText>
      </w:r>
      <w:r>
        <w:rPr>
          <w:highlight w:val="yellow"/>
          <w:lang w:val="en-US"/>
        </w:rPr>
        <w:instrText xml:space="preserve">a</w:instrText>
      </w:r>
      <w:r>
        <w:rPr>
          <w:highlight w:val="yellow"/>
        </w:rPr>
        <w:instrText xml:space="preserve">94</w:instrText>
      </w:r>
      <w:r>
        <w:rPr>
          <w:highlight w:val="yellow"/>
          <w:lang w:val="en-US"/>
        </w:rPr>
        <w:instrText xml:space="preserve">d</w:instrText>
      </w:r>
      <w:r>
        <w:rPr>
          <w:highlight w:val="yellow"/>
        </w:rPr>
        <w:instrText xml:space="preserve">26"]}],"</w:instrText>
      </w:r>
      <w:r>
        <w:rPr>
          <w:highlight w:val="yellow"/>
          <w:lang w:val="en-US"/>
        </w:rPr>
        <w:instrText xml:space="preserve">mendeley</w:instrText>
      </w:r>
      <w:r>
        <w:rPr>
          <w:highlight w:val="yellow"/>
        </w:rPr>
        <w:instrText xml:space="preserve">":{"</w:instrText>
      </w:r>
      <w:r>
        <w:rPr>
          <w:highlight w:val="yellow"/>
          <w:lang w:val="en-US"/>
        </w:rPr>
        <w:instrText xml:space="preserve">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lainText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eviouslyFormattedCitation</w:instrText>
      </w:r>
      <w:r>
        <w:rPr>
          <w:highlight w:val="yellow"/>
        </w:rPr>
        <w:instrText xml:space="preserve">":"(</w:instrText>
      </w:r>
      <w:r>
        <w:rPr>
          <w:highlight w:val="yellow"/>
          <w:lang w:val="en-US"/>
        </w:rPr>
        <w:instrText xml:space="preserve">Rawson</w:instrText>
      </w:r>
      <w:r>
        <w:rPr>
          <w:highlight w:val="yellow"/>
        </w:rPr>
        <w:instrText xml:space="preserve"> &amp; </w:instrText>
      </w:r>
      <w:r>
        <w:rPr>
          <w:highlight w:val="yellow"/>
          <w:lang w:val="en-US"/>
        </w:rPr>
        <w:instrText xml:space="preserve">Harper</w:instrText>
      </w:r>
      <w:r>
        <w:rPr>
          <w:highlight w:val="yellow"/>
        </w:rPr>
        <w:instrText xml:space="preserve">, 2009)"},"</w:instrText>
      </w:r>
      <w:r>
        <w:rPr>
          <w:highlight w:val="yellow"/>
          <w:lang w:val="en-US"/>
        </w:rPr>
        <w:instrText xml:space="preserve">properties</w:instrText>
      </w:r>
      <w:r>
        <w:rPr>
          <w:highlight w:val="yellow"/>
        </w:rPr>
        <w:instrText xml:space="preserve">":{"</w:instrText>
      </w:r>
      <w:r>
        <w:rPr>
          <w:highlight w:val="yellow"/>
          <w:lang w:val="en-US"/>
        </w:rPr>
        <w:instrText xml:space="preserve">noteIndex</w:instrText>
      </w:r>
      <w:r>
        <w:rPr>
          <w:highlight w:val="yellow"/>
        </w:rPr>
        <w:instrText xml:space="preserve">":0},"</w:instrText>
      </w:r>
      <w:r>
        <w:rPr>
          <w:highlight w:val="yellow"/>
          <w:lang w:val="en-US"/>
        </w:rPr>
        <w:instrText xml:space="preserve">schema</w:instrText>
      </w:r>
      <w:r>
        <w:rPr>
          <w:highlight w:val="yellow"/>
        </w:rPr>
        <w:instrText xml:space="preserve">":"</w:instrText>
      </w:r>
      <w:r>
        <w:rPr>
          <w:highlight w:val="yellow"/>
          <w:lang w:val="en-US"/>
        </w:rPr>
        <w:instrText xml:space="preserve">https</w:instrText>
      </w:r>
      <w:r>
        <w:rPr>
          <w:highlight w:val="yellow"/>
        </w:rPr>
        <w:instrText xml:space="preserve">://</w:instrText>
      </w:r>
      <w:r>
        <w:rPr>
          <w:highlight w:val="yellow"/>
          <w:lang w:val="en-US"/>
        </w:rPr>
        <w:instrText xml:space="preserve">github</w:instrText>
      </w:r>
      <w:r>
        <w:rPr>
          <w:highlight w:val="yellow"/>
        </w:rPr>
        <w:instrText xml:space="preserve">.</w:instrText>
      </w:r>
      <w:r>
        <w:rPr>
          <w:highlight w:val="yellow"/>
          <w:lang w:val="en-US"/>
        </w:rPr>
        <w:instrText xml:space="preserve">com</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style</w:instrText>
      </w:r>
      <w:r>
        <w:rPr>
          <w:highlight w:val="yellow"/>
        </w:rPr>
        <w:instrText xml:space="preserve">-</w:instrText>
      </w:r>
      <w:r>
        <w:rPr>
          <w:highlight w:val="yellow"/>
          <w:lang w:val="en-US"/>
        </w:rPr>
        <w:instrText xml:space="preserve">language</w:instrText>
      </w:r>
      <w:r>
        <w:rPr>
          <w:highlight w:val="yellow"/>
        </w:rPr>
        <w:instrText xml:space="preserve">/</w:instrText>
      </w:r>
      <w:r>
        <w:rPr>
          <w:highlight w:val="yellow"/>
          <w:lang w:val="en-US"/>
        </w:rPr>
        <w:instrText xml:space="preserve">schema</w:instrText>
      </w:r>
      <w:r>
        <w:rPr>
          <w:highlight w:val="yellow"/>
        </w:rPr>
        <w:instrText xml:space="preserve">/</w:instrText>
      </w:r>
      <w:r>
        <w:rPr>
          <w:highlight w:val="yellow"/>
          <w:lang w:val="en-US"/>
        </w:rPr>
        <w:instrText xml:space="preserve">raw</w:instrText>
      </w:r>
      <w:r>
        <w:rPr>
          <w:highlight w:val="yellow"/>
        </w:rPr>
        <w:instrText xml:space="preserve">/</w:instrText>
      </w:r>
      <w:r>
        <w:rPr>
          <w:highlight w:val="yellow"/>
          <w:lang w:val="en-US"/>
        </w:rPr>
        <w:instrText xml:space="preserve">master</w:instrText>
      </w:r>
      <w:r>
        <w:rPr>
          <w:highlight w:val="yellow"/>
        </w:rPr>
        <w:instrText xml:space="preserve">/</w:instrText>
      </w:r>
      <w:r>
        <w:rPr>
          <w:highlight w:val="yellow"/>
          <w:lang w:val="en-US"/>
        </w:rPr>
        <w:instrText xml:space="preserve">csl</w:instrText>
      </w:r>
      <w:r>
        <w:rPr>
          <w:highlight w:val="yellow"/>
        </w:rPr>
        <w:instrText xml:space="preserve">-</w:instrText>
      </w:r>
      <w:r>
        <w:rPr>
          <w:highlight w:val="yellow"/>
          <w:lang w:val="en-US"/>
        </w:rPr>
        <w:instrText xml:space="preserve">citation</w:instrText>
      </w:r>
      <w:r>
        <w:rPr>
          <w:highlight w:val="yellow"/>
        </w:rPr>
        <w:instrText xml:space="preserve">.</w:instrText>
      </w:r>
      <w:r>
        <w:rPr>
          <w:highlight w:val="yellow"/>
          <w:lang w:val="en-US"/>
        </w:rPr>
        <w:instrText xml:space="preserve">json</w:instrText>
      </w:r>
      <w:r>
        <w:rPr>
          <w:highlight w:val="yellow"/>
        </w:rPr>
        <w:instrText xml:space="preserve">"}</w:instrText>
      </w:r>
      <w:r>
        <w:rPr>
          <w:highlight w:val="yellow"/>
        </w:rPr>
        <w:fldChar w:fldCharType="separate"/>
      </w:r>
      <w:r>
        <w:rPr>
          <w:highlight w:val="yellow"/>
        </w:rPr>
        <w:t>(</w:t>
      </w:r>
      <w:r>
        <w:rPr>
          <w:highlight w:val="yellow"/>
          <w:lang w:val="en-US"/>
        </w:rPr>
        <w:t>Rawson</w:t>
      </w:r>
      <w:r>
        <w:rPr>
          <w:highlight w:val="yellow"/>
        </w:rPr>
        <w:t xml:space="preserve"> &amp; </w:t>
      </w:r>
      <w:r>
        <w:rPr>
          <w:highlight w:val="yellow"/>
          <w:lang w:val="en-US"/>
        </w:rPr>
        <w:t>Harper</w:t>
      </w:r>
      <w:r>
        <w:rPr>
          <w:highlight w:val="yellow"/>
        </w:rPr>
        <w:t>, 2009)</w:t>
      </w:r>
      <w:r>
        <w:rPr>
          <w:highlight w:val="yellow"/>
        </w:rPr>
        <w:fldChar w:fldCharType="end"/>
      </w:r>
      <w:r>
        <w:t xml:space="preserve">, образовав совместные поселения с </w:t>
      </w:r>
      <w:r>
        <w:rPr>
          <w:lang w:val="en-US"/>
        </w:rPr>
        <w:t>M</w:t>
      </w:r>
      <w:r>
        <w:t xml:space="preserve">. </w:t>
      </w:r>
      <w:r>
        <w:rPr>
          <w:lang w:val="en-US"/>
        </w:rPr>
        <w:t>edulis</w:t>
      </w:r>
      <w:r>
        <w:t xml:space="preserve">. </w:t>
      </w:r>
    </w:p>
    <w:p>
      <w:r>
        <w:t xml:space="preserve">Троссюлюс в тихон океане, кратко упомянуть </w:t>
      </w:r>
    </w:p>
    <w:p>
      <w:r>
        <w:t xml:space="preserve">Наиболее современные исследования генетической структуры популяций мидий в Атлантике и Арктик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показывают, что можно выделить три основные популяции </w:t>
      </w:r>
      <w:r>
        <w:rPr>
          <w:lang w:val="en-US"/>
        </w:rPr>
        <w:t>M</w:t>
      </w:r>
      <w:r>
        <w:t xml:space="preserve">. </w:t>
      </w:r>
      <w:r>
        <w:rPr>
          <w:lang w:val="en-US"/>
        </w:rPr>
        <w:t>edulis</w:t>
      </w:r>
      <w:r>
        <w:t xml:space="preserve">. Это </w:t>
      </w:r>
      <w:r>
        <w:rPr>
          <w:lang w:val="en-US"/>
        </w:rPr>
        <w:t>M</w:t>
      </w:r>
      <w:r>
        <w:t xml:space="preserve">. </w:t>
      </w:r>
      <w:r>
        <w:rPr>
          <w:lang w:val="en-US"/>
        </w:rPr>
        <w:t>edulis</w:t>
      </w:r>
      <w:r>
        <w:t xml:space="preserve"> канадского побережья, западноевропейского побережья и скандинавско-арктическая популяция, которая, по-видимому, происходит из смешения двух первых и несет как характерные аллели канадской популяции, так и европейской. В западной части Атлантического океана поселения </w:t>
      </w:r>
      <w:r>
        <w:rPr>
          <w:lang w:val="en-US"/>
        </w:rPr>
        <w:t>M</w:t>
      </w:r>
      <w:r>
        <w:t xml:space="preserve">. </w:t>
      </w:r>
      <w:r>
        <w:rPr>
          <w:lang w:val="en-US"/>
        </w:rPr>
        <w:t>edulis</w:t>
      </w:r>
      <w:r>
        <w:t xml:space="preserve"> распространены по американскому побережью от залива Делавэр на юге (38.5°</w:t>
      </w:r>
      <w:r>
        <w:rPr>
          <w:lang w:val="en-US"/>
        </w:rPr>
        <w:t>N</w:t>
      </w:r>
      <w:r>
        <w:t xml:space="preserve">) до северного побережья Канады и южной оконечности Гренландии </w:t>
      </w:r>
      <w:r>
        <w:fldChar w:fldCharType="begin" w:fldLock="1"/>
      </w:r>
      <w:r>
        <w:instrText xml:space="preserve">ADDIN CSL_CITATION {"citationItems":[{"id":"ITEM-1","itemData":{"DOI":"10.1111/j.1365-2699.2010.02386.x","ISSN":"03050270","abstract":"Aim We tested whether the contraction of the equatorward boundary of an intertidal organism, the blue mussel, Mytilus edulis, was due to high summer temperatures limiting mortality.Location The Atlantic coast of the United States.Methods Field transplant experiments were conducted at three locations along the US Atlantic coast. Survival and heat shock protein 70 expression were determined at biweekly intervals. Air and water temperature profiles were used to model current and historical patterns of mortality, and to determine rates of temperature change.Results High levels of mortality and expression of the inducible heat shock protein 70 were observed after multiple consecutive aerial exposures of 32 °C or greater. Since 1960, seasonal air and water temperatures have increased along the eastern US seaboard, and south of Lewes, DE (38.8° N) summer sea surface temperature increases have exceeded the upper lethal limits of this organism.Main conclusions Along the southern portion of its range, intertidal populations of M. edulis have experienced catastrophic mortality directly associated with summer high temperatures. Over the past 50 years, a geographic contraction of the southern, equatorward range edge of M. edulis has occurred, shifting the range edge approximately 350 km north of the previous limit at Cape Hatteras, NC (35.2° N). © 2010 Blackwell Publishing Ltd.","author":[{"dropping-particle":"","family":"Jones","given":"Sierra J.","non-dropping-particle":"","parse-names":false,"suffix":""},{"dropping-particle":"","family":"Lima","given":"Fernando P.","non-dropping-particle":"","parse-names":false,"suffix":""},{"dropping-particle":"","family":"Wethey","given":"David S.","non-dropping-particle":"","parse-names":false,"suffix":""}],"container-title":"Journal of Biogeography","id":"ITEM-1","issue":"12","issued":{"date-parts":[["2010"]]},"page":"2243-2259","title":"Rising environmental temperatures and biogeography: Poleward range contraction of the blue mussel, Mytilus edulis L., in the western Atlantic","type":"article-journal","volume":"37"},"uris":["http://www.mendeley.com/documents/?uuid=2f87ebff-9f08-4f74-88b1-feba6b2a05b7"]}],"mendeley":{"formattedCitation":"(Jones et al., 2010)","plainTextFormattedCitation":"(Jones et al., 2010)","previouslyFormattedCitation":"(Jones et al., 2010)"},"properties":{"noteIndex":0},"schema":"https://github.com/citation-style-language/schema/raw/master/csl-citation.json"}</w:instrText>
      </w:r>
      <w:r>
        <w:fldChar w:fldCharType="separate"/>
      </w:r>
      <w:r>
        <w:t>(Jones et al., 2010)</w:t>
      </w:r>
      <w:r>
        <w:fldChar w:fldCharType="end"/>
      </w:r>
      <w:r>
        <w:t xml:space="preserve">. Поселения </w:t>
      </w:r>
      <w:r>
        <w:rPr>
          <w:lang w:val="en-US"/>
        </w:rPr>
        <w:t>M</w:t>
      </w:r>
      <w:r>
        <w:t xml:space="preserve">. </w:t>
      </w:r>
      <w:r>
        <w:rPr>
          <w:lang w:val="en-US"/>
        </w:rPr>
        <w:t>trossulus</w:t>
      </w:r>
      <w:r>
        <w:t xml:space="preserve"> в этом регионе распространяются от залива Мэн (44°</w:t>
      </w:r>
      <w:r>
        <w:rPr>
          <w:lang w:val="en-US"/>
        </w:rPr>
        <w:t>N</w:t>
      </w:r>
      <w:r>
        <w:t xml:space="preserve">) и севернее </w:t>
      </w:r>
      <w:r>
        <w:fldChar w:fldCharType="begin" w:fldLock="1"/>
      </w:r>
      <w:r>
        <w:instrText xml:space="preserve">ADDIN CSL_CITATION {"citationItems":[{"id":"ITEM-1","itemData":{"DOI":"10.1093/mollus/eyp019","author":[{"dropping-particle":"","family":"Hayhurst","given":"Susan","non-dropping-particle":"","parse-names":false,"suffix":""},{"dropping-particle":"","family":"Rawson","given":"Paul D","non-dropping-particle":"","parse-names":false,"suffix":""}],"container-title":"Journal of Molluscan Studies","id":"ITEM-1","issue":"May","issued":{"date-parts":[["2009"]]},"page":"215-222","title":"SPECIES-SPECIFIC VARIATION IN LARVAL SURVIVAL AND PATTERNS OF DISTRIBUTION FOR THE BLUE MUSSELS MYTILUS EDULIS AND MYTILUS TROSSULUS IN THE GULF OF MAINE","type":"article-journal","volume":"75"},"uris":["http://www.mendeley.com/documents/?uuid=f6337b85-4be2-4bb2-a242-b0a84ec02548"]}],"mendeley":{"formattedCitation":"(Hayhurst &amp; Rawson, 2009)","plainTextFormattedCitation":"(Hayhurst &amp; Rawson, 2009)","previouslyFormattedCitation":"(Hayhurst &amp; Rawson, 2009)"},"properties":{"noteIndex":0},"schema":"https://github.com/citation-style-language/schema/raw/master/csl-citation.json"}</w:instrText>
      </w:r>
      <w:r>
        <w:fldChar w:fldCharType="separate"/>
      </w:r>
      <w:r>
        <w:t>(Hayhurst &amp; Rawson, 2009)</w:t>
      </w:r>
      <w:r>
        <w:fldChar w:fldCharType="end"/>
      </w:r>
      <w:r>
        <w:t xml:space="preserve">. Таким образом, вдоль побережья Канады (Нью-Брансуик, Новая Шотландия и Ньюфаундленд) два вида существуют совместно и скрещиваются, однако пространственное распределение поселений носит скорее мозаичный характер </w:t>
      </w:r>
      <w:r>
        <w:fldChar w:fldCharType="begin" w:fldLock="1"/>
      </w:r>
      <w:r>
        <w:instrText xml:space="preserve">ADDIN CSL_CITATION {"citationItems":[{"id":"ITEM-1","itemData":{"author":[{"dropping-particle":"","family":"Bates","given":"J. A.","non-dropping-particle":"","parse-names":false,"suffix":""},{"dropping-particle":"","family":"Innes","given":"David J.","non-dropping-particle":"","parse-names":false,"suffix":""}],"container-title":"Marine Biology","id":"ITEM-1","issued":{"date-parts":[["1995"]]},"page":"417-424","title":"Genetic variation among populations of Mytilus spp. in eastern Newfoundland","type":"article-journal","volume":"124"},"uris":["http://www.mendeley.com/documents/?uuid=05b997dc-1604-4fd3-9c29-c158afe48c5b"]},{"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Bates &amp; Innes, 1995; McDonald et al., 1991)","plainTextFormattedCitation":"(Bates &amp; Innes, 1995; McDonald et al., 1991)","previouslyFormattedCitation":"(Bates &amp; Innes, 1995; McDonald et al., 1991)"},"properties":{"noteIndex":0},"schema":"https://github.com/citation-style-language/schema/raw/master/csl-citation.json"}</w:instrText>
      </w:r>
      <w:r>
        <w:fldChar w:fldCharType="separate"/>
      </w:r>
      <w:r>
        <w:t>(Bates &amp; Innes, 1995; McDonald et al., 1991)</w:t>
      </w:r>
      <w:r>
        <w:fldChar w:fldCharType="end"/>
      </w:r>
      <w:r>
        <w:t xml:space="preserve">. Северное побережье Гренландии заселено преимущественно </w:t>
      </w:r>
      <w:r>
        <w:rPr>
          <w:lang w:val="en-US"/>
        </w:rPr>
        <w:t>M</w:t>
      </w:r>
      <w:r>
        <w:t xml:space="preserve">. </w:t>
      </w:r>
      <w:r>
        <w:rPr>
          <w:lang w:val="en-US"/>
        </w:rPr>
        <w:t>trossulus</w:t>
      </w:r>
      <w:r>
        <w:t xml:space="preserve">, а на западном побережье острова два вида образуют гибридную зону </w:t>
      </w:r>
      <w:r>
        <w:fldChar w:fldCharType="begin" w:fldLock="1"/>
      </w:r>
      <w:r>
        <w:instrText xml:space="preserve">ADDIN CSL_CITATION {"citationItems":[{"id":"ITEM-1","itemData":{"DOI":"10.1007/s00300-015-1785-x","ISSN":"07224060","abstract":"Semi-sessile Mytilus mussels are used as indicators of climate changes, but their geographic distribution is not sufficiently known in the Arctic. The aim of this study was to investigate the taxonomic status and genetic differentiation of Mytilus populations in a Northwest Greenlandic fjord at Maarmorilik, impacted by contaminations from a former mine. In this study, mussels were collected at three sites differing in exposure to environmental factors. A total of 54 polymorphic SNPs found in the Mytilus EST and DNA sequences analyzed were successfully applied to 256 individuals. The results provided the first evidence for the existence of M. trossulus in Greenland. The mussel from M.trossulus and M. edulis taxa are shown to coexist and hybridize in the fjord. The three studied sites were found to differ significantly in the distribution of taxa with a higher prevalence of M. trossulus in the inner fjord. The identified M. edulis × M. trossulus hybrids mostly had a hybrid index score of about 0.5, indicating a similar number of alleles characteristic for M. trossulus and M. edulis. There was a low number of backcrosses between ‘pure’ taxa and hybrids. This newly discovered hybrid zone between the two taxa is unique in comparison with the Canadian populations. As Mytilus mussels in Greenland hitherto have been regarded as the one taxon M. edulis, the results have importance for biogeography and future monitoring and environmental studies.","author":[{"dropping-particle":"","family":"Wenne","given":"R.","non-dropping-particle":"","parse-names":false,"suffix":""},{"dropping-particle":"","family":"Bach","given":"L.","non-dropping-particle":"","parse-names":false,"suffix":""},{"dropping-particle":"","family":"Zbawicka","given":"M.","non-dropping-particle":"","parse-names":false,"suffix":""},{"dropping-particle":"","family":"Strand","given":"J.","non-dropping-particle":"","parse-names":false,"suffix":""},{"dropping-particle":"","family":"McDonald","given":"J. H.","non-dropping-particle":"","parse-names":false,"suffix":""}],"container-title":"Polar Biology","id":"ITEM-1","issue":"2","issued":{"date-parts":[["2015"]]},"page":"343-355","publisher":"Springer Berlin Heidelberg","title":"A first report on coexistence and hybridization of Mytilus trossulus and M. edulis mussels in Greenland","type":"article-journal","volume":"39"},"uris":["http://www.mendeley.com/documents/?uuid=a860238f-7294-4873-9c8f-0379bb164892"]}],"mendeley":{"formattedCitation":"(Wenne et al., 2015)","plainTextFormattedCitation":"(Wenne et al., 2015)","previouslyFormattedCitation":"(Wenne et al., 2015)"},"properties":{"noteIndex":0},"schema":"https://github.com/citation-style-language/schema/raw/master/csl-citation.json"}</w:instrText>
      </w:r>
      <w:r>
        <w:fldChar w:fldCharType="separate"/>
      </w:r>
      <w:r>
        <w:t>(Wenne et al., 2015)</w:t>
      </w:r>
      <w:r>
        <w:fldChar w:fldCharType="end"/>
      </w:r>
      <w:r>
        <w:t xml:space="preserve">.  Причем, гренландские </w:t>
      </w:r>
      <w:r>
        <w:rPr>
          <w:lang w:val="en-US"/>
        </w:rPr>
        <w:t>M</w:t>
      </w:r>
      <w:r>
        <w:t xml:space="preserve">. </w:t>
      </w:r>
      <w:r>
        <w:rPr>
          <w:lang w:val="en-US"/>
        </w:rPr>
        <w:t>trossulus</w:t>
      </w:r>
      <w:r>
        <w:t xml:space="preserve"> оказываются наиболее близки генетически к своим сородичам из Тихого океана, нежели другие популяции </w:t>
      </w:r>
      <w:r>
        <w:rPr>
          <w:lang w:val="en-US"/>
        </w:rPr>
        <w:t>M</w:t>
      </w:r>
      <w:r>
        <w:t xml:space="preserve">. </w:t>
      </w:r>
      <w:r>
        <w:rPr>
          <w:lang w:val="en-US"/>
        </w:rPr>
        <w:t>trossulus</w:t>
      </w:r>
      <w:r>
        <w:t xml:space="preserve"> в Северной Атлантике </w:t>
      </w:r>
      <w:r>
        <w:fldChar w:fldCharType="begin" w:fldLock="1"/>
      </w:r>
      <w:r>
        <w:instrText xml:space="preserve">ADDIN CSL_CITATION {"citationItems":[{"id":"ITEM-1","itemData":{"DOI":"10.1007/s12526-018-0870-0","ISBN":"1252601808700","ISSN":"18671624","abstract":"Changes in climate-related factors such as ice coverage, water temperature, and ocean currents have been proposed to facilitate an increased interchange of species in the High Arctic between the Pacific and Atlantic oceans. In Greenland, the colonization of the mussel species Mytilus edulis has been suggested to have occurred recently and exclusively from Northwest Atlantic populations. The source population for its sibling species Mytilus trossulus is however unknown, and therefore we aimed to explore its genetic origin. Using 54 SNP markers, M. trossulus was identified from three Greenland blue mussel populations collected in 2012–2014 and the relative similarities to Northwest Atlantic and North Pacific M. trossulus populations were assessed. Populations were found to fall into two clades. The North Pacific is the most likely source for the northern Greenland M. trossulus probably as a result of occasional postglacial long-distance dispersal through the Bering Strait. Our findings in M. trossulus are in agreements with the predictions that climate change will, in addition to driving a northward expansion of temperate-boreal species into the Arctic Ocean, increase the rate of trans-Arctic interchange between the Atlantic and the Pacific oceans.","author":[{"dropping-particle":"","family":"Bach","given":"Lis","non-dropping-particle":"","parse-names":false,"suffix":""},{"dropping-particle":"","family":"Zbawicka","given":"Malgorzata","non-dropping-particle":"","parse-names":false,"suffix":""},{"dropping-particle":"","family":"Strand","given":"Jakob","non-dropping-particle":"","parse-names":false,"suffix":""},{"dropping-particle":"","family":"Wenne","given":"Roman","non-dropping-particle":"","parse-names":false,"suffix":""}],"container-title":"Marine Biodiversity","id":"ITEM-1","issue":"2","issued":{"date-parts":[["2018"]]},"page":"1053-1059","publisher":"Marine Biodiversity","title":"Mytilus trossulus in NW Greenland is genetically more similar to North Pacific than NW Atlantic populations of the species","type":"article-journal","volume":"49"},"uris":["http://www.mendeley.com/documents/?uuid=b2a83421-8d21-470d-963c-176d8aeb6305"]}],"mendeley":{"formattedCitation":"(Bach et al., 2018)","plainTextFormattedCitation":"(Bach et al., 2018)","previouslyFormattedCitation":"(Bach et al., 2018)"},"properties":{"noteIndex":0},"schema":"https://github.com/citation-style-language/schema/raw/master/csl-citation.json"}</w:instrText>
      </w:r>
      <w:r>
        <w:fldChar w:fldCharType="separate"/>
      </w:r>
      <w:r>
        <w:t>(Bach et al., 2018)</w:t>
      </w:r>
      <w:r>
        <w:fldChar w:fldCharType="end"/>
      </w:r>
      <w:r>
        <w:t xml:space="preserve">. Таким образом, можно предположить, что в относительно недалеком прошлом произошло как минимум два независимых вторжения </w:t>
      </w:r>
      <w:r>
        <w:rPr>
          <w:lang w:val="en-US"/>
        </w:rPr>
        <w:t>M</w:t>
      </w:r>
      <w:r>
        <w:t xml:space="preserve">. </w:t>
      </w:r>
      <w:r>
        <w:rPr>
          <w:lang w:val="en-US"/>
        </w:rPr>
        <w:t>trossulus</w:t>
      </w:r>
      <w:r>
        <w:t xml:space="preserve"> в Северную Атлантику (какие? Первое, которое заселило канаду, а второе гренландию). На европейском побережье южная граница распространения </w:t>
      </w:r>
      <w:r>
        <w:rPr>
          <w:lang w:val="en-US"/>
        </w:rPr>
        <w:t>M</w:t>
      </w:r>
      <w:r>
        <w:t xml:space="preserve">. </w:t>
      </w:r>
      <w:r>
        <w:rPr>
          <w:lang w:val="en-US"/>
        </w:rPr>
        <w:t>edulis</w:t>
      </w:r>
      <w:r>
        <w:t xml:space="preserve"> расположена снова южнее (47°</w:t>
      </w:r>
      <w:r>
        <w:rPr>
          <w:lang w:val="en-US"/>
        </w:rPr>
        <w:t>N</w:t>
      </w:r>
      <w:r>
        <w:t xml:space="preserve">), нежели у </w:t>
      </w:r>
      <w:r>
        <w:rPr>
          <w:lang w:val="en-US"/>
        </w:rPr>
        <w:t>M</w:t>
      </w:r>
      <w:r>
        <w:t xml:space="preserve">. </w:t>
      </w:r>
      <w:r>
        <w:rPr>
          <w:lang w:val="en-US"/>
        </w:rPr>
        <w:t>trossulus</w:t>
      </w:r>
      <w:r>
        <w:t xml:space="preserve"> (56°</w:t>
      </w:r>
      <w:r>
        <w:rPr>
          <w:lang w:val="en-US"/>
        </w:rPr>
        <w:t>N</w:t>
      </w:r>
      <w:r>
        <w:t xml:space="preserve">). Поселения </w:t>
      </w:r>
      <w:r>
        <w:rPr>
          <w:lang w:val="en-US"/>
        </w:rPr>
        <w:t>M</w:t>
      </w:r>
      <w:r>
        <w:t xml:space="preserve">. </w:t>
      </w:r>
      <w:r>
        <w:rPr>
          <w:lang w:val="en-US"/>
        </w:rPr>
        <w:t>edulis</w:t>
      </w:r>
      <w:r>
        <w:t xml:space="preserve"> простираются вдоль всего побережья Европы вплоть до Печорского моря (69,5°</w:t>
      </w:r>
      <w:r>
        <w:rPr>
          <w:lang w:val="en-US"/>
        </w:rPr>
        <w:t>N</w:t>
      </w:r>
      <w:r>
        <w:t xml:space="preserve">) в Арктике </w:t>
      </w:r>
      <w:r>
        <w:fldChar w:fldCharType="begin" w:fldLock="1"/>
      </w:r>
      <w:r>
        <w:instrText xml:space="preserve">ADDIN CSL_CITATION {"citationItems":[{"id":"ITEM-1","itemData":{"DOI":"10.1016/j.seares.2010.10.004","ISSN":"13851101","abstract":"The genetic constitution of mussels (Mytilus spp.) was studied by means of three nuclear (Me 15/16, EF-bis, ITS) and one mtDNA (ND2-COIII) marker on a large European scale. In addition to a sharp cline between Atlantic and Mediterranean M. galloprovincialis, we observed a clear genetic distinction between the Black Sea and Mediterranean populations and a higher incidence of M. trossulus than reported so far in northern European populations. The frequency of M. galloprovincialis nuclear alleles was high along the Iberian Peninsula and decreased abruptly along the French coasts with a high frequency of M. edulis alleles in the Bay of Biscay, The Netherlands, Germany, Iceland, Barents and White Seas, and with little evidence of introgression between the two taxa. M. trossulus alleles were observed in the Baltic Sea and Danish Straits as expected. In addition, occurrence of M. trossulus alleles in cold waters of Iceland, Barents Sea and White Sea is reported for the first time. © 2010 Elsevier B.V.","author":[{"dropping-particle":"","family":"Kijewski","given":"T.","non-dropping-particle":"","parse-names":false,"suffix":""},{"dropping-particle":"","family":"Śmietanka","given":"B.","non-dropping-particle":"","parse-names":false,"suffix":""},{"dropping-particle":"","family":"Zbawicka","given":"M.","non-dropping-particle":"","parse-names":false,"suffix":""},{"dropping-particle":"","family":"Gosling","given":"E.","non-dropping-particle":"","parse-names":false,"suffix":""},{"dropping-particle":"","family":"Hummel","given":"H.","non-dropping-particle":"","parse-names":false,"suffix":""},{"dropping-particle":"","family":"Wenne","given":"R.","non-dropping-particle":"","parse-names":false,"suffix":""}],"container-title":"Journal of Sea Research","id":"ITEM-1","issue":"2","issued":{"date-parts":[["2011"]]},"page":"224-234","title":"Distribution of Mytilus taxa in European coastal areas as inferred from molecular markers","type":"article-journal","volume":"65"},"uris":["http://www.mendeley.com/documents/?uuid=168f7b0b-b7fb-4137-b2ac-df5938197b9c"]}],"mendeley":{"formattedCitation":"(Kijewski et al., 2011)","plainTextFormattedCitation":"(Kijewski et al., 2011)","previouslyFormattedCitation":"(Kijewski et al., 2011)"},"properties":{"noteIndex":0},"schema":"https://github.com/citation-style-language/schema/raw/master/csl-citation.json"}</w:instrText>
      </w:r>
      <w:r>
        <w:fldChar w:fldCharType="separate"/>
      </w:r>
      <w:r>
        <w:t>(Kijewski et al., 2011)</w:t>
      </w:r>
      <w:r>
        <w:fldChar w:fldCharType="end"/>
      </w:r>
      <w:r>
        <w:t xml:space="preserve">. Поселения </w:t>
      </w:r>
      <w:r>
        <w:rPr>
          <w:lang w:val="en-US"/>
        </w:rPr>
        <w:t>M</w:t>
      </w:r>
      <w:r>
        <w:t xml:space="preserve">. </w:t>
      </w:r>
      <w:r>
        <w:rPr>
          <w:lang w:val="en-US"/>
        </w:rPr>
        <w:t>trossulus</w:t>
      </w:r>
      <w:r>
        <w:t xml:space="preserve">, напротив, встречаются только в определенных регионах: это поселения во внутренней части Балтийского моря, где </w:t>
      </w:r>
      <w:r>
        <w:rPr>
          <w:lang w:val="en-US"/>
        </w:rPr>
        <w:t>M</w:t>
      </w:r>
      <w:r>
        <w:t xml:space="preserve">. </w:t>
      </w:r>
      <w:r>
        <w:rPr>
          <w:lang w:val="en-US"/>
        </w:rPr>
        <w:t>trossulus</w:t>
      </w:r>
      <w:r>
        <w:t xml:space="preserve"> практически ультимативно доминирует; и небольшие и довольно редкие поселения в Северной Шотландии, в районе Бергена (Норвегия), вдоль западного побережья Норвегии, и, наконец, поселения в районах портов в Баренцевом (Кола) и Белом (Чупа, Кандалакша) морях </w:t>
      </w:r>
      <w:r>
        <w:fldChar w:fldCharType="begin" w:fldLock="1"/>
      </w:r>
      <w:r>
        <w:instrText xml:space="preserve">ADDIN CSL_CITATION {"citationItems":[{"id":"ITEM-1","itemData":{"DOI":"10.1007/s00227-010-1609-z","ISSN":"00253162","abstract":"From data on allozyme, nuclear DNA and mitochondrial DNA markers, we show that the originally North Pacific/Northwest Atlantic mussel Mytilus trossulus is widespread on North European coasts, earliM. trossuluser thought to be inhabited only by Mytilus edulis. Several local occurrences of, interspersed with a dominant M. edulis, were recorded on the North Sea, Norwegian Sea and Barents Sea coasts of Norway and the Barents and White Sea coasts of Kola Peninsula in Russia. The proportion of M. trossulus genetic background observed at any one site varied from 0 to 95%. These new occurrences are not related to the previously known, introgressed M. trossulus population that occupies the Baltic Sea. The new northern occurrences retain both the F and M M. trossulus mitochondria, which have been lost from the Baltic stock. While hybridization takes place wherever M. trossulus and M. edulis meet, the extent of hybrization varies between the different contact areas. Hybrids are rare, and the hybrid zones are bimodal in the northern areas; more interbreeding has taken place further south in Norway, but even there genotypic disequilibria are higher than those in the steep transition zone between the Baltic mussel and M. edulis: there is no evidence of a collapse toward a hybrid swarm unlike in the Baltic. The Barents and White Sea M. trossulus are genetically slightly closer to the NW Atlantic than NE Pacific populations, while the Baltic mussel has unique features distinguishing it from the others. We postulate that the presence of M. trossulus in Northern Europe is a result of repeated independent inter- or transoceanic cryptic invasions of various ages, up to recent times. © 2011 The Author(s).","author":[{"dropping-particle":"","family":"Väinölä","given":"Risto","non-dropping-particle":"","parse-names":false,"suffix":""},{"dropping-particle":"","family":"Strelkov","given":"Petr","non-dropping-particle":"","parse-names":false,"suffix":""}],"container-title":"Marine Biology","id":"ITEM-1","issue":"4","issued":{"date-parts":[["2011"]]},"page":"817-833","title":"Mytilus trossulus in Northern Europe","type":"article-journal","volume":"158"},"uris":["http://www.mendeley.com/documents/?uuid=3ebc451d-bc4a-4239-a20e-11ca2c3de193"]},{"id":"ITEM-2","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2","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 Väinölä &amp; Strelkov, 2011)","plainTextFormattedCitation":"(Katolikova et al., 2016; Väinölä &amp; Strelkov, 2011)","previouslyFormattedCitation":"(Katolikova et al., 2016; Väinölä &amp; Strelkov, 2011)"},"properties":{"noteIndex":0},"schema":"https://github.com/citation-style-language/schema/raw/master/csl-citation.json"}</w:instrText>
      </w:r>
      <w:r>
        <w:fldChar w:fldCharType="separate"/>
      </w:r>
      <w:r>
        <w:t>(Katolikova et al., 2016; Väinölä &amp; Strelkov, 2011)</w:t>
      </w:r>
      <w:r>
        <w:fldChar w:fldCharType="end"/>
      </w:r>
      <w:r>
        <w:t xml:space="preserve">. Необходимо отметить, что генетически </w:t>
      </w:r>
      <w:r>
        <w:rPr>
          <w:lang w:val="en-US"/>
        </w:rPr>
        <w:t>M</w:t>
      </w:r>
      <w:r>
        <w:t xml:space="preserve">. </w:t>
      </w:r>
      <w:r>
        <w:rPr>
          <w:lang w:val="en-US"/>
        </w:rPr>
        <w:t>trossulus</w:t>
      </w:r>
      <w:r>
        <w:t xml:space="preserve"> в Европе представлен двумя группами: 1) балтийские популяции, которые являются «роем» из гибридов первого поколения (кого с кем?) и бэккроссов гибридов первого поколения с «чистыми» </w:t>
      </w:r>
      <w:r>
        <w:rPr>
          <w:lang w:val="en-US"/>
        </w:rPr>
        <w:t>M</w:t>
      </w:r>
      <w:r>
        <w:t xml:space="preserve">. </w:t>
      </w:r>
      <w:r>
        <w:rPr>
          <w:lang w:val="en-US"/>
        </w:rPr>
        <w:t>trossulus</w:t>
      </w:r>
      <w:r>
        <w:t xml:space="preserve">; 2) все остальные популяции </w:t>
      </w:r>
      <w:r>
        <w:rPr>
          <w:lang w:val="en-US"/>
        </w:rPr>
        <w:t>M</w:t>
      </w:r>
      <w:r>
        <w:t xml:space="preserve">. </w:t>
      </w:r>
      <w:r>
        <w:rPr>
          <w:lang w:val="en-US"/>
        </w:rPr>
        <w:t>trossulus</w:t>
      </w:r>
      <w:r>
        <w:t xml:space="preserve"> в Европе, которые генетически не отличаются от популяций на канадском побережье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Во всех регионах на европейском побережье, где встречается </w:t>
      </w:r>
      <w:r>
        <w:rPr>
          <w:lang w:val="en-US"/>
        </w:rPr>
        <w:t>M</w:t>
      </w:r>
      <w:r>
        <w:t xml:space="preserve">. </w:t>
      </w:r>
      <w:r>
        <w:rPr>
          <w:lang w:val="en-US"/>
        </w:rPr>
        <w:t>trossulus</w:t>
      </w:r>
      <w:r>
        <w:t xml:space="preserve">, этот вид сосуществует с </w:t>
      </w:r>
      <w:r>
        <w:rPr>
          <w:lang w:val="en-US"/>
        </w:rPr>
        <w:t>M</w:t>
      </w:r>
      <w:r>
        <w:t xml:space="preserve">. </w:t>
      </w:r>
      <w:r>
        <w:rPr>
          <w:lang w:val="en-US"/>
        </w:rPr>
        <w:t>edulis</w:t>
      </w:r>
      <w:r>
        <w:t xml:space="preserve"> и образует гибридные зоны. Самая северная находка </w:t>
      </w:r>
      <w:r>
        <w:rPr>
          <w:lang w:val="en-US"/>
        </w:rPr>
        <w:t>M</w:t>
      </w:r>
      <w:r>
        <w:t xml:space="preserve">. </w:t>
      </w:r>
      <w:r>
        <w:rPr>
          <w:lang w:val="en-US"/>
        </w:rPr>
        <w:t>trossulus</w:t>
      </w:r>
      <w:r>
        <w:t xml:space="preserve"> в Европе отмечена в Баренцевом море (69°</w:t>
      </w:r>
      <w:r>
        <w:rPr>
          <w:lang w:val="en-US"/>
        </w:rPr>
        <w:t>N</w:t>
      </w:r>
      <w:r>
        <w:t xml:space="preserve">),  в то время как поселения </w:t>
      </w:r>
      <w:r>
        <w:rPr>
          <w:lang w:val="en-US"/>
        </w:rPr>
        <w:t>M</w:t>
      </w:r>
      <w:r>
        <w:t xml:space="preserve">. </w:t>
      </w:r>
      <w:r>
        <w:rPr>
          <w:lang w:val="en-US"/>
        </w:rPr>
        <w:t>edulis</w:t>
      </w:r>
      <w:r>
        <w:t xml:space="preserve"> обнаружены и в Исландии, и на острове Шпицберген (79°</w:t>
      </w:r>
      <w:r>
        <w:rPr>
          <w:lang w:val="en-US"/>
        </w:rPr>
        <w:t>N</w:t>
      </w:r>
      <w:r>
        <w:t xml:space="preserve">), и это позволяет выразить сомнения в тезисе о том, что </w:t>
      </w:r>
      <w:r>
        <w:rPr>
          <w:lang w:val="en-US"/>
        </w:rPr>
        <w:t>M</w:t>
      </w:r>
      <w:r>
        <w:t xml:space="preserve">. </w:t>
      </w:r>
      <w:r>
        <w:rPr>
          <w:lang w:val="en-US"/>
        </w:rPr>
        <w:t>trossulus</w:t>
      </w:r>
      <w:r>
        <w:t xml:space="preserve"> действительно является более холодноводным видо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Биогеография Галопровинциалиса тоже. Трехстороння гибридная зона в шотландии.</w:t>
      </w:r>
    </w:p>
    <w:p/>
    <w:p>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w:t>
      </w:r>
    </w:p>
    <w:p>
      <w:r>
        <w:t xml:space="preserve">Кандалакшский залив Белого моря – это субарктический регион с континентальным климатом (холодные зимы, когда лед может покрывать поверхность моря до пяти месяцев в году, и теплое лето). Средняя годовая температура поверхности моря - 4,5°С, средняя температура поверхности моря в августе -  13,8°С. Летом соленость поверхностного слоя воды около 24‰ в большей части Кандалакшского залива, однако в вершине залива поверхностный слой значительно преснее, поскольку подвержен влиянию речного стока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Другая ссылка, Филатов&amp;Поздняков и вводная статья Сухотин&amp;Бергер). Большинство исследований гибридных зон, в которых контактируют </w:t>
      </w:r>
      <w:r>
        <w:rPr>
          <w:lang w:val="en-US"/>
        </w:rPr>
        <w:t>M</w:t>
      </w:r>
      <w:r>
        <w:t xml:space="preserve">. </w:t>
      </w:r>
      <w:r>
        <w:rPr>
          <w:lang w:val="en-US"/>
        </w:rPr>
        <w:t>trossulus</w:t>
      </w:r>
      <w:r>
        <w:t xml:space="preserve">,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предполагают, что баланс между видами в таких зонах поддерживается преимущественно за счет отрицательного отбора, направленного против гибридов, отличающихся пониженной приспособленностью, и за счет постоянного притока парентальных генотипов из других областей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Большинством моделей предполагается, что в гибридной зоне отношения двух видов носят характер парапатрии, когда распределение поселений двух видов подчинено некому градиенту абиотического фактора или факторов, а зона гибридизации существует на стыке двух популяций. Наличие градиента абиотического фактора – солености – в Кандалакшском заливе не вызывает сомнений. И, на первый взгляд, распределение поселений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заливе действительно подчинено этому градиенту. Так, например, поселения </w:t>
      </w:r>
      <w:r>
        <w:rPr>
          <w:lang w:val="en-US"/>
        </w:rPr>
        <w:t>M</w:t>
      </w:r>
      <w:r>
        <w:t xml:space="preserve">. </w:t>
      </w:r>
      <w:r>
        <w:rPr>
          <w:lang w:val="en-US"/>
        </w:rPr>
        <w:t>trossulus</w:t>
      </w:r>
      <w:r>
        <w:t xml:space="preserve"> в Кандалакшском заливе сосредоточены преимущественно именно в наиболее опресненной части – в вершине залива</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Однако, отдельные поселения, в которых доминируют </w:t>
      </w:r>
      <w:r>
        <w:rPr>
          <w:lang w:val="en-US"/>
        </w:rPr>
        <w:t>M</w:t>
      </w:r>
      <w:r>
        <w:t xml:space="preserve">. </w:t>
      </w:r>
      <w:r>
        <w:rPr>
          <w:lang w:val="en-US"/>
        </w:rPr>
        <w:t>trossulus</w:t>
      </w:r>
      <w:r>
        <w:t xml:space="preserve">, обнаружены в местах с нормальной соленостью, таких как вершина губы Чупа и Умба, которые не являются опресненными регионами и не подвержены выраженному влиянию речного стока (ссылка). При этом некоторыми исследователями специально отмечается, что эти точки исторически являются  регионами с высоко развитым судоходством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Вайнола и Стрелков!). Предположение о том, что </w:t>
      </w:r>
      <w:r>
        <w:rPr>
          <w:lang w:val="en-US"/>
        </w:rPr>
        <w:t>M</w:t>
      </w:r>
      <w:r>
        <w:t xml:space="preserve">. </w:t>
      </w:r>
      <w:r>
        <w:rPr>
          <w:lang w:val="en-US"/>
        </w:rPr>
        <w:t>trossulus</w:t>
      </w:r>
      <w:r>
        <w:t xml:space="preserve"> успешно вторгся в судоходные гавани, населенные родственным и конкурентным ему </w:t>
      </w:r>
      <w:r>
        <w:rPr>
          <w:lang w:val="en-US"/>
        </w:rPr>
        <w:t>M</w:t>
      </w:r>
      <w:r>
        <w:t xml:space="preserve">. </w:t>
      </w:r>
      <w:r>
        <w:rPr>
          <w:lang w:val="en-US"/>
        </w:rPr>
        <w:t>edulis</w:t>
      </w:r>
      <w:r>
        <w:t xml:space="preserve">, может характеризовать этот вид как более </w:t>
      </w:r>
      <w:r>
        <w:rPr>
          <w:highlight w:val="yellow"/>
        </w:rPr>
        <w:t>оппортунистичный (нет, ни фига, раскрывать, что порт неблагоприятные условия</w:t>
      </w:r>
      <w:r>
        <w:t xml:space="preserve">). </w:t>
      </w:r>
      <w:r>
        <w:rPr>
          <w:lang w:val="en-US"/>
        </w:rPr>
        <w:t>M</w:t>
      </w:r>
      <w:r>
        <w:t xml:space="preserve">. </w:t>
      </w:r>
      <w:r>
        <w:rPr>
          <w:lang w:val="en-US"/>
        </w:rPr>
        <w:t>edulis</w:t>
      </w:r>
      <w:r>
        <w:t xml:space="preserve"> распространен практически по всему побережью Кандалакшского залива, но редок в опресненной вершине залива, где доминирует </w:t>
      </w:r>
      <w:r>
        <w:rPr>
          <w:lang w:val="en-US"/>
        </w:rPr>
        <w:t>M</w:t>
      </w:r>
      <w:r>
        <w:t xml:space="preserve">. </w:t>
      </w:r>
      <w:r>
        <w:rPr>
          <w:lang w:val="en-US"/>
        </w:rPr>
        <w:t>trossulus</w:t>
      </w:r>
      <w:r>
        <w:t xml:space="preserve">. Таким образом, мозаичная структура распределения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Кандалакшском заливе очевидна (сочетается градиент и мозаика!). Причем в вершине Кандалакшского залива отношения этих двух видов, вероятно, можно характеризовать как парапатрические, а в отдельных поселениях (Умба и Чупа) как симпатрические. Такой паттерн пространственного распределения двух видов мидий не уникален и встречается в других гибридных зонах – например, в зоне контакта </w:t>
      </w:r>
      <w:r>
        <w:rPr>
          <w:lang w:val="en-US"/>
        </w:rPr>
        <w:t>M</w:t>
      </w:r>
      <w:r>
        <w:t xml:space="preserve">. </w:t>
      </w:r>
      <w:r>
        <w:rPr>
          <w:lang w:val="en-US"/>
        </w:rPr>
        <w:t>edulis</w:t>
      </w:r>
      <w:r>
        <w:t xml:space="preserve"> и </w:t>
      </w:r>
      <w:r>
        <w:rPr>
          <w:lang w:val="en-US"/>
        </w:rPr>
        <w:t>M</w:t>
      </w:r>
      <w:r>
        <w:t xml:space="preserve">. </w:t>
      </w:r>
      <w:r>
        <w:rPr>
          <w:lang w:val="en-US"/>
        </w:rPr>
        <w:t>galloprovincialis</w:t>
      </w:r>
      <w:r>
        <w:t xml:space="preserve"> во Франции </w:t>
      </w:r>
      <w:r>
        <w:fldChar w:fldCharType="begin" w:fldLock="1"/>
      </w:r>
      <w:r>
        <w:instrText xml:space="preserve">ADDIN CSL_CITATION {"citationItems":[{"id":"ITEM-1","itemData":{"DOI":"10.1098/rspb.2003.2404","ISSN":"14712970","abstract":"Marine organisms challenge the classical theories of local adaptation and speciation because their planktonic larvae have the potential to maintain high gene flow. The marine-speciation paradox is illustrated by contact zones between incipient species that are so large that allopatric divergence seems unlikely. For this reason any mechanism preventing sympatric larvae of two incipient species from coexisting in the same habitats can be a powerful promoter of speciation. The contact zone between two hybridizing taxa of mussel, Mytilus edulis and M. galloprovincialis, in Europe provides an excellent example. Although the zone itself extends over thousands of kilometres, the opportunities for interbreeding are considerably reduced by the small-scale mosaic structure of the zone, where local patches of each taxon alternate at scales of kilometres or less, in response to locally variable ecological factors. Habitat choice by settling larvae would be a less costly mechanism than post-settlement selection to maintain such a mosaic structure. Unfortunately the role of selective settlement has remained hypothetical because larvae could not be scored by classical genetic markers. PCR markers allowed us to study larvae and settlement in ecologically contrasting sites within the zone. We show that only a subset of the genotypes present in the plankton settle in some sites, and that the adults on these sites show the same genetic bias. Genetically based variation in pre-settlement processes therefore accounts for the ecological segregation observed, though it is not the only factor involved in limiting successful interbreeding. The present dataset also supports previous reports of partial spawning asynchrony.","author":[{"dropping-particle":"","family":"Bierne","given":"Nicolas","non-dropping-particle":"","parse-names":false,"suffix":""},{"dropping-particle":"","family":"Bonhomme","given":"François","non-dropping-particle":"","parse-names":false,"suffix":""},{"dropping-particle":"","family":"David","given":"Patrice","non-dropping-particle":"","parse-names":false,"suffix":""}],"container-title":"Proceedings of the Royal Society B: Biological Sciences","id":"ITEM-1","issue":"1522","issued":{"date-parts":[["2003"]]},"page":"1399-1406","title":"Habitat preference and the marine-speciation paradox","type":"article-journal","volume":"270"},"uris":["http://www.mendeley.com/documents/?uuid=861b2cfc-a722-4780-ab57-91a0e4115d3f"]},{"id":"ITEM-2","itemData":{"DOI":"10.1046/j.1365-294X.2003.01730.x","ISSN":"09621083","PMID":"12535095","abstract":"Hybrid zones are fascinating systems to investigate the structure of genetic barriers. Marine hybrid zones deserve more investigation because of the generally high dispersion potential of planktonic larvae which allows migration on scales unrivalled by terrestrial species. Here we analyse the genetic structure of the mosaic hybrid zone between the marine mussels Mytilus edulis and M. galloprovincialis, using three length-polymorphic PCR loci as neutral and diagnostic markers on 32 samples along the Atlantic coast of Europe. Instead of a single genetic gradient from M. galloprovincialis on the Iberian Peninsula to M. edulis populations in the North Sea, three successive transitions were observed in France. From South to North, the frequency of alleles typical of M. galloprovincialis first decreases in the southern Bay of Biscay, remains low in Charente, then increases in South Brittany, remains high in most of Brittany, and finally decreases again in South Normandy. The two enclosed patches observed in the midst of the mosaic hybrid zone in Charente and Brittany, although predominantly M. edulis-like and M. galloprovincialis-like, respectively, are genetically original in two respects. First, considering only the various alleles typical of one species, the patches show differentiated frequencies compared to the reference external populations. Second, each patch is partly introgressed by alleles of the other species. When introgression is taken into account, linkage disequilibria appear close to their maximum possible values, indicating a strong genetic barrier within all transition zones. Some pre- or postzygotic isolation mechanisms (habitat specialization, spawning asynchrony, assortative fertilization and hybrid depression) have been documented in previous studies, although their relative importance remains to be evaluated. We also provided evidence for a recent migratory 'shortcut' connecting M. edulis-like populations of the Charente patch to an external M. edulis population in Normandy and thought to reflect artificial transfer of spat for aquaculture.","author":[{"dropping-particle":"","family":"Bierne","given":"Nicolas","non-dropping-particle":"","parse-names":false,"suffix":""},{"dropping-particle":"","family":"Borsa","given":"P.","non-dropping-particle":"","parse-names":false,"suffix":""},{"dropping-particle":"","family":"Daguin","given":"C.","non-dropping-particle":"","parse-names":false,"suffix":""},{"dropping-particle":"","family":"Jollivet","given":"D.","non-dropping-particle":"","parse-names":false,"suffix":""},{"dropping-particle":"","family":"Viard","given":"F.","non-dropping-particle":"","parse-names":false,"suffix":""},{"dropping-particle":"","family":"Bonhomme","given":"F.","non-dropping-particle":"","parse-names":false,"suffix":""},{"dropping-particle":"","family":"David","given":"P.","non-dropping-particle":"","parse-names":false,"suffix":""}],"container-title":"Molecular Ecology","id":"ITEM-2","issue":"2","issued":{"date-parts":[["2003"]]},"page":"447-461","title":"Introgression patterns in the mosaic hybrid zone between Mytilus edulis and M. galloprovincialis","type":"article-journal","volume":"12"},"uris":["http://www.mendeley.com/documents/?uuid=4ab2a81c-2dcd-4549-8f46-e6908f74ae63"]}],"mendeley":{"formattedCitation":"(Bierne, Bonhomme, et al., 2003; Bierne, Borsa, et al., 2003)","plainTextFormattedCitation":"(Bierne, Bonhomme, et al., 2003; Bierne, Borsa, et al., 2003)","previouslyFormattedCitation":"(Bierne, Bonhomme, et al., 2003; Bierne, Borsa, et al., 2003)"},"properties":{"noteIndex":0},"schema":"https://github.com/citation-style-language/schema/raw/master/csl-citation.json"}</w:instrText>
      </w:r>
      <w:r>
        <w:fldChar w:fldCharType="separate"/>
      </w:r>
      <w:r>
        <w:t>(Bierne, Bonhomme, et al., 2003; Bierne, Borsa, et al., 2003)</w:t>
      </w:r>
      <w:r>
        <w:fldChar w:fldCharType="end"/>
      </w:r>
      <w:r>
        <w:t xml:space="preserve">. Однако, надо признать, что независимо от того, характеризуется л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в Белом море как парапатрические или симпатрические популяции – это два вида, сосуществующие в Кандалакшском заливе и образующие смешанные поселения. </w:t>
      </w:r>
      <w:r>
        <w:rPr>
          <w:highlight w:val="yellow"/>
        </w:rPr>
        <w:t>И независимо от того, подходит ли Беломорская зона под классическое определение гибридной зоны, происходит ли там гибридизация и интрогрессия генов, эти два вида (согласно чем?хм?) оказываются в ситуации, когда между двумя близкими видами происходит сегрегация по экологическим нишам, которая в дальнейшем может усиливать их демографическую и репродуктивную независимость. (неплохо бы ссылок каких-то про птиц мб или что-то похожее?)</w:t>
      </w:r>
      <w:r>
        <w:t xml:space="preserve">. Впрочем, эк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могут быть объяснены не только с точки зрения сегрегации по экологическим нишам в результате сосуществования в совместных поселениях. Альтернативная точка зрения заключается в том, что экологические различия этих двух видов являются «врожденными» различиями в экологии, приобретенными относительно давно, в местах происхождения этих видов – в Тихом и Атлантическом океанах (ссылка, Стрелков и Каннингхем).</w:t>
      </w:r>
    </w:p>
    <w:p>
      <w:r>
        <w:t>Какая-то связка нужна?</w:t>
      </w:r>
    </w:p>
    <w:p>
      <w:r>
        <w:t xml:space="preserve">В качестве фактора, который может влиять на «неслучайное» распределение поселений мидий в Кандалакшском заливе, исследователями рассматривается прибойная активность. В литературе отмечается, что в Белом море мидии двух видов в условиях совместных поселений демонстрируют тенденцию к сегрегации по типу субстрат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водорослевые субстраты (преимущественно, фукоиды) населены в основном </w:t>
      </w:r>
      <w:r>
        <w:rPr>
          <w:lang w:val="en-US"/>
        </w:rPr>
        <w:t>M</w:t>
      </w:r>
      <w:r>
        <w:t xml:space="preserve">. </w:t>
      </w:r>
      <w:r>
        <w:rPr>
          <w:lang w:val="en-US"/>
        </w:rPr>
        <w:t>trossulus</w:t>
      </w:r>
      <w:r>
        <w:t xml:space="preserve">, в то время как твердые субстраты, напротив – </w:t>
      </w:r>
      <w:r>
        <w:rPr>
          <w:lang w:val="en-US"/>
        </w:rPr>
        <w:t>M</w:t>
      </w:r>
      <w:r>
        <w:t xml:space="preserve">. </w:t>
      </w:r>
      <w:r>
        <w:rPr>
          <w:lang w:val="en-US"/>
        </w:rPr>
        <w:t>edulis</w:t>
      </w:r>
      <w:r>
        <w:t xml:space="preserve">. Во многих исследованиях показано, что </w:t>
      </w:r>
      <w:r>
        <w:rPr>
          <w:lang w:val="en-US"/>
        </w:rPr>
        <w:t>M</w:t>
      </w:r>
      <w:r>
        <w:t xml:space="preserve">. </w:t>
      </w:r>
      <w:r>
        <w:rPr>
          <w:lang w:val="en-US"/>
        </w:rPr>
        <w:t>trossulus</w:t>
      </w:r>
      <w:r>
        <w:t xml:space="preserve"> имеют гораздо более тонкую и хрупкую раковину, нежели </w:t>
      </w:r>
      <w:r>
        <w:rPr>
          <w:lang w:val="en-US"/>
        </w:rPr>
        <w:t>M</w:t>
      </w:r>
      <w:r>
        <w:t xml:space="preserve">. </w:t>
      </w:r>
      <w:r>
        <w:rPr>
          <w:lang w:val="en-US"/>
        </w:rPr>
        <w:t>edulis</w:t>
      </w:r>
      <w:r>
        <w:t xml:space="preserve">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id":"ITEM-2","itemData":{"author":[{"dropping-particle":"","family":"Mallet","given":"André L","non-dropping-particle":"","parse-names":false,"suffix":""},{"dropping-particle":"","family":"Carver","given":"Claire E","non-dropping-particle":"","parse-names":false,"suffix":""}],"container-title":"Canadian Journal of Fisheries and Aquatic Sciences","id":"ITEM-2","issue":"9","issued":{"date-parts":[["1995"]]},"page":"1873-1880","title":"Comparative growth and survival patterns of Mytilus trossulus and Mytilus edulis in Atlantic Canada","type":"article-journal","volume":"52"},"uris":["http://www.mendeley.com/documents/?uuid=70b103c2-9112-4bd8-af1e-4f4185418d4c"]},{"id":"ITEM-3","itemData":{"author":[{"dropping-particle":"","family":"Penney","given":"Author R W","non-dropping-particle":</w:instrText>
      </w:r>
      <w:r>
        <w:rPr>
          <w:lang w:val="en-US"/>
        </w:rPr>
        <w:instrText xml:space="preserve">"","parse-names":false,"suffix":""},{"dropping-particle":"","family":"Hart","given":"M J","non-dropping-particle":"","parse-names":false,"suffix":""},{"dropping-particle":"","family":"Templeman","given":"N D","non-dropping-particle":"","parse-names":false,"suffix":""},{"dropping-particle":"","family":"Penney","given":"R W","non-dropping-particle":"","parse-names":false,"suffix":""},{"dropping-particle":"","family":"Hart","given":"M J","non-dropping-particle":"","parse-names":false,"suffix":""},{"dropping-particle":"","family":"Templeman","given":"N D","non-dropping-particle":"","parse-names":false,"suffix":""}],"id":"ITEM-3","issue":"4","issued":{"date-parts":[["2008"]]},"page":"827-834","title":"Genotype-dependent Variability in Somatic Tissue and Shell Weights and Its Effect on Meat Yield in Mixed Species [ Mytilus edulis L ., M . trossulus ( Gould ), and Their Hybrids ] Cultured Mussel Populations","type":"article-journal","volume":"27"},"uris":["http://www.mendeley.com/documents/?uuid=ce9cbf17-8f8f-4e49-ba93-b036602a19e9"]}],"mendeley":{"formattedCitation":"(Mallet &amp; Carver, 1995b; A. R. W. Penney et al., 2008; Tedengren et al., 1990)","plainTextFormattedCitation":"(Mallet &amp; Carver, 1995b; A. R. W. Penney et al., 2008; Tedengren et al., 1990)","previouslyFormattedCitation":"(Mallet &amp; Carver, 1995b; A. R. W. Penney et al., 2008; Tedengren et al., 1990)"},"properties":{"noteIndex":0},"schema":"https://github.com/citation-style-language/schema/raw/master/csl-citation.json"}</w:instrText>
      </w:r>
      <w:r>
        <w:fldChar w:fldCharType="separate"/>
      </w:r>
      <w:r>
        <w:rPr>
          <w:lang w:val="en-US"/>
        </w:rPr>
        <w:t>(Mallet &amp; Carver, 1995b; A. R. W. Penney et al., 2008; Tedengren et al., 1990)</w:t>
      </w:r>
      <w:r>
        <w:fldChar w:fldCharType="end"/>
      </w:r>
      <w:r>
        <w:rPr>
          <w:lang w:val="en-US"/>
        </w:rPr>
        <w:t xml:space="preserve">. </w:t>
      </w:r>
      <w:r>
        <w:t xml:space="preserve">Кроме того, отмечается, что в Белом море </w:t>
      </w:r>
      <w:r>
        <w:rPr>
          <w:lang w:val="en-US"/>
        </w:rPr>
        <w:t>M</w:t>
      </w:r>
      <w:r>
        <w:t xml:space="preserve">. </w:t>
      </w:r>
      <w:r>
        <w:rPr>
          <w:lang w:val="en-US"/>
        </w:rPr>
        <w:t>trossulus</w:t>
      </w:r>
      <w:r>
        <w:t xml:space="preserve"> зачастую обладают меньшим размером и массой, нежели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ecological</w:instrText>
      </w:r>
      <w:r>
        <w:instrText xml:space="preserve"> </w:instrText>
      </w:r>
      <w:r>
        <w:rPr>
          <w:lang w:val="en-US"/>
        </w:rPr>
        <w:instrText xml:space="preserve">studies</w:instrText>
      </w:r>
      <w:r>
        <w:instrText xml:space="preserve"> </w:instrText>
      </w:r>
      <w:r>
        <w:rPr>
          <w:lang w:val="en-US"/>
        </w:rPr>
        <w:instrText xml:space="preserve">since</w:instrText>
      </w:r>
      <w:r>
        <w:instrText xml:space="preserve"> </w:instrText>
      </w:r>
      <w:r>
        <w:rPr>
          <w:lang w:val="en-US"/>
        </w:rPr>
        <w:instrText xml:space="preserve">morphological</w:instrText>
      </w:r>
      <w:r>
        <w:instrText xml:space="preserve"> </w:instrText>
      </w:r>
      <w:r>
        <w:rPr>
          <w:lang w:val="en-US"/>
        </w:rPr>
        <w:instrText xml:space="preserve">characters</w:instrText>
      </w:r>
      <w:r>
        <w:instrText xml:space="preserve"> </w:instrText>
      </w:r>
      <w:r>
        <w:rPr>
          <w:lang w:val="en-US"/>
        </w:rPr>
        <w:instrText xml:space="preserve">for</w:instrText>
      </w:r>
      <w:r>
        <w:instrText xml:space="preserve"> </w:instrText>
      </w:r>
      <w:r>
        <w:rPr>
          <w:lang w:val="en-US"/>
        </w:rPr>
        <w:instrText xml:space="preserve">taxonomic</w:instrText>
      </w:r>
      <w:r>
        <w:instrText xml:space="preserve"> </w:instrText>
      </w:r>
      <w:r>
        <w:rPr>
          <w:lang w:val="en-US"/>
        </w:rPr>
        <w:instrText xml:space="preserve">identification</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acking</w:instrText>
      </w:r>
      <w:r>
        <w:instrText xml:space="preserve">, </w:instrText>
      </w:r>
      <w:r>
        <w:rPr>
          <w:lang w:val="en-US"/>
        </w:rPr>
        <w:instrText xml:space="preserve">and</w:instrText>
      </w:r>
      <w:r>
        <w:instrText xml:space="preserve"> </w:instrText>
      </w:r>
      <w:r>
        <w:rPr>
          <w:lang w:val="en-US"/>
        </w:rPr>
        <w:instrText xml:space="preserve">no</w:instrText>
      </w:r>
      <w:r>
        <w:instrText xml:space="preserve"> </w:instrText>
      </w:r>
      <w:r>
        <w:rPr>
          <w:lang w:val="en-US"/>
        </w:rPr>
        <w:instrText xml:space="preserve">consistent</w:instrText>
      </w:r>
      <w:r>
        <w:instrText xml:space="preserve"> </w:instrText>
      </w:r>
      <w:r>
        <w:rPr>
          <w:lang w:val="en-US"/>
        </w:rPr>
        <w:instrText xml:space="preserve">habitat</w:instrText>
      </w:r>
      <w:r>
        <w:instrText xml:space="preserve"> </w:instrText>
      </w:r>
      <w:r>
        <w:rPr>
          <w:lang w:val="en-US"/>
        </w:rPr>
        <w:instrText xml:space="preserve">differences</w:instrText>
      </w:r>
      <w:r>
        <w:instrText xml:space="preserve"> </w:instrText>
      </w:r>
      <w:r>
        <w:rPr>
          <w:lang w:val="en-US"/>
        </w:rPr>
        <w:instrText xml:space="preserve">between</w:instrText>
      </w:r>
      <w:r>
        <w:instrText xml:space="preserve"> </w:instrText>
      </w:r>
      <w:r>
        <w:rPr>
          <w:lang w:val="en-US"/>
        </w:rPr>
        <w:instrText xml:space="preserve">lineages</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reported</w:instrText>
      </w:r>
      <w:r>
        <w:instrText xml:space="preserve">. </w:instrText>
      </w:r>
      <w:r>
        <w:rPr>
          <w:lang w:val="en-US"/>
        </w:rPr>
        <w:instrText xml:space="preserve">Surveying</w:instrText>
      </w:r>
      <w:r>
        <w:instrText xml:space="preserve"> </w:instrText>
      </w:r>
      <w:r>
        <w:rPr>
          <w:lang w:val="en-US"/>
        </w:rPr>
        <w:instrText xml:space="preserve">a</w:instrText>
      </w:r>
      <w:r>
        <w:instrText xml:space="preserve"> </w:instrText>
      </w:r>
      <w:r>
        <w:rPr>
          <w:lang w:val="en-US"/>
        </w:rPr>
        <w:instrText xml:space="preserve">recently</w:instrText>
      </w:r>
      <w:r>
        <w:instrText xml:space="preserve"> </w:instrText>
      </w:r>
      <w:r>
        <w:rPr>
          <w:lang w:val="en-US"/>
        </w:rPr>
        <w:instrText xml:space="preserve">discovered</w:instrText>
      </w:r>
      <w:r>
        <w:instrText xml:space="preserve"> </w:instrText>
      </w:r>
      <w:r>
        <w:rPr>
          <w:lang w:val="en-US"/>
        </w:rPr>
        <w:instrText xml:space="preserve">area</w:instrText>
      </w:r>
      <w:r>
        <w:instrText xml:space="preserve"> </w:instrText>
      </w:r>
      <w:r>
        <w:rPr>
          <w:lang w:val="en-US"/>
        </w:rPr>
        <w:instrText xml:space="preserve">of</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co</w:instrText>
      </w:r>
      <w:r>
        <w:instrText xml:space="preserve">-</w:instrText>
      </w:r>
      <w:r>
        <w:rPr>
          <w:lang w:val="en-US"/>
        </w:rPr>
        <w:instrText xml:space="preserve">occurrenc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employing</w:instrText>
      </w:r>
      <w:r>
        <w:instrText xml:space="preserve"> </w:instrText>
      </w:r>
      <w:r>
        <w:rPr>
          <w:lang w:val="en-US"/>
        </w:rPr>
        <w:instrText xml:space="preserve">a</w:instrText>
      </w:r>
      <w:r>
        <w:instrText xml:space="preserve"> </w:instrText>
      </w:r>
      <w:r>
        <w:rPr>
          <w:lang w:val="en-US"/>
        </w:rPr>
        <w:instrText xml:space="preserve">set</w:instrText>
      </w:r>
      <w:r>
        <w:instrText xml:space="preserve"> </w:instrText>
      </w:r>
      <w:r>
        <w:rPr>
          <w:lang w:val="en-US"/>
        </w:rPr>
        <w:instrText xml:space="preserve">of</w:instrText>
      </w:r>
      <w:r>
        <w:instrText xml:space="preserve"> </w:instrText>
      </w:r>
      <w:r>
        <w:rPr>
          <w:lang w:val="en-US"/>
        </w:rPr>
        <w:instrText xml:space="preserve">allozyme</w:instrText>
      </w:r>
      <w:r>
        <w:instrText xml:space="preserve"> </w:instrText>
      </w:r>
      <w:r>
        <w:rPr>
          <w:lang w:val="en-US"/>
        </w:rPr>
        <w:instrText xml:space="preserve">markers</w:instrText>
      </w:r>
      <w:r>
        <w:instrText xml:space="preserve"> </w:instrText>
      </w:r>
      <w:r>
        <w:rPr>
          <w:lang w:val="en-US"/>
        </w:rPr>
        <w:instrText xml:space="preserve">for</w:instrText>
      </w:r>
      <w:r>
        <w:instrText xml:space="preserve"> </w:instrText>
      </w:r>
      <w:r>
        <w:rPr>
          <w:lang w:val="en-US"/>
        </w:rPr>
        <w:instrText xml:space="preserve">identification</w:instrText>
      </w:r>
      <w:r>
        <w:instrText xml:space="preserve">, </w:instrText>
      </w:r>
      <w:r>
        <w:rPr>
          <w:lang w:val="en-US"/>
        </w:rPr>
        <w:instrText xml:space="preserve">we</w:instrText>
      </w:r>
      <w:r>
        <w:instrText xml:space="preserve"> </w:instrText>
      </w:r>
      <w:r>
        <w:rPr>
          <w:lang w:val="en-US"/>
        </w:rPr>
        <w:instrText xml:space="preserve">address</w:instrText>
      </w:r>
      <w:r>
        <w:instrText xml:space="preserve"> </w:instrText>
      </w:r>
      <w:r>
        <w:rPr>
          <w:lang w:val="en-US"/>
        </w:rPr>
        <w:instrText xml:space="preserve">the</w:instrText>
      </w:r>
      <w:r>
        <w:instrText xml:space="preserve"> </w:instrText>
      </w:r>
      <w:r>
        <w:rPr>
          <w:lang w:val="en-US"/>
        </w:rPr>
        <w:instrText xml:space="preserve">issue</w:instrText>
      </w:r>
      <w:r>
        <w:instrText xml:space="preserve"> </w:instrText>
      </w:r>
      <w:r>
        <w:rPr>
          <w:lang w:val="en-US"/>
        </w:rPr>
        <w:instrText xml:space="preserve">whether</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true</w:instrText>
      </w:r>
      <w:r>
        <w:instrText xml:space="preserve"> </w:instrText>
      </w:r>
      <w:r>
        <w:rPr>
          <w:lang w:val="en-US"/>
        </w:rPr>
        <w:instrText xml:space="preserve">biological</w:instrText>
      </w:r>
      <w:r>
        <w:instrText xml:space="preserve"> </w:instrText>
      </w:r>
      <w:r>
        <w:rPr>
          <w:lang w:val="en-US"/>
        </w:rPr>
        <w:instrText xml:space="preserve">species</w:instrText>
      </w:r>
      <w:r>
        <w:instrText xml:space="preserve"> </w:instrText>
      </w:r>
      <w:r>
        <w:rPr>
          <w:lang w:val="en-US"/>
        </w:rPr>
        <w:instrText xml:space="preserve">with</w:instrText>
      </w:r>
      <w:r>
        <w:instrText xml:space="preserve"> </w:instrText>
      </w:r>
      <w:r>
        <w:rPr>
          <w:lang w:val="en-US"/>
        </w:rPr>
        <w:instrText xml:space="preserve">distinct</w:instrText>
      </w:r>
      <w:r>
        <w:instrText xml:space="preserve"> </w:instrText>
      </w:r>
      <w:r>
        <w:rPr>
          <w:lang w:val="en-US"/>
        </w:rPr>
        <w:instrText xml:space="preserve">ecological</w:instrText>
      </w:r>
      <w:r>
        <w:instrText xml:space="preserve"> </w:instrText>
      </w:r>
      <w:r>
        <w:rPr>
          <w:lang w:val="en-US"/>
        </w:rPr>
        <w:instrText xml:space="preserve">characteristics</w:instrText>
      </w:r>
      <w:r>
        <w:instrText xml:space="preserve"> </w:instrText>
      </w:r>
      <w:r>
        <w:rPr>
          <w:lang w:val="en-US"/>
        </w:rPr>
        <w:instrText xml:space="preserve">or</w:instrText>
      </w:r>
      <w:r>
        <w:instrText xml:space="preserve"> </w:instrText>
      </w:r>
      <w:r>
        <w:rPr>
          <w:lang w:val="en-US"/>
        </w:rPr>
        <w:instrText xml:space="preserve">just</w:instrText>
      </w:r>
      <w:r>
        <w:instrText xml:space="preserve"> </w:instrText>
      </w:r>
      <w:r>
        <w:rPr>
          <w:lang w:val="en-US"/>
        </w:rPr>
        <w:instrText xml:space="preserve">virtual</w:instrText>
      </w:r>
      <w:r>
        <w:instrText xml:space="preserve"> </w:instrText>
      </w:r>
      <w:r>
        <w:rPr>
          <w:lang w:val="en-US"/>
        </w:rPr>
        <w:instrText xml:space="preserve">genetic</w:instrText>
      </w:r>
      <w:r>
        <w:instrText xml:space="preserve"> </w:instrText>
      </w:r>
      <w:r>
        <w:rPr>
          <w:lang w:val="en-US"/>
        </w:rPr>
        <w:instrText xml:space="preserve">entities</w:instrText>
      </w:r>
      <w:r>
        <w:instrText xml:space="preserve"> </w:instrText>
      </w:r>
      <w:r>
        <w:rPr>
          <w:lang w:val="en-US"/>
        </w:rPr>
        <w:instrText xml:space="preserve">with</w:instrText>
      </w:r>
      <w:r>
        <w:instrText xml:space="preserve"> </w:instrText>
      </w:r>
      <w:r>
        <w:rPr>
          <w:lang w:val="en-US"/>
        </w:rPr>
        <w:instrText xml:space="preserve">no</w:instrText>
      </w:r>
      <w:r>
        <w:instrText xml:space="preserve"> </w:instrText>
      </w:r>
      <w:r>
        <w:rPr>
          <w:lang w:val="en-US"/>
        </w:rPr>
        <w:instrText xml:space="preserve">matching</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identities</w:instrText>
      </w:r>
      <w:r>
        <w:instrText xml:space="preserve">. </w:instrText>
      </w:r>
      <w:r>
        <w:rPr>
          <w:lang w:val="en-US"/>
        </w:rPr>
        <w:instrText xml:space="preserve">We</w:instrText>
      </w:r>
      <w:r>
        <w:instrText xml:space="preserve"> </w:instrText>
      </w:r>
      <w:r>
        <w:rPr>
          <w:lang w:val="en-US"/>
        </w:rPr>
        <w:instrText xml:space="preserve">find</w:instrText>
      </w:r>
      <w:r>
        <w:instrText xml:space="preserve"> </w:instrText>
      </w:r>
      <w:r>
        <w:rPr>
          <w:lang w:val="en-US"/>
        </w:rPr>
        <w:instrText xml:space="preserve">that</w:instrText>
      </w:r>
      <w:r>
        <w:instrText xml:space="preserve">: (1)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occurrence</w:instrText>
      </w:r>
      <w:r>
        <w:instrText xml:space="preserve"> </w:instrText>
      </w:r>
      <w:r>
        <w:rPr>
          <w:lang w:val="en-US"/>
        </w:rPr>
        <w:instrText xml:space="preserve">of</w:instrText>
      </w:r>
      <w:r>
        <w:instrText xml:space="preserve"> </w:instrText>
      </w:r>
      <w:r>
        <w:rPr>
          <w:lang w:val="en-US"/>
        </w:rPr>
        <w:instrText xml:space="preserve">MT</w:instrText>
      </w:r>
      <w:r>
        <w:instrText xml:space="preserve"> </w:instrText>
      </w:r>
      <w:r>
        <w:rPr>
          <w:lang w:val="en-US"/>
        </w:rPr>
        <w:instrText xml:space="preserve">is</w:instrText>
      </w:r>
      <w:r>
        <w:instrText xml:space="preserve"> </w:instrText>
      </w:r>
      <w:r>
        <w:rPr>
          <w:lang w:val="en-US"/>
        </w:rPr>
        <w:instrText xml:space="preserve">largely</w:instrText>
      </w:r>
      <w:r>
        <w:instrText xml:space="preserve"> </w:instrText>
      </w:r>
      <w:r>
        <w:rPr>
          <w:lang w:val="en-US"/>
        </w:rPr>
        <w:instrText xml:space="preserve">concentrated</w:instrText>
      </w:r>
      <w:r>
        <w:instrText xml:space="preserve"> </w:instrText>
      </w:r>
      <w:r>
        <w:rPr>
          <w:lang w:val="en-US"/>
        </w:rPr>
        <w:instrText xml:space="preserve">in</w:instrText>
      </w:r>
      <w:r>
        <w:instrText xml:space="preserve"> </w:instrText>
      </w:r>
      <w:r>
        <w:rPr>
          <w:lang w:val="en-US"/>
        </w:rPr>
        <w:instrText xml:space="preserve">harbors</w:instrText>
      </w:r>
      <w:r>
        <w:instrText xml:space="preserve">, </w:instrText>
      </w:r>
      <w:r>
        <w:rPr>
          <w:lang w:val="en-US"/>
        </w:rPr>
        <w:instrText xml:space="preserve">in</w:instrText>
      </w:r>
      <w:r>
        <w:instrText xml:space="preserve"> </w:instrText>
      </w:r>
      <w:r>
        <w:rPr>
          <w:lang w:val="en-US"/>
        </w:rPr>
        <w:instrText xml:space="preserve">line</w:instrText>
      </w:r>
      <w:r>
        <w:instrText xml:space="preserve"> </w:instrText>
      </w:r>
      <w:r>
        <w:rPr>
          <w:lang w:val="en-US"/>
        </w:rPr>
        <w:instrText xml:space="preserve">with</w:instrText>
      </w:r>
      <w:r>
        <w:instrText xml:space="preserve"> </w:instrText>
      </w:r>
      <w:r>
        <w:rPr>
          <w:lang w:val="en-US"/>
        </w:rPr>
        <w:instrText xml:space="preserve">observations</w:instrText>
      </w:r>
      <w:r>
        <w:instrText xml:space="preserve"> </w:instrText>
      </w:r>
      <w:r>
        <w:rPr>
          <w:lang w:val="en-US"/>
        </w:rPr>
        <w:instrText xml:space="preserve">from</w:instrText>
      </w:r>
      <w:r>
        <w:instrText xml:space="preserve"> </w:instrText>
      </w:r>
      <w:r>
        <w:rPr>
          <w:lang w:val="en-US"/>
        </w:rPr>
        <w:instrText xml:space="preserve">other</w:instrText>
      </w:r>
      <w:r>
        <w:instrText xml:space="preserve"> </w:instrText>
      </w:r>
      <w:r>
        <w:rPr>
          <w:lang w:val="en-US"/>
        </w:rPr>
        <w:instrText xml:space="preserve">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w:instrText>
      </w:r>
      <w:r>
        <w:instrText xml:space="preserve"> </w:instrText>
      </w:r>
      <w:r>
        <w:rPr>
          <w:lang w:val="en-US"/>
        </w:rPr>
        <w:instrText xml:space="preserve">entities</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It</w:instrText>
      </w:r>
      <w:r>
        <w:instrText xml:space="preserve"> </w:instrText>
      </w:r>
      <w:r>
        <w:rPr>
          <w:lang w:val="en-US"/>
        </w:rPr>
        <w:instrText xml:space="preserve">remains</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documented</w:instrText>
      </w:r>
      <w:r>
        <w:instrText xml:space="preserve"> </w:instrText>
      </w:r>
      <w:r>
        <w:rPr>
          <w:lang w:val="en-US"/>
        </w:rPr>
        <w:instrText xml:space="preserve">whether</w:instrText>
      </w:r>
      <w:r>
        <w:instrText xml:space="preserve"> </w:instrText>
      </w:r>
      <w:r>
        <w:rPr>
          <w:lang w:val="en-US"/>
        </w:rPr>
        <w:instrText xml:space="preserve">the</w:instrText>
      </w:r>
      <w:r>
        <w:instrText xml:space="preserve"> </w:instrText>
      </w:r>
      <w:r>
        <w:rPr>
          <w:lang w:val="en-US"/>
        </w:rPr>
        <w:instrText xml:space="preserve">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2016)</w:t>
      </w:r>
      <w:r>
        <w:rPr>
          <w:lang w:val="en-US"/>
        </w:rPr>
        <w:fldChar w:fldCharType="end"/>
      </w:r>
      <w:r>
        <w:t xml:space="preserve">. Исходя из этого можно предположить, что мидии с хрупкой раковиной и меньшей массой и размером могут быть более чувствительны к деструктивному воздействию прибоя, а заросли бурых водорослей служат своеобразной «подушкой безопасности», защищающей мидию от волны, а активность прибоя, действительно, может являться фактором, обуславливающим распределение видов в заливе. </w:t>
      </w:r>
    </w:p>
    <w:p>
      <w:r>
        <w:t xml:space="preserve">Другим, биотическим, фактором, который может влиять на пространственную структуру поселений мидий в заливе, может являться вид-специфичная эллиминация хищниками. К основным хищникам, которые питаются преимущественно мидиями, в Белом море относятся морская звезда </w:t>
      </w:r>
      <w:r>
        <w:rPr>
          <w:lang w:val="en-US"/>
        </w:rPr>
        <w:t>Asterias</w:t>
      </w:r>
      <w:r>
        <w:t xml:space="preserve"> </w:t>
      </w:r>
      <w:r>
        <w:rPr>
          <w:lang w:val="en-US"/>
        </w:rPr>
        <w:t>rubens</w:t>
      </w:r>
      <w:r>
        <w:t xml:space="preserve"> и птицы. </w:t>
      </w:r>
      <w:r>
        <w:rPr>
          <w:highlight w:val="yellow"/>
        </w:rPr>
        <w:t xml:space="preserve">Экспериментальные данные показывают, что в условиях смешанных поселений, шансы быть съеденными звездой почти в четыре раза выше, нежели для </w:t>
      </w:r>
      <w:r>
        <w:rPr>
          <w:highlight w:val="yellow"/>
          <w:lang w:val="en-US"/>
        </w:rPr>
        <w:t>M</w:t>
      </w:r>
      <w:r>
        <w:rPr>
          <w:highlight w:val="yellow"/>
        </w:rPr>
        <w:t xml:space="preserve">. </w:t>
      </w:r>
      <w:r>
        <w:rPr>
          <w:highlight w:val="yellow"/>
          <w:lang w:val="en-US"/>
        </w:rPr>
        <w:t>edulis</w:t>
      </w:r>
      <w:r>
        <w:rPr>
          <w:highlight w:val="yellow"/>
        </w:rPr>
        <w:t xml:space="preserve">, причем независимо от пропорции </w:t>
      </w:r>
      <w:r>
        <w:rPr>
          <w:highlight w:val="yellow"/>
          <w:lang w:val="en-US"/>
        </w:rPr>
        <w:t>M</w:t>
      </w:r>
      <w:r>
        <w:rPr>
          <w:highlight w:val="yellow"/>
        </w:rPr>
        <w:t xml:space="preserve">. </w:t>
      </w:r>
      <w:r>
        <w:rPr>
          <w:highlight w:val="yellow"/>
          <w:lang w:val="en-US"/>
        </w:rPr>
        <w:t>trossulus</w:t>
      </w:r>
      <w:r>
        <w:rPr>
          <w:highlight w:val="yellow"/>
        </w:rPr>
        <w:t xml:space="preserve"> в поселении </w:t>
      </w:r>
      <w:r>
        <w:rPr>
          <w:highlight w:val="yellow"/>
        </w:rPr>
        <w:fldChar w:fldCharType="begin" w:fldLock="1"/>
      </w:r>
      <w:r>
        <w:rPr>
          <w:highlight w:val="yellow"/>
        </w:rPr>
        <w:instrText xml:space="preserve">ADDIN CSL_CITATION {"citationItems":[{"id":"ITEM-1","itemData":{"author":[{"dropping-particle":"","family":"Khaitov","given":"Vadim","non-dropping-particle":"","parse-names":false,"suffix":""},{"dropping-particle":"","family":"Makarycheva","given":"Anna","non-dropping-particle":"","parse-names":false,"suffix":""},{"dropping-particle":"","family":"Gantsevich","given":"Mikhail","non-dropping-particle":"","parse-names":false,"suffix":""},{"dropping-particle":"","family":"Lentsman","given":"Natalia","non-dropping-particle":"","parse-names":false,"suffix":""},{"dropping-particle":"","family":"Skazina","given":"Maria","non-dropping-particle":"","parse-names":false,"suffix":""},{"dropping-particle":"","family":"Gagarina","given":"Anastasia","non-dropping-particle":"","parse-names":false,"suffix":""},{"dropping-particle":"","family":"Katolikova","given":"Marina","non-dropping-particle":"","parse-names":false,"suffix":""},{"dropping-particle":"","family":"Strelkov","given":"Petr","non-dropping-particle":"","parse-names":false,"suffix":""}],"container-title":"Biology Bulletin","id":"ITEM-1","issue":"April","issued":{"date-parts":[["2018"]]},"title":"Discriminating Eaters : Sea Stars Asterias rubens L . Feed Preferably on Mytilus trossulus Gould in Mixed Stocks of Mytilus trossulus and Mytilus edulis L .","type":"article-journal","volume":"234"},"uris":["http://www.mendeley.com/documents/?uuid=ad0e1c97-e3d5-490b-90a6-2e3825466d55"]}],"mendeley":{"formattedCitation":"(Khaitov et al., 2018)","plainTextFormattedCitation":"(Khaitov et al., 2018)","previouslyFormattedCitation":"(Khaitov et al., 2018)"},"properties":{"noteIndex":0},"schema":"https://github.com/citation-style-language/schema/raw/master/csl-citation.json"}</w:instrText>
      </w:r>
      <w:r>
        <w:rPr>
          <w:highlight w:val="yellow"/>
        </w:rPr>
        <w:fldChar w:fldCharType="separate"/>
      </w:r>
      <w:r>
        <w:rPr>
          <w:highlight w:val="yellow"/>
        </w:rPr>
        <w:t>(Khaitov et al., 2018)</w:t>
      </w:r>
      <w:r>
        <w:rPr>
          <w:highlight w:val="yellow"/>
        </w:rPr>
        <w:fldChar w:fldCharType="end"/>
      </w:r>
      <w:r>
        <w:t xml:space="preserve"> (Хайтов 2023). </w:t>
      </w:r>
      <w:r>
        <w:rPr>
          <w:highlight w:val="yellow"/>
        </w:rPr>
        <w:t xml:space="preserve">Другими исследователями так же отмечаются различия в стратегиях избегания хищников у двух видов. и сниженная у </w:t>
      </w:r>
      <w:r>
        <w:rPr>
          <w:highlight w:val="yellow"/>
          <w:lang w:val="en-US"/>
        </w:rPr>
        <w:t>M</w:t>
      </w:r>
      <w:r>
        <w:rPr>
          <w:highlight w:val="yellow"/>
        </w:rPr>
        <w:t xml:space="preserve">. </w:t>
      </w:r>
      <w:r>
        <w:rPr>
          <w:highlight w:val="yellow"/>
          <w:lang w:val="en-US"/>
        </w:rPr>
        <w:t>trossulus</w:t>
      </w:r>
      <w:r>
        <w:rPr>
          <w:highlight w:val="yellow"/>
        </w:rPr>
        <w:t xml:space="preserve"> способность к интенсификации образования биссуса в присутствии звезд и крабов </w:t>
      </w:r>
      <w:r>
        <w:rPr>
          <w:highlight w:val="yellow"/>
        </w:rPr>
        <w:fldChar w:fldCharType="begin" w:fldLock="1"/>
      </w:r>
      <w:r>
        <w:rPr>
          <w:highlight w:val="yellow"/>
        </w:rPr>
        <w:instrText xml:space="preserve">ADDIN CSL_CITATION {"citationItems":[{"id":"ITEM-1","itemData":{"DOI":"10.1007/s002270100606","author":[{"dropping-particle":"","family":"Reimer","given":"O","non-dropping-particle":"","parse-names":false,"suffix":""},{"dropping-particle":"","family":"Harms","given":"S","non-dropping-particle":"","parse-names":false,"suffix":""}],"container-title":"Marine Biology","id":"ITEM-1","issue":"139","issued":{"date-parts":[["2001"]]},"page":"959-965","title":"Predator-inducible changes in blue mussels from the predator-free Baltic Sea","type":"article-journal"},"uris":["http://www.mendeley.com/documents/?uuid=a324e91f-4b3a-4ac0-ba49-c44c56f39796"]},{"id":"ITEM-2","itemData":{"DOI":"10.3354/meps10106","author":[{"dropping-particle":"","family":"Lowen","given":"J B","non-dropping-particle":"","parse-names":false,"suffix":""},{"dropping-particle":"","family":"Innes","given":"D J","non-dropping-particle":"","parse-names":false,"suffix":""},{"dropping-particle":"","family":"Thompson","given":"R J","non-dropping-particle":"","parse-names":false,"suffix":""}],"id":"ITEM-2","issued":{"date-parts":[["2013"]]},"page":"135-143","title":"Predator-induced defenses differ between sympatric Mytilus edulis and M . trossulus","type":"article-journal","volume":"475"},"uris":["http://www.mendeley.com/documents/?uuid=c437bf8d-bb33-489c-8478-8c97ac918427"]}],"mendeley":{"formattedCitation":"(Lowen et al., 2013; Reimer &amp; Harms, 2001)","plainTextFormattedCitation":"(Lowen et al., 2013; Reimer &amp; Harms, 2001)","previouslyFormattedCitation":"(Lowen et al., 2013; Reimer &amp; Harms, 2001)"},"properties":{"noteIndex":0},"schema":"https://github.com/citation-style-language/schema/raw/master/csl-citation.json"}</w:instrText>
      </w:r>
      <w:r>
        <w:rPr>
          <w:highlight w:val="yellow"/>
        </w:rPr>
        <w:fldChar w:fldCharType="separate"/>
      </w:r>
      <w:r>
        <w:rPr>
          <w:highlight w:val="yellow"/>
        </w:rPr>
        <w:t>(Lowen et al., 2013; Reimer &amp; Harms, 2001)</w:t>
      </w:r>
      <w:r>
        <w:rPr>
          <w:highlight w:val="yellow"/>
        </w:rPr>
        <w:fldChar w:fldCharType="end"/>
      </w:r>
      <w:r>
        <w:t xml:space="preserve">. Эти данные указывают на определенную уязвимость </w:t>
      </w:r>
      <w:r>
        <w:rPr>
          <w:lang w:val="en-US"/>
        </w:rPr>
        <w:t>M</w:t>
      </w:r>
      <w:r>
        <w:t xml:space="preserve">. </w:t>
      </w:r>
      <w:r>
        <w:rPr>
          <w:lang w:val="en-US"/>
        </w:rPr>
        <w:t>trossulus</w:t>
      </w:r>
      <w:r>
        <w:t xml:space="preserve"> перед угрозой хищников. Учитывая, что морская звезда </w:t>
      </w:r>
      <w:r>
        <w:rPr>
          <w:lang w:val="en-US"/>
        </w:rPr>
        <w:t>Asterias</w:t>
      </w:r>
      <w:r>
        <w:t xml:space="preserve"> </w:t>
      </w:r>
      <w:r>
        <w:rPr>
          <w:lang w:val="en-US"/>
        </w:rPr>
        <w:t>rubens</w:t>
      </w:r>
      <w:r>
        <w:t xml:space="preserve"> обладает довольно </w:t>
      </w:r>
      <w:r>
        <w:rPr>
          <w:highlight w:val="yellow"/>
        </w:rPr>
        <w:t>скромным</w:t>
      </w:r>
      <w:r>
        <w:t xml:space="preserve"> толерантным диапазоном в отношении пониженной солености (ссылка!) и довольно мало распространена в опресненной части Кандалакшского залива (ссылка!!), где и сосредоточены большинство поселений </w:t>
      </w:r>
      <w:r>
        <w:rPr>
          <w:lang w:val="en-US"/>
        </w:rPr>
        <w:t>M</w:t>
      </w:r>
      <w:r>
        <w:t xml:space="preserve">. </w:t>
      </w:r>
      <w:r>
        <w:rPr>
          <w:lang w:val="en-US"/>
        </w:rPr>
        <w:t>trossulus</w:t>
      </w:r>
      <w:r>
        <w:t xml:space="preserve">, </w:t>
      </w:r>
      <w:r>
        <w:rPr>
          <w:highlight w:val="yellow"/>
        </w:rPr>
        <w:t>можно предположить, что именно присутствие или отсутствие (и обилие) этого хищника отчасти определяет пространственную структуру поселений двух видов в Белом море.</w:t>
      </w:r>
      <w:r>
        <w:t xml:space="preserve"> </w:t>
      </w:r>
    </w:p>
    <w:p>
      <w:r>
        <w:t>Потом мы сравниваем гибридные зоны.?</w:t>
      </w:r>
    </w:p>
    <w:p/>
    <w:p>
      <w:r>
        <w:t xml:space="preserve">Морфологические различия </w:t>
      </w:r>
      <w:r>
        <w:rPr>
          <w:lang w:val="en-US"/>
        </w:rPr>
        <w:t>M</w:t>
      </w:r>
      <w:r>
        <w:t xml:space="preserve">. </w:t>
      </w:r>
      <w:r>
        <w:rPr>
          <w:lang w:val="en-US"/>
        </w:rPr>
        <w:t>trossulus</w:t>
      </w:r>
      <w:r>
        <w:t xml:space="preserve"> и </w:t>
      </w:r>
      <w:r>
        <w:rPr>
          <w:lang w:val="en-US"/>
        </w:rPr>
        <w:t>M</w:t>
      </w:r>
      <w:r>
        <w:t xml:space="preserve">. </w:t>
      </w:r>
      <w:r>
        <w:rPr>
          <w:lang w:val="en-US"/>
        </w:rPr>
        <w:t>edulis</w:t>
      </w:r>
    </w:p>
    <w:p>
      <w:r>
        <w:t xml:space="preserve">Исследования, предметом которых стали морфологические отличия </w:t>
      </w:r>
      <w:r>
        <w:rPr>
          <w:lang w:val="en-US"/>
        </w:rPr>
        <w:t>M</w:t>
      </w:r>
      <w:r>
        <w:t xml:space="preserve">. </w:t>
      </w:r>
      <w:r>
        <w:rPr>
          <w:lang w:val="en-US"/>
        </w:rPr>
        <w:t>trossullus</w:t>
      </w:r>
      <w:r>
        <w:t xml:space="preserve"> и </w:t>
      </w:r>
      <w:r>
        <w:rPr>
          <w:lang w:val="en-US"/>
        </w:rPr>
        <w:t>M</w:t>
      </w:r>
      <w:r>
        <w:t xml:space="preserve">. </w:t>
      </w:r>
      <w:r>
        <w:rPr>
          <w:lang w:val="en-US"/>
        </w:rPr>
        <w:t>edulis</w:t>
      </w:r>
      <w:r>
        <w:t>, довольно многочисленны</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id":"ITEM-3","itemData":{"author":[{"dropping-particle":"","family":"Mallet","given":"Andre L.","non-dropping-particle":"","parse-names":false,"suffix":""},{"dropping-particle":"","family":"Carver","given":"Claire E.","non-dropping-particle":"","parse-names":false,"suffix":""}],"container-title":"Canadian Journal of Fisheries and Aquatic Sciences","id":"ITEM-3","issue":"9","issued":{"date-parts":[["1995"]]},"title":"Comparative growth and survival patterns of Mytilus trossulus an Mytilus edulis in Atlantic Canada","type":"article-journal","volume":"52"},"uris":["http://www.mendeley.com/documents/?uuid=ba30da83-e53e-403f-8ce9-2586dffd18cf"]},{"id":"ITEM-4","itemData":{"author":[{"dropping-particle":"","family":"Gardner","given":"Jonathan P A","non-dropping-particle":"","parse-names":false,"suffix":""},{"dropping-particle":"","family":"Thompson","given":"Raymond J","non-dropping-particle":"","parse-names":false,"suffix":""}],"container-title":"Biological Journal of the Linnean Society","id":"ITEM-4","issued":{"date-parts":[["2009"]]},"page":"875-897","title":"Influence of genotype and geography on shell shape and morphometric trait variation among North Atlantic blue mussel ( Mytilus spp .) populations","type":"article-journal","volume":"96"},"uris":["http://www.mendeley.com/documents/?uuid=5fa19981-29c9-4ada-b31d-9742d35a849c"]},{"id":"ITEM-5","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5","issue":"4","issued":{"date-parts":[["2016"]]},"page":"1-25","title":"Genetic, ecological and morphological distinctness of the blue mussels Mytilus trossulus gould and M. edulis l. in the White Sea","type":"article-journal","volume":"11"},"uris":["http://www.mendeley.com/documents/?uuid=f2d5c684-6f93-455c-969c-a4f1f929d5e2"]},{"id":"ITEM-6","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w:instrText>
      </w:r>
      <w:r>
        <w:rPr>
          <w:lang w:val="en-US"/>
        </w:rPr>
        <w:instrText xml:space="preserve">"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6","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Gardner &amp; Thompson, 2009; Innes &amp; Bates, 1999; Katolikova et al., 2016; Khaitov et al., 2021; Mallet &amp; Carver, 1995a; McDonald et al., 1991)","plainTextFormattedCitation":"(Gardner &amp; Thompson, 2009; Innes &amp; Bates, 1999; Katolikova et al., 2016; Khaitov et al., 2021; Mallet &amp; Carver, 1995a; McDonald et al., 1991)","previouslyFormattedCitation":"(Gardner &amp; Thompson, 2009; Innes &amp; Bates, 1999; Katolikova et al., 2016; Khaitov et al., 2021; Mallet &amp; Carver, 1995a; McDonald et al., 1991)"},"properties":{"noteIndex":0},"schema":"https://github.com/citation-style-language/schema/raw/master/csl-citation.json"}</w:instrText>
      </w:r>
      <w:r>
        <w:fldChar w:fldCharType="separate"/>
      </w:r>
      <w:r>
        <w:rPr>
          <w:lang w:val="en-US"/>
        </w:rPr>
        <w:t>(Gardner &amp; Thompson, 2009; Innes &amp; Bates, 1999; Katolikova et al., 2016; Khaitov et al., 2021; Mallet &amp; Carver, 1995a; McDonald et al., 1991)</w:t>
      </w:r>
      <w:r>
        <w:fldChar w:fldCharType="end"/>
      </w:r>
      <w:r>
        <w:rPr>
          <w:lang w:val="en-US"/>
        </w:rPr>
        <w:t xml:space="preserve">. </w:t>
      </w:r>
      <w:r>
        <w:t xml:space="preserve">Однако, специфичного диагностического морфологического признака для различения этих двух видов не выявлено до сих пор. Измерение таких характеристик раковины, как длинна замка, длинна отпечатка заднего аддуктора на раковине, пропорции раковины, хоть и показали некоторые статистические различия, однако считаются ненадежными по сравнению с генетическими маркерами </w:t>
      </w:r>
      <w:r>
        <w:fldChar w:fldCharType="begin" w:fldLock="1"/>
      </w:r>
      <w:r>
        <w:instrText xml:space="preserve">ADDIN CSL_CITATION {"citationItems":[{"id":"ITEM-1","itemData":{"DOI":"10.1007/s002270050510","ISSN":"00253162","abstract":"Allopatric populations of Mytilus species show distinct shell morphology which may be due to genetic and/or environmental effects. Sympatric populations of Mytilus species show similar shell morphology which may be due to hybridization eroding morphological differences and/or the influence of common environmental conditions. The present study examined shell morphology and shell shape from 16 sites in eastern Newfoundland where M. edulis L. and M. trossulus Gould coexist in common environments with limited hybridization. Shell morphology was based on measurements of eight characters, and shell shape was quantified by elliptic Fourier analysis of shell outlines. Significant differences were observed between species for both shell morphology and shell shape across 16 sites sampled. The relatively small differences in morphology and shape between the species were probably due to exposure to common environments rather than hybridization. Shell shape for M. edulis was more eccentric compared to M. trossulus which was more elongated. Shell shape analysis of a range of size classes at one site showed a change from an eccentric to an elongated shape going from the smaller to the larger size classes. Both species showed a similar trend, with the larger M. edulis more eccentric and the larger M. trossulus more elongated.","author":[{"dropping-particle":"","family":"Innes","given":"D. J.","non-dropping-particle":"","parse-names":false,"suffix":""},{"dropping-particle":"","family":"Bates","given":"J. A.","non-dropping-particle":"","parse-names":false,"suffix":""}],"container-title":"Marine Biology","id":"ITEM-1","issue":"4","issued":{"date-parts":[["1999"]]},"page":"691-699","title":"Morphological variation of Mytilus edulis and Mytilus trossulus in eastern Newfoundland","type":"article-journal","volume":"133"},"uris":["http://www.mendeley.com/documents/?uuid=d9ce0809-ca5f-40ad-8aa5-74abf35ae0af"]},{"id":"ITEM-2","itemData":{"DOI":"10.1007/BF01319403","ISSN":"00253162","abstract":"Many authors have considered the common mussels in temperate waters of the Northern and Southern Hemispheres to be a single cosmopolitan species, Mytilus edulis Linnaeus, 1758. Others have divided these mussels into several subspecies or species. Samples of mussels were collected from 36 locations in the Northern Hemisphere and nine locations in the Southern Hemisphere. Electrophoretic evidence from eight loci indicates that the Northern Hemisphere samples consist of three electrophoretically distinguishable species:M. edulis from eastern North America and western Europe;M. galloprovincialis Lamarck, 1819 from the Mediterranean Sea, western Europe, California, and eastern Asia; and M. trossulus Gould, 1850 from the Baltic Sea, eastern Canada, western North America and the Pacific coast of Siberia. Mussels from Chile, Argentina, the Falkland Islands and the Kerguelen Islands contain alleles characteristic of all three Northern Hemisphere species, but because they are most similar to M. edulis from the Northern Hemisphere, we suggest that they tentatively be included in M. edulis. These South American samples are morphologically intermediate between Northern Hemisphere M. edulis and M. trossulus. Mussels from Australia and New Zealand are similar in allele frequency and morphometric characters to M. galloprovincialis from the Northern Hemisphere. Fossil Mytilus sp. are present in Australia, New Zealand and South America, which suggests that the Southern Hemisphere populations may be native, rather than introduced by humans. Morphometric characters were measured on samples which the allozyme data indicated contained a single species. Canonical variates analysis of the morphometric characters yields functions which distinguish among our samples of the species in the Northern Hemisphere. © 1991 Springer-Verlag.","author":[{"dropping-particle":"","family":"McDonald","given":"J. H.","non-dropping-particle":"","parse-names":false,"suffix":""},{"dropping-particle":"","family":"Seed","given":"R.","non-dropping-particle":"","parse-names":false,"suffix":""},{"dropping-particle":"","family":"Koehn","given":"R. K.","non-dropping-particle":"","parse-names":false,"suffix":""}],"container-title":"Marine Biology","id":"ITEM-2","issue":"3","issued":{"date-parts":[["1991"]]},"page":"323-333","title":"Allozymes and morphometric characters of three species of Mytilus in the Northern and Southern Hemispheres","type":"article-journal","volume":"111"},"uris":["http://www.mendeley.com/documents/?uuid=14e6780d-1aea-47f9-9390-db28943afce6"]}],"mendeley":{"formattedCitation":"(Innes &amp; Bates, 1999; McDonald et al., 1991)","plainTextFormattedCitation":"(Innes &amp; Bates, 1999; McDonald et al., 1991)","previouslyFormattedCitation":"(Innes &amp; Bates, 1999; McDonald et al., 1991)"},"properties":{"noteIndex":0},"schema":"https://github.com/citation-style-language/schema/raw/master/csl-citation.json"}</w:instrText>
      </w:r>
      <w:r>
        <w:fldChar w:fldCharType="separate"/>
      </w:r>
      <w:r>
        <w:t>(Innes &amp; Bates, 1999; McDonald et al., 1991)</w:t>
      </w:r>
      <w:r>
        <w:fldChar w:fldCharType="end"/>
      </w:r>
      <w:r>
        <w:t xml:space="preserve">. До недавнего времени основные хоть сколько-нибудь </w:t>
      </w:r>
      <w:r>
        <w:rPr>
          <w:highlight w:val="yellow"/>
        </w:rPr>
        <w:t>вменяемые</w:t>
      </w:r>
      <w:r>
        <w:t xml:space="preserve"> методы определения этих двух видов на основе морфологических характеристик раковины сводились к многомерным анализам совокупности морфологических признаков </w:t>
      </w:r>
      <w:r>
        <w:fldChar w:fldCharType="begin" w:fldLock="1"/>
      </w:r>
      <w:r>
        <w:instrText xml:space="preserve">ADDIN CSL_CITATION {"citationItems":[{"id":"ITEM-1","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1","issue":"2","issued":{"date-parts":[["2008"]]},"page":"100-110","publisher":"Elsevier B.V.","title":"Three species of Mytilus and their hybrids identified in a Scottish Loch : natives , relicts and invaders ?","type":"article-journal","volume":"367"},"uris":["http://www.mendeley.com/documents/?uuid=da4e1ad9-477b-44fc-a855-4951fc7d5247"]},{"id":"ITEM-2","itemData":{"DOI":"10.1577/a06-044.1","ISSN":"1522-2055","abstract":"We studied shell strength and appearance in six mixed-species cultured populations of blue mussels (Mytilus edulis, M. trossulus, and their hybrids) from Newfoundland, Canada. Shell strength (defined as the force causing shell breakage) and shell thickness both increased with shell length. Strength and thickness varied significantly among sites and among genotypes within sites; M. edulis had stronger and thicker shells than M. trossulus. Shell strength was related to shell thickness and shell width, both of which were greater in M. edulis than in M. trossulus: Hybrids tended to be intermediate. Appearance was studied on the basis of shell color and shape. The frequency of brown-shelled mussels varied considerably among sites and was higher in M. trossulus than in M. edulis. Shell width, depth, width-length ratio, and depth-length ratio all varied significantly among sites. Within sites, M. edulis had a greater shell width, width-length ratio, and width-depth ratio than M. trossulus, whereas hybrids were intermediate. Intrasite variability in shell shape characteristics, expressed as total population variance, was greater in the mixed-species populations from Newfoundland than in a unispecific M. edulis population from Prince Edward Island. In a reciprocal seed transfer experiment, shell width, width-length ratio, and width-depth ratio were greater in M. edulis than in M. trossulus of similar age. Width-length and width-depth ratios decreased with increasing age. Fourteen months after transfer, shell width and depth differed between transferred and nontransferred stocks. lnterspecific relationships between M. edulis and M. trossulus in shell width and width-length ratio were similar in transferred and nontransferred stocks, while the other shell dimensions and their ratios differed. We infer that genotype-related differences in shell shape may change after stock transfer owing to site-related effects on shell growth. We discuss these results in terms of their potential impact on future industry development, particularly expansion of the seed supply for further industry growth.","author":[{"dropping-particle":"","family":"Penney","given":"Randy W.","non-dropping-particle":"","parse-names":false,"suffix":""},{"dropping-particle":"","family":"Hart","given":"M. Jeanne","non-dropping-particle":"","parse-names":false,"suffix":""},{"dropping-particle":"","family":"Templeman","given":"Nadine D.","non-dropping-particle":"","parse-names":false,"suffix":""}],"container-title":"North American Journal of Aquaculture","id":"ITEM-2","issue":"3","issued":{"date-parts":[["2007"]]},"page":"281-295","title":" Shell Strength and Appearance in Cultured Blue Mussels Mytilus edulis, M. trossulus , and M. edulis × M. trossulus Hybrids ","type":"article-journal","volume":"69"},"uris":["http://www.mendeley.com/documents/?uuid=275a201b-5067-4f4d-96aa-f423db3ff53b"]}],"mendeley":{"formattedCitation":"(Beaumont et al., 2008; R. W. Penney et al., 2007)","plainTextFormattedCitation":"(Beaumont et al., 2008; R. W. Penney et al., 2007)","previouslyFormattedCitation":"(Beaumont et al., 2008; R. W. Penney et al., 2007)"},"properties":{"noteIndex":0},"schema":"https://github.com/citation-style-language/schema/raw/master/csl-citation.json"}</w:instrText>
      </w:r>
      <w:r>
        <w:fldChar w:fldCharType="separate"/>
      </w:r>
      <w:r>
        <w:t>(</w:t>
      </w:r>
      <w:r>
        <w:rPr>
          <w:lang w:val="en-US"/>
        </w:rPr>
        <w:t>Beaumont</w:t>
      </w:r>
      <w:r>
        <w:t xml:space="preserve"> </w:t>
      </w:r>
      <w:r>
        <w:rPr>
          <w:lang w:val="en-US"/>
        </w:rPr>
        <w:t>et</w:t>
      </w:r>
      <w:r>
        <w:t xml:space="preserve"> </w:t>
      </w:r>
      <w:r>
        <w:rPr>
          <w:lang w:val="en-US"/>
        </w:rPr>
        <w:t>al</w:t>
      </w:r>
      <w:r>
        <w:t xml:space="preserve">., 2008; </w:t>
      </w:r>
      <w:r>
        <w:rPr>
          <w:lang w:val="en-US"/>
        </w:rPr>
        <w:t>R</w:t>
      </w:r>
      <w:r>
        <w:t xml:space="preserve">. </w:t>
      </w:r>
      <w:r>
        <w:rPr>
          <w:lang w:val="en-US"/>
        </w:rPr>
        <w:t>W</w:t>
      </w:r>
      <w:r>
        <w:t xml:space="preserve">. </w:t>
      </w:r>
      <w:r>
        <w:rPr>
          <w:lang w:val="en-US"/>
        </w:rPr>
        <w:t>Penney</w:t>
      </w:r>
      <w:r>
        <w:t xml:space="preserve"> </w:t>
      </w:r>
      <w:r>
        <w:rPr>
          <w:lang w:val="en-US"/>
        </w:rPr>
        <w:t>et</w:t>
      </w:r>
      <w:r>
        <w:t xml:space="preserve"> </w:t>
      </w:r>
      <w:r>
        <w:rPr>
          <w:lang w:val="en-US"/>
        </w:rPr>
        <w:t>al</w:t>
      </w:r>
      <w:r>
        <w:t>., 2007)</w:t>
      </w:r>
      <w:r>
        <w:fldChar w:fldCharType="end"/>
      </w:r>
      <w:r>
        <w:t xml:space="preserve">. Кроме того, как уже отмечалось выше, многие исследователи указывают на то, что зачастую средняя масса, толщина и длинна раковины у </w:t>
      </w:r>
      <w:r>
        <w:rPr>
          <w:lang w:val="en-US"/>
        </w:rPr>
        <w:t>M</w:t>
      </w:r>
      <w:r>
        <w:t xml:space="preserve">. </w:t>
      </w:r>
      <w:r>
        <w:rPr>
          <w:lang w:val="en-US"/>
        </w:rPr>
        <w:t>edulis</w:t>
      </w:r>
      <w:r>
        <w:t xml:space="preserve"> значительно выше, нежели у </w:t>
      </w:r>
      <w:r>
        <w:rPr>
          <w:lang w:val="en-US"/>
        </w:rPr>
        <w:t>M</w:t>
      </w:r>
      <w:r>
        <w:t xml:space="preserve">. </w:t>
      </w:r>
      <w:r>
        <w:rPr>
          <w:lang w:val="en-US"/>
        </w:rPr>
        <w:t>trossulu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Mallet</w:instrText>
      </w:r>
      <w:r>
        <w:instrText xml:space="preserve">","</w:instrText>
      </w:r>
      <w:r>
        <w:rPr>
          <w:lang w:val="en-US"/>
        </w:rPr>
        <w:instrText xml:space="preserve">given</w:instrText>
      </w:r>
      <w:r>
        <w:instrText xml:space="preserve">":"</w:instrText>
      </w:r>
      <w:r>
        <w:rPr>
          <w:lang w:val="en-US"/>
        </w:rPr>
        <w:instrText xml:space="preserve">Andre</w:instrText>
      </w:r>
      <w:r>
        <w:instrText xml:space="preserve"> </w:instrText>
      </w:r>
      <w:r>
        <w:rPr>
          <w:lang w:val="en-US"/>
        </w:rPr>
        <w:instrText xml:space="preserv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Carver</w:instrText>
      </w:r>
      <w:r>
        <w:instrText xml:space="preserve">","</w:instrText>
      </w:r>
      <w:r>
        <w:rPr>
          <w:lang w:val="en-US"/>
        </w:rPr>
        <w:instrText xml:space="preserve">given</w:instrText>
      </w:r>
      <w:r>
        <w:instrText xml:space="preserve">":"</w:instrText>
      </w:r>
      <w:r>
        <w:rPr>
          <w:lang w:val="en-US"/>
        </w:rPr>
        <w:instrText xml:space="preserve">Claire</w:instrText>
      </w:r>
      <w:r>
        <w:instrText xml:space="preserve"> </w:instrText>
      </w:r>
      <w:r>
        <w:rPr>
          <w:lang w:val="en-US"/>
        </w:rPr>
        <w:instrText xml:space="preserve">E</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Canadian</w:instrText>
      </w:r>
      <w:r>
        <w:instrText xml:space="preserve"> </w:instrText>
      </w:r>
      <w:r>
        <w:rPr>
          <w:lang w:val="en-US"/>
        </w:rPr>
        <w:instrText xml:space="preserve">Journal</w:instrText>
      </w:r>
      <w:r>
        <w:instrText xml:space="preserve"> </w:instrText>
      </w:r>
      <w:r>
        <w:rPr>
          <w:lang w:val="en-US"/>
        </w:rPr>
        <w:instrText xml:space="preserve">of</w:instrText>
      </w:r>
      <w:r>
        <w:instrText xml:space="preserve"> </w:instrText>
      </w:r>
      <w:r>
        <w:rPr>
          <w:lang w:val="en-US"/>
        </w:rPr>
        <w:instrText xml:space="preserve">Fisheries</w:instrText>
      </w:r>
      <w:r>
        <w:instrText xml:space="preserve"> </w:instrText>
      </w:r>
      <w:r>
        <w:rPr>
          <w:lang w:val="en-US"/>
        </w:rPr>
        <w:instrText xml:space="preserve">and</w:instrText>
      </w:r>
      <w:r>
        <w:instrText xml:space="preserve"> </w:instrText>
      </w:r>
      <w:r>
        <w:rPr>
          <w:lang w:val="en-US"/>
        </w:rPr>
        <w:instrText xml:space="preserve">Aquatic</w:instrText>
      </w:r>
      <w:r>
        <w:instrText xml:space="preserve"> </w:instrText>
      </w:r>
      <w:r>
        <w:rPr>
          <w:lang w:val="en-US"/>
        </w:rPr>
        <w:instrText xml:space="preserve">Science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9","</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1995"]]},"</w:instrText>
      </w:r>
      <w:r>
        <w:rPr>
          <w:lang w:val="en-US"/>
        </w:rPr>
        <w:instrText xml:space="preserve">title</w:instrText>
      </w:r>
      <w:r>
        <w:instrText xml:space="preserve">":"</w:instrText>
      </w:r>
      <w:r>
        <w:rPr>
          <w:lang w:val="en-US"/>
        </w:rPr>
        <w:instrText xml:space="preserve">Comparative</w:instrText>
      </w:r>
      <w:r>
        <w:instrText xml:space="preserve"> </w:instrText>
      </w:r>
      <w:r>
        <w:rPr>
          <w:lang w:val="en-US"/>
        </w:rPr>
        <w:instrText xml:space="preserve">growth</w:instrText>
      </w:r>
      <w:r>
        <w:instrText xml:space="preserve"> </w:instrText>
      </w:r>
      <w:r>
        <w:rPr>
          <w:lang w:val="en-US"/>
        </w:rPr>
        <w:instrText xml:space="preserve">and</w:instrText>
      </w:r>
      <w:r>
        <w:instrText xml:space="preserve"> </w:instrText>
      </w:r>
      <w:r>
        <w:rPr>
          <w:lang w:val="en-US"/>
        </w:rPr>
        <w:instrText xml:space="preserve">survival</w:instrText>
      </w:r>
      <w:r>
        <w:instrText xml:space="preserve"> </w:instrText>
      </w:r>
      <w:r>
        <w:rPr>
          <w:lang w:val="en-US"/>
        </w:rPr>
        <w:instrText xml:space="preserve">patterns</w:instrText>
      </w:r>
      <w:r>
        <w:instrText xml:space="preserve"> </w:instrText>
      </w:r>
      <w:r>
        <w:rPr>
          <w:lang w:val="en-US"/>
        </w:rPr>
        <w:instrText xml:space="preserve">of</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a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in</w:instrText>
      </w:r>
      <w:r>
        <w:instrText xml:space="preserve"> </w:instrText>
      </w:r>
      <w:r>
        <w:rPr>
          <w:lang w:val="en-US"/>
        </w:rPr>
        <w:instrText xml:space="preserve">Atlantic</w:instrText>
      </w:r>
      <w:r>
        <w:instrText xml:space="preserve"> </w:instrText>
      </w:r>
      <w:r>
        <w:rPr>
          <w:lang w:val="en-US"/>
        </w:rPr>
        <w:instrText xml:space="preserve">Canad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52"},"</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ba</w:instrText>
      </w:r>
      <w:r>
        <w:instrText xml:space="preserve">30</w:instrText>
      </w:r>
      <w:r>
        <w:rPr>
          <w:lang w:val="en-US"/>
        </w:rPr>
        <w:instrText xml:space="preserve">da</w:instrText>
      </w:r>
      <w:r>
        <w:instrText xml:space="preserve">83-</w:instrText>
      </w:r>
      <w:r>
        <w:rPr>
          <w:lang w:val="en-US"/>
        </w:rPr>
        <w:instrText xml:space="preserve">e</w:instrText>
      </w:r>
      <w:r>
        <w:instrText xml:space="preserve">53</w:instrText>
      </w:r>
      <w:r>
        <w:rPr>
          <w:lang w:val="en-US"/>
        </w:rPr>
        <w:instrText xml:space="preserve">e</w:instrText>
      </w:r>
      <w:r>
        <w:instrText xml:space="preserve">-403</w:instrText>
      </w:r>
      <w:r>
        <w:rPr>
          <w:lang w:val="en-US"/>
        </w:rPr>
        <w:instrText xml:space="preserve">f</w:instrText>
      </w:r>
      <w:r>
        <w:instrText xml:space="preserve">-8</w:instrText>
      </w:r>
      <w:r>
        <w:rPr>
          <w:lang w:val="en-US"/>
        </w:rPr>
        <w:instrText xml:space="preserve">ce</w:instrText>
      </w:r>
      <w:r>
        <w:instrText xml:space="preserve">9-2586</w:instrText>
      </w:r>
      <w:r>
        <w:rPr>
          <w:lang w:val="en-US"/>
        </w:rPr>
        <w:instrText xml:space="preserve">dffd</w:instrText>
      </w:r>
      <w:r>
        <w:instrText xml:space="preserve">18</w:instrText>
      </w:r>
      <w:r>
        <w:rPr>
          <w:lang w:val="en-US"/>
        </w:rPr>
        <w:instrText xml:space="preserve">cf</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temData</w:instrText>
      </w:r>
      <w:r>
        <w:instrText xml:space="preserve">":{"</w:instrText>
      </w:r>
      <w:r>
        <w:rPr>
          <w:lang w:val="en-US"/>
        </w:rPr>
        <w:instrText xml:space="preserve">DOI</w:instrText>
      </w:r>
      <w:r>
        <w:instrText xml:space="preserve">":"10.1371/</w:instrText>
      </w:r>
      <w:r>
        <w:rPr>
          <w:lang w:val="en-US"/>
        </w:rPr>
        <w:instrText xml:space="preserve">journal</w:instrText>
      </w:r>
      <w:r>
        <w:instrText xml:space="preserve">.</w:instrText>
      </w:r>
      <w:r>
        <w:rPr>
          <w:lang w:val="en-US"/>
        </w:rPr>
        <w:instrText xml:space="preserve">pone</w:instrText>
      </w:r>
      <w:r>
        <w:instrText xml:space="preserve">.0152963","</w:instrText>
      </w:r>
      <w:r>
        <w:rPr>
          <w:lang w:val="en-US"/>
        </w:rPr>
        <w:instrText xml:space="preserve">ISSN</w:instrText>
      </w:r>
      <w:r>
        <w:instrText xml:space="preserve">":"19326203","</w:instrText>
      </w:r>
      <w:r>
        <w:rPr>
          <w:lang w:val="en-US"/>
        </w:rPr>
        <w:instrText xml:space="preserve">abstract</w:instrText>
      </w:r>
      <w:r>
        <w:instrText xml:space="preserve">":"© 2016 </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w:instrText>
      </w:r>
      <w:r>
        <w:rPr>
          <w:lang w:val="en-US"/>
        </w:rPr>
        <w:instrText xml:space="preserve">This</w:instrText>
      </w:r>
      <w:r>
        <w:instrText xml:space="preserve"> </w:instrText>
      </w:r>
      <w:r>
        <w:rPr>
          <w:lang w:val="en-US"/>
        </w:rPr>
        <w:instrText xml:space="preserve">is</w:instrText>
      </w:r>
      <w:r>
        <w:instrText xml:space="preserve"> </w:instrText>
      </w:r>
      <w:r>
        <w:rPr>
          <w:lang w:val="en-US"/>
        </w:rPr>
        <w:instrText xml:space="preserve">an</w:instrText>
      </w:r>
      <w:r>
        <w:instrText xml:space="preserve"> </w:instrText>
      </w:r>
      <w:r>
        <w:rPr>
          <w:lang w:val="en-US"/>
        </w:rPr>
        <w:instrText xml:space="preserve">open</w:instrText>
      </w:r>
      <w:r>
        <w:instrText xml:space="preserve"> </w:instrText>
      </w:r>
      <w:r>
        <w:rPr>
          <w:lang w:val="en-US"/>
        </w:rPr>
        <w:instrText xml:space="preserve">access</w:instrText>
      </w:r>
      <w:r>
        <w:instrText xml:space="preserve"> </w:instrText>
      </w:r>
      <w:r>
        <w:rPr>
          <w:lang w:val="en-US"/>
        </w:rPr>
        <w:instrText xml:space="preserve">article</w:instrText>
      </w:r>
      <w:r>
        <w:instrText xml:space="preserve"> </w:instrText>
      </w:r>
      <w:r>
        <w:rPr>
          <w:lang w:val="en-US"/>
        </w:rPr>
        <w:instrText xml:space="preserve">distributed</w:instrText>
      </w:r>
      <w:r>
        <w:instrText xml:space="preserve"> </w:instrText>
      </w:r>
      <w:r>
        <w:rPr>
          <w:lang w:val="en-US"/>
        </w:rPr>
        <w:instrText xml:space="preserve">under</w:instrText>
      </w:r>
      <w:r>
        <w:instrText xml:space="preserve"> </w:instrText>
      </w:r>
      <w:r>
        <w:rPr>
          <w:lang w:val="en-US"/>
        </w:rPr>
        <w:instrText xml:space="preserve">the</w:instrText>
      </w:r>
      <w:r>
        <w:instrText xml:space="preserve"> </w:instrText>
      </w:r>
      <w:r>
        <w:rPr>
          <w:lang w:val="en-US"/>
        </w:rPr>
        <w:instrText xml:space="preserve">term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Creative</w:instrText>
      </w:r>
      <w:r>
        <w:instrText xml:space="preserve"> </w:instrText>
      </w:r>
      <w:r>
        <w:rPr>
          <w:lang w:val="en-US"/>
        </w:rPr>
        <w:instrText xml:space="preserve">Commons</w:instrText>
      </w:r>
      <w:r>
        <w:instrText xml:space="preserve"> </w:instrText>
      </w:r>
      <w:r>
        <w:rPr>
          <w:lang w:val="en-US"/>
        </w:rPr>
        <w:instrText xml:space="preserve">Attribution</w:instrText>
      </w:r>
      <w:r>
        <w:instrText xml:space="preserve"> </w:instrText>
      </w:r>
      <w:r>
        <w:rPr>
          <w:lang w:val="en-US"/>
        </w:rPr>
        <w:instrText xml:space="preserve">License</w:instrText>
      </w:r>
      <w:r>
        <w:instrText xml:space="preserve">, </w:instrText>
      </w:r>
      <w:r>
        <w:rPr>
          <w:lang w:val="en-US"/>
        </w:rPr>
        <w:instrText xml:space="preserve">which</w:instrText>
      </w:r>
      <w:r>
        <w:instrText xml:space="preserve"> </w:instrText>
      </w:r>
      <w:r>
        <w:rPr>
          <w:lang w:val="en-US"/>
        </w:rPr>
        <w:instrText xml:space="preserve">permits</w:instrText>
      </w:r>
      <w:r>
        <w:instrText xml:space="preserve"> </w:instrText>
      </w:r>
      <w:r>
        <w:rPr>
          <w:lang w:val="en-US"/>
        </w:rPr>
        <w:instrText xml:space="preserve">unrestricted</w:instrText>
      </w:r>
      <w:r>
        <w:instrText xml:space="preserve"> </w:instrText>
      </w:r>
      <w:r>
        <w:rPr>
          <w:lang w:val="en-US"/>
        </w:rPr>
        <w:instrText xml:space="preserve">use</w:instrText>
      </w:r>
      <w:r>
        <w:instrText xml:space="preserve">, </w:instrText>
      </w:r>
      <w:r>
        <w:rPr>
          <w:lang w:val="en-US"/>
        </w:rPr>
        <w:instrText xml:space="preserve">distribution</w:instrText>
      </w:r>
      <w:r>
        <w:instrText xml:space="preserve">, </w:instrText>
      </w:r>
      <w:r>
        <w:rPr>
          <w:lang w:val="en-US"/>
        </w:rPr>
        <w:instrText xml:space="preserve">and</w:instrText>
      </w:r>
      <w:r>
        <w:instrText xml:space="preserve"> </w:instrText>
      </w:r>
      <w:r>
        <w:rPr>
          <w:lang w:val="en-US"/>
        </w:rPr>
        <w:instrText xml:space="preserve">reproduction</w:instrText>
      </w:r>
      <w:r>
        <w:instrText xml:space="preserve"> </w:instrText>
      </w:r>
      <w:r>
        <w:rPr>
          <w:lang w:val="en-US"/>
        </w:rPr>
        <w:instrText xml:space="preserve">in</w:instrText>
      </w:r>
      <w:r>
        <w:instrText xml:space="preserve"> </w:instrText>
      </w:r>
      <w:r>
        <w:rPr>
          <w:lang w:val="en-US"/>
        </w:rPr>
        <w:instrText xml:space="preserve">any</w:instrText>
      </w:r>
      <w:r>
        <w:instrText xml:space="preserve"> </w:instrText>
      </w:r>
      <w:r>
        <w:rPr>
          <w:lang w:val="en-US"/>
        </w:rPr>
        <w:instrText xml:space="preserve">medium</w:instrText>
      </w:r>
      <w:r>
        <w:instrText xml:space="preserve">, </w:instrText>
      </w:r>
      <w:r>
        <w:rPr>
          <w:lang w:val="en-US"/>
        </w:rPr>
        <w:instrText xml:space="preserve">provided</w:instrText>
      </w:r>
      <w:r>
        <w:instrText xml:space="preserve"> </w:instrText>
      </w:r>
      <w:r>
        <w:rPr>
          <w:lang w:val="en-US"/>
        </w:rPr>
        <w:instrText xml:space="preserve">the</w:instrText>
      </w:r>
      <w:r>
        <w:instrText xml:space="preserve"> </w:instrText>
      </w:r>
      <w:r>
        <w:rPr>
          <w:lang w:val="en-US"/>
        </w:rPr>
        <w:instrText xml:space="preserve">original</w:instrText>
      </w:r>
      <w:r>
        <w:instrText xml:space="preserve"> </w:instrText>
      </w:r>
      <w:r>
        <w:rPr>
          <w:lang w:val="en-US"/>
        </w:rPr>
        <w:instrText xml:space="preserve">author</w:instrText>
      </w:r>
      <w:r>
        <w:instrText xml:space="preserve"> </w:instrText>
      </w:r>
      <w:r>
        <w:rPr>
          <w:lang w:val="en-US"/>
        </w:rPr>
        <w:instrText xml:space="preserve">and</w:instrText>
      </w:r>
      <w:r>
        <w:instrText xml:space="preserve"> </w:instrText>
      </w:r>
      <w:r>
        <w:rPr>
          <w:lang w:val="en-US"/>
        </w:rPr>
        <w:instrText xml:space="preserve">source</w:instrText>
      </w:r>
      <w:r>
        <w:instrText xml:space="preserve"> </w:instrText>
      </w:r>
      <w:r>
        <w:rPr>
          <w:lang w:val="en-US"/>
        </w:rPr>
        <w:instrText xml:space="preserve">are</w:instrText>
      </w:r>
      <w:r>
        <w:instrText xml:space="preserve"> </w:instrText>
      </w:r>
      <w:r>
        <w:rPr>
          <w:lang w:val="en-US"/>
        </w:rPr>
        <w:instrText xml:space="preserve">credited</w:instrText>
      </w:r>
      <w:r>
        <w:instrText xml:space="preserve">. </w:instrText>
      </w:r>
      <w:r>
        <w:rPr>
          <w:lang w:val="en-US"/>
        </w:rPr>
        <w:instrText xml:space="preserve">Two</w:instrText>
      </w:r>
      <w:r>
        <w:instrText xml:space="preserve"> </w:instrText>
      </w:r>
      <w:r>
        <w:rPr>
          <w:lang w:val="en-US"/>
        </w:rPr>
        <w:instrText xml:space="preserve">blue</w:instrText>
      </w:r>
      <w:r>
        <w:instrText xml:space="preserve"> </w:instrText>
      </w:r>
      <w:r>
        <w:rPr>
          <w:lang w:val="en-US"/>
        </w:rPr>
        <w:instrText xml:space="preserve">mussel</w:instrText>
      </w:r>
      <w:r>
        <w:instrText xml:space="preserve"> </w:instrText>
      </w:r>
      <w:r>
        <w:rPr>
          <w:lang w:val="en-US"/>
        </w:rPr>
        <w:instrText xml:space="preserve">lineages</w:instrText>
      </w:r>
      <w:r>
        <w:instrText xml:space="preserve"> </w:instrText>
      </w:r>
      <w:r>
        <w:rPr>
          <w:lang w:val="en-US"/>
        </w:rPr>
        <w:instrText xml:space="preserve">of</w:instrText>
      </w:r>
      <w:r>
        <w:instrText xml:space="preserve"> </w:instrText>
      </w:r>
      <w:r>
        <w:rPr>
          <w:lang w:val="en-US"/>
        </w:rPr>
        <w:instrText xml:space="preserve">Pliocene</w:instrText>
      </w:r>
      <w:r>
        <w:instrText xml:space="preserve"> </w:instrText>
      </w:r>
      <w:r>
        <w:rPr>
          <w:lang w:val="en-US"/>
        </w:rPr>
        <w:instrText xml:space="preserve">origin</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T</w:instrText>
      </w:r>
      <w:r>
        <w:instrText xml:space="preserve">), </w:instrText>
      </w:r>
      <w:r>
        <w:rPr>
          <w:lang w:val="en-US"/>
        </w:rPr>
        <w:instrText xml:space="preserve">cooccur</w:instrText>
      </w:r>
      <w:r>
        <w:instrText xml:space="preserve"> </w:instrText>
      </w:r>
      <w:r>
        <w:rPr>
          <w:lang w:val="en-US"/>
        </w:rPr>
        <w:instrText xml:space="preserve">and</w:instrText>
      </w:r>
      <w:r>
        <w:instrText xml:space="preserve"> </w:instrText>
      </w:r>
      <w:r>
        <w:rPr>
          <w:lang w:val="en-US"/>
        </w:rPr>
        <w:instrText xml:space="preserve">hybridize</w:instrText>
      </w:r>
      <w:r>
        <w:instrText xml:space="preserve"> </w:instrText>
      </w:r>
      <w:r>
        <w:rPr>
          <w:lang w:val="en-US"/>
        </w:rPr>
        <w:instrText xml:space="preserve">in</w:instrText>
      </w:r>
      <w:r>
        <w:instrText xml:space="preserve"> </w:instrText>
      </w:r>
      <w:r>
        <w:rPr>
          <w:lang w:val="en-US"/>
        </w:rPr>
        <w:instrText xml:space="preserve">several</w:instrText>
      </w:r>
      <w:r>
        <w:instrText xml:space="preserve"> </w:instrText>
      </w:r>
      <w:r>
        <w:rPr>
          <w:lang w:val="en-US"/>
        </w:rPr>
        <w:instrText xml:space="preserve">regions</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shore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Atlantic</w:instrText>
      </w:r>
      <w:r>
        <w:instrText xml:space="preserve">. </w:instrText>
      </w:r>
      <w:r>
        <w:rPr>
          <w:lang w:val="en-US"/>
        </w:rPr>
        <w:instrText xml:space="preserve">The</w:instrText>
      </w:r>
      <w:r>
        <w:instrText xml:space="preserve"> </w:instrText>
      </w:r>
      <w:r>
        <w:rPr>
          <w:lang w:val="en-US"/>
        </w:rPr>
        <w:instrText xml:space="preserve">two</w:instrText>
      </w:r>
      <w:r>
        <w:instrText xml:space="preserve"> </w:instrText>
      </w:r>
      <w:r>
        <w:rPr>
          <w:lang w:val="en-US"/>
        </w:rPr>
        <w:instrText xml:space="preserve">species</w:instrText>
      </w:r>
      <w:r>
        <w:instrText xml:space="preserve"> </w:instrText>
      </w:r>
      <w:r>
        <w:rPr>
          <w:lang w:val="en-US"/>
        </w:rPr>
        <w:instrText xml:space="preserve">were</w:instrText>
      </w:r>
      <w:r>
        <w:instrText xml:space="preserve"> </w:instrText>
      </w:r>
      <w:r>
        <w:rPr>
          <w:lang w:val="en-US"/>
        </w:rPr>
        <w:instrText xml:space="preserve">distinguished</w:instrText>
      </w:r>
      <w:r>
        <w:instrText xml:space="preserve"> </w:instrText>
      </w:r>
      <w:r>
        <w:rPr>
          <w:lang w:val="en-US"/>
        </w:rPr>
        <w:instrText xml:space="preserve">from</w:instrText>
      </w:r>
      <w:r>
        <w:instrText xml:space="preserve"> </w:instrText>
      </w:r>
      <w:r>
        <w:rPr>
          <w:lang w:val="en-US"/>
        </w:rPr>
        <w:instrText xml:space="preserve">each</w:instrText>
      </w:r>
      <w:r>
        <w:instrText xml:space="preserve"> </w:instrText>
      </w:r>
      <w:r>
        <w:rPr>
          <w:lang w:val="en-US"/>
        </w:rPr>
        <w:instrText xml:space="preserve">other</w:instrText>
      </w:r>
      <w:r>
        <w:instrText xml:space="preserve"> </w:instrText>
      </w:r>
      <w:r>
        <w:rPr>
          <w:lang w:val="en-US"/>
        </w:rPr>
        <w:instrText xml:space="preserve">by</w:instrText>
      </w:r>
      <w:r>
        <w:instrText xml:space="preserve"> </w:instrText>
      </w:r>
      <w:r>
        <w:rPr>
          <w:lang w:val="en-US"/>
        </w:rPr>
        <w:instrText xml:space="preserve">molecular</w:instrText>
      </w:r>
      <w:r>
        <w:instrText xml:space="preserve"> </w:instrText>
      </w:r>
      <w:r>
        <w:rPr>
          <w:lang w:val="en-US"/>
        </w:rPr>
        <w:instrText xml:space="preserve">methods</w:instrText>
      </w:r>
      <w:r>
        <w:instrText xml:space="preserve"> </w:instrText>
      </w:r>
      <w:r>
        <w:rPr>
          <w:lang w:val="en-US"/>
        </w:rPr>
        <w:instrText xml:space="preserve">in</w:instrText>
      </w:r>
      <w:r>
        <w:instrText xml:space="preserve"> </w:instrText>
      </w:r>
      <w:r>
        <w:rPr>
          <w:lang w:val="en-US"/>
        </w:rPr>
        <w:instrText xml:space="preserve">the</w:instrText>
      </w:r>
      <w:r>
        <w:instrText xml:space="preserve"> 1980</w:instrText>
      </w:r>
      <w:r>
        <w:rPr>
          <w:lang w:val="en-US"/>
        </w:rPr>
        <w:instrText xml:space="preserve">s</w:instrText>
      </w:r>
      <w:r>
        <w:instrText xml:space="preserve">, </w:instrText>
      </w:r>
      <w:r>
        <w:rPr>
          <w:lang w:val="en-US"/>
        </w:rPr>
        <w:instrText xml:space="preserve">and</w:instrText>
      </w:r>
      <w:r>
        <w:instrText xml:space="preserve"> </w:instrText>
      </w:r>
      <w:r>
        <w:rPr>
          <w:lang w:val="en-US"/>
        </w:rPr>
        <w:instrText xml:space="preserve">a</w:instrText>
      </w:r>
      <w:r>
        <w:instrText xml:space="preserve"> </w:instrText>
      </w:r>
      <w:r>
        <w:rPr>
          <w:lang w:val="en-US"/>
        </w:rPr>
        <w:instrText xml:space="preserve">large</w:instrText>
      </w:r>
      <w:r>
        <w:instrText xml:space="preserve"> </w:instrText>
      </w:r>
      <w:r>
        <w:rPr>
          <w:lang w:val="en-US"/>
        </w:rPr>
        <w:instrText xml:space="preserve">amount</w:instrText>
      </w:r>
      <w:r>
        <w:instrText xml:space="preserve"> </w:instrText>
      </w:r>
      <w:r>
        <w:rPr>
          <w:lang w:val="en-US"/>
        </w:rPr>
        <w:instrText xml:space="preserve">of</w:instrText>
      </w:r>
      <w:r>
        <w:instrText xml:space="preserve"> </w:instrText>
      </w:r>
      <w:r>
        <w:rPr>
          <w:lang w:val="en-US"/>
        </w:rPr>
        <w:instrText xml:space="preserve">comparative</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them</w:instrText>
      </w:r>
      <w:r>
        <w:instrText xml:space="preserve"> </w:instrText>
      </w:r>
      <w:r>
        <w:rPr>
          <w:lang w:val="en-US"/>
        </w:rPr>
        <w:instrText xml:space="preserve">has</w:instrText>
      </w:r>
      <w:r>
        <w:instrText xml:space="preserve"> </w:instrText>
      </w:r>
      <w:r>
        <w:rPr>
          <w:lang w:val="en-US"/>
        </w:rPr>
        <w:instrText xml:space="preserve">been</w:instrText>
      </w:r>
      <w:r>
        <w:instrText xml:space="preserve"> </w:instrText>
      </w:r>
      <w:r>
        <w:rPr>
          <w:lang w:val="en-US"/>
        </w:rPr>
        <w:instrText xml:space="preserve">accumulated</w:instrText>
      </w:r>
      <w:r>
        <w:instrText xml:space="preserve"> </w:instrText>
      </w:r>
      <w:r>
        <w:rPr>
          <w:lang w:val="en-US"/>
        </w:rPr>
        <w:instrText xml:space="preserve">since</w:instrText>
      </w:r>
      <w:r>
        <w:instrText xml:space="preserve"> </w:instrText>
      </w:r>
      <w:r>
        <w:rPr>
          <w:lang w:val="en-US"/>
        </w:rPr>
        <w:instrText xml:space="preserve">that</w:instrText>
      </w:r>
      <w:r>
        <w:instrText xml:space="preserve"> </w:instrText>
      </w:r>
      <w:r>
        <w:rPr>
          <w:lang w:val="en-US"/>
        </w:rPr>
        <w:instrText xml:space="preserve">time</w:instrText>
      </w:r>
      <w:r>
        <w:instrText xml:space="preserve">. </w:instrText>
      </w:r>
      <w:r>
        <w:rPr>
          <w:lang w:val="en-US"/>
        </w:rPr>
        <w:instrText xml:space="preserve">However</w:instrText>
      </w:r>
      <w:r>
        <w:instrText xml:space="preserve">, </w:instrText>
      </w:r>
      <w:r>
        <w:rPr>
          <w:lang w:val="en-US"/>
        </w:rPr>
        <w:instrText xml:space="preserve">while</w:instrText>
      </w:r>
      <w:r>
        <w:instrText xml:space="preserve"> </w:instrText>
      </w:r>
      <w:r>
        <w:rPr>
          <w:lang w:val="en-US"/>
        </w:rPr>
        <w:instrText xml:space="preserve">ME</w:instrText>
      </w:r>
      <w:r>
        <w:instrText xml:space="preserve"> </w:instrText>
      </w:r>
      <w:r>
        <w:rPr>
          <w:lang w:val="en-US"/>
        </w:rPr>
        <w:instrText xml:space="preserve">and</w:instrText>
      </w:r>
      <w:r>
        <w:instrText xml:space="preserve"> </w:instrText>
      </w:r>
      <w:r>
        <w:rPr>
          <w:lang w:val="en-US"/>
        </w:rPr>
        <w:instrText xml:space="preserve">MT</w:instrText>
      </w:r>
      <w:r>
        <w:instrText xml:space="preserve"> </w:instrText>
      </w:r>
      <w:r>
        <w:rPr>
          <w:lang w:val="en-US"/>
        </w:rPr>
        <w:instrText xml:space="preserve">are</w:instrText>
      </w:r>
      <w:r>
        <w:instrText xml:space="preserve"> </w:instrText>
      </w:r>
      <w:r>
        <w:rPr>
          <w:lang w:val="en-US"/>
        </w:rPr>
        <w:instrText xml:space="preserve">now</w:instrText>
      </w:r>
      <w:r>
        <w:instrText xml:space="preserve"> </w:instrText>
      </w:r>
      <w:r>
        <w:rPr>
          <w:lang w:val="en-US"/>
        </w:rPr>
        <w:instrText xml:space="preserve">routinely</w:instrText>
      </w:r>
      <w:r>
        <w:instrText xml:space="preserve"> </w:instrText>
      </w:r>
      <w:r>
        <w:rPr>
          <w:lang w:val="en-US"/>
        </w:rPr>
        <w:instrText xml:space="preserve">distinguished</w:instrText>
      </w:r>
      <w:r>
        <w:instrText xml:space="preserve"> </w:instrText>
      </w:r>
      <w:r>
        <w:rPr>
          <w:lang w:val="en-US"/>
        </w:rPr>
        <w:instrText xml:space="preserve">by</w:instrText>
      </w:r>
      <w:r>
        <w:instrText xml:space="preserve"> </w:instrText>
      </w:r>
      <w:r>
        <w:rPr>
          <w:lang w:val="en-US"/>
        </w:rPr>
        <w:instrText xml:space="preserve">various</w:instrText>
      </w:r>
      <w:r>
        <w:instrText xml:space="preserve"> </w:instrText>
      </w:r>
      <w:r>
        <w:rPr>
          <w:lang w:val="en-US"/>
        </w:rPr>
        <w:instrText xml:space="preserve">genetic</w:instrText>
      </w:r>
      <w:r>
        <w:instrText xml:space="preserve"> </w:instrText>
      </w:r>
      <w:r>
        <w:rPr>
          <w:lang w:val="en-US"/>
        </w:rPr>
        <w:instrText xml:space="preserve">markers</w:instrText>
      </w:r>
      <w:r>
        <w:instrText xml:space="preserve">, </w:instrText>
      </w:r>
      <w:r>
        <w:rPr>
          <w:lang w:val="en-US"/>
        </w:rPr>
        <w:instrText xml:space="preserve">they</w:instrText>
      </w:r>
      <w:r>
        <w:instrText xml:space="preserve"> </w:instrText>
      </w:r>
      <w:r>
        <w:rPr>
          <w:lang w:val="en-US"/>
        </w:rPr>
        <w:instrText xml:space="preserve">tend</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w:instrText>
      </w:r>
      <w:r>
        <w:instrText xml:space="preserve"> </w:instrText>
      </w:r>
      <w:r>
        <w:rPr>
          <w:lang w:val="en-US"/>
        </w:rPr>
        <w:instrText xml:space="preserve">morphological</w:instrText>
      </w:r>
      <w:r>
        <w:instrText xml:space="preserve"> </w:instrText>
      </w:r>
      <w:r>
        <w:rPr>
          <w:lang w:val="en-US"/>
        </w:rPr>
        <w:instrText xml:space="preserve">and</w:instrText>
      </w:r>
      <w:r>
        <w:instrText xml:space="preserve"> </w:instrText>
      </w:r>
      <w:r>
        <w:rPr>
          <w:lang w:val="en-US"/>
        </w:rPr>
        <w:instrText xml:space="preserve">ecological</w:instrText>
      </w:r>
      <w:r>
        <w:instrText xml:space="preserve"> </w:instrText>
      </w:r>
      <w:r>
        <w:rPr>
          <w:lang w:val="en-US"/>
        </w:rPr>
        <w:instrText xml:space="preserve">differences</w:instrText>
      </w:r>
      <w:r>
        <w:instrText xml:space="preserve"> </w:instrText>
      </w:r>
      <w:r>
        <w:rPr>
          <w:lang w:val="en-US"/>
        </w:rPr>
        <w:instrText xml:space="preserve">ar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local</w:instrText>
      </w:r>
      <w:r>
        <w:instrText xml:space="preserve"> </w:instrText>
      </w:r>
      <w:r>
        <w:rPr>
          <w:lang w:val="en-US"/>
        </w:rPr>
        <w:instrText xml:space="preserve">character</w:instrText>
      </w:r>
      <w:r>
        <w:instrText xml:space="preserve">, </w:instrText>
      </w:r>
      <w:r>
        <w:rPr>
          <w:lang w:val="en-US"/>
        </w:rPr>
        <w:instrText xml:space="preserve">or</w:instrText>
      </w:r>
      <w:r>
        <w:instrText xml:space="preserve"> </w:instrText>
      </w:r>
      <w:r>
        <w:rPr>
          <w:lang w:val="en-US"/>
        </w:rPr>
        <w:instrText xml:space="preserve">whether</w:instrText>
      </w:r>
      <w:r>
        <w:instrText xml:space="preserve"> </w:instrText>
      </w:r>
      <w:r>
        <w:rPr>
          <w:lang w:val="en-US"/>
        </w:rPr>
        <w:instrText xml:space="preserve">they</w:instrText>
      </w:r>
      <w:r>
        <w:instrText xml:space="preserve"> </w:instrText>
      </w:r>
      <w:r>
        <w:rPr>
          <w:lang w:val="en-US"/>
        </w:rPr>
        <w:instrText xml:space="preserve">have</w:instrText>
      </w:r>
      <w:r>
        <w:instrText xml:space="preserve"> </w:instrText>
      </w:r>
      <w:r>
        <w:rPr>
          <w:lang w:val="en-US"/>
        </w:rPr>
        <w:instrText xml:space="preserve">simply</w:instrText>
      </w:r>
      <w:r>
        <w:instrText xml:space="preserve"> </w:instrText>
      </w:r>
      <w:r>
        <w:rPr>
          <w:lang w:val="en-US"/>
        </w:rPr>
        <w:instrText xml:space="preserve">been</w:instrText>
      </w:r>
      <w:r>
        <w:instrText xml:space="preserve"> </w:instrText>
      </w:r>
      <w:r>
        <w:rPr>
          <w:lang w:val="en-US"/>
        </w:rPr>
        <w:instrText xml:space="preserve">overlooked</w:instrText>
      </w:r>
      <w:r>
        <w:instrText xml:space="preserve"> </w:instrText>
      </w:r>
      <w:r>
        <w:rPr>
          <w:lang w:val="en-US"/>
        </w:rPr>
        <w:instrText xml:space="preserve">in</w:instrText>
      </w:r>
      <w:r>
        <w:instrText xml:space="preserve"> </w:instrText>
      </w:r>
      <w:r>
        <w:rPr>
          <w:lang w:val="en-US"/>
        </w:rPr>
        <w:instrText xml:space="preserve">other</w:instrText>
      </w:r>
      <w:r>
        <w:instrText xml:space="preserve"> </w:instrText>
      </w:r>
      <w:r>
        <w:rPr>
          <w:lang w:val="en-US"/>
        </w:rPr>
        <w:instrText xml:space="preserve">contact</w:instrText>
      </w:r>
      <w:r>
        <w:instrText xml:space="preserve"> </w:instrText>
      </w:r>
      <w:r>
        <w:rPr>
          <w:lang w:val="en-US"/>
        </w:rPr>
        <w:instrText xml:space="preserve">zon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atolikova</w:instrText>
      </w:r>
      <w:r>
        <w:instrText xml:space="preserve">","</w:instrText>
      </w:r>
      <w:r>
        <w:rPr>
          <w:lang w:val="en-US"/>
        </w:rPr>
        <w:instrText xml:space="preserve">given</w:instrText>
      </w:r>
      <w:r>
        <w:instrText xml:space="preserve">":"</w:instrText>
      </w:r>
      <w:r>
        <w:rPr>
          <w:lang w:val="en-US"/>
        </w:rPr>
        <w:instrText xml:space="preserve">Marina</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Khaitov</w:instrText>
      </w:r>
      <w:r>
        <w:instrText xml:space="preserve">","</w:instrText>
      </w:r>
      <w:r>
        <w:rPr>
          <w:lang w:val="en-US"/>
        </w:rPr>
        <w:instrText xml:space="preserve">given</w:instrText>
      </w:r>
      <w:r>
        <w:instrText xml:space="preserve">":"</w:instrText>
      </w:r>
      <w:r>
        <w:rPr>
          <w:lang w:val="en-US"/>
        </w:rPr>
        <w:instrText xml:space="preserve">Vadim</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Gantsevich</w:instrText>
      </w:r>
      <w:r>
        <w:instrText xml:space="preserve">","</w:instrText>
      </w:r>
      <w:r>
        <w:rPr>
          <w:lang w:val="en-US"/>
        </w:rPr>
        <w:instrText xml:space="preserve">given</w:instrText>
      </w:r>
      <w:r>
        <w:instrText xml:space="preserve">":"</w:instrText>
      </w:r>
      <w:r>
        <w:rPr>
          <w:lang w:val="en-US"/>
        </w:rPr>
        <w:instrText xml:space="preserve">Michael</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PLoS</w:instrText>
      </w:r>
      <w:r>
        <w:instrText xml:space="preserve"> </w:instrText>
      </w:r>
      <w:r>
        <w:rPr>
          <w:lang w:val="en-US"/>
        </w:rPr>
        <w:instrText xml:space="preserve">ONE</w:instrText>
      </w:r>
      <w:r>
        <w:instrText xml:space="preserve">","</w:instrText>
      </w:r>
      <w:r>
        <w:rPr>
          <w:lang w:val="en-US"/>
        </w:rPr>
        <w:instrText xml:space="preserve">id</w:instrText>
      </w:r>
      <w:r>
        <w:instrText xml:space="preserve">":"</w:instrText>
      </w:r>
      <w:r>
        <w:rPr>
          <w:lang w:val="en-US"/>
        </w:rPr>
        <w:instrText xml:space="preserve">ITEM</w:instrText>
      </w:r>
      <w:r>
        <w:instrText xml:space="preserve">-2","</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6"]]},"</w:instrText>
      </w:r>
      <w:r>
        <w:rPr>
          <w:lang w:val="en-US"/>
        </w:rPr>
        <w:instrText xml:space="preserve">page</w:instrText>
      </w:r>
      <w:r>
        <w:instrText xml:space="preserve">":"1-25","</w:instrText>
      </w:r>
      <w:r>
        <w:rPr>
          <w:lang w:val="en-US"/>
        </w:rPr>
        <w:instrText xml:space="preserve">title</w:instrText>
      </w:r>
      <w:r>
        <w:instrText xml:space="preserve">":"</w:instrText>
      </w:r>
      <w:r>
        <w:rPr>
          <w:lang w:val="en-US"/>
        </w:rPr>
        <w:instrText xml:space="preserve">Genetic</w:instrText>
      </w:r>
      <w:r>
        <w:instrText xml:space="preserve">, </w:instrText>
      </w:r>
      <w:r>
        <w:rPr>
          <w:lang w:val="en-US"/>
        </w:rPr>
        <w:instrText xml:space="preserve">ecological</w:instrText>
      </w:r>
      <w:r>
        <w:instrText xml:space="preserve"> </w:instrText>
      </w:r>
      <w:r>
        <w:rPr>
          <w:lang w:val="en-US"/>
        </w:rPr>
        <w:instrText xml:space="preserve">and</w:instrText>
      </w:r>
      <w:r>
        <w:instrText xml:space="preserve"> </w:instrText>
      </w:r>
      <w:r>
        <w:rPr>
          <w:lang w:val="en-US"/>
        </w:rPr>
        <w:instrText xml:space="preserve">morphological</w:instrText>
      </w:r>
      <w:r>
        <w:instrText xml:space="preserve"> </w:instrText>
      </w:r>
      <w:r>
        <w:rPr>
          <w:lang w:val="en-US"/>
        </w:rPr>
        <w:instrText xml:space="preserve">distinctness</w:instrText>
      </w:r>
      <w:r>
        <w:instrText xml:space="preserve"> </w:instrText>
      </w:r>
      <w:r>
        <w:rPr>
          <w:lang w:val="en-US"/>
        </w:rPr>
        <w:instrText xml:space="preserve">of</w:instrText>
      </w:r>
      <w:r>
        <w:instrText xml:space="preserve"> </w:instrText>
      </w:r>
      <w:r>
        <w:rPr>
          <w:lang w:val="en-US"/>
        </w:rPr>
        <w:instrText xml:space="preserve">the</w:instrText>
      </w:r>
      <w:r>
        <w:instrText xml:space="preserve"> </w:instrText>
      </w:r>
      <w:r>
        <w:rPr>
          <w:lang w:val="en-US"/>
        </w:rPr>
        <w:instrText xml:space="preserve">blue</w:instrText>
      </w:r>
      <w:r>
        <w:instrText xml:space="preserve"> </w:instrText>
      </w:r>
      <w:r>
        <w:rPr>
          <w:lang w:val="en-US"/>
        </w:rPr>
        <w:instrText xml:space="preserve">mussels</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gould</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1"},"</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w:instrText>
      </w:r>
      <w:r>
        <w:rPr>
          <w:lang w:val="en-US"/>
        </w:rPr>
        <w:instrText xml:space="preserve">f</w:instrText>
      </w:r>
      <w:r>
        <w:instrText xml:space="preserve">2</w:instrText>
      </w:r>
      <w:r>
        <w:rPr>
          <w:lang w:val="en-US"/>
        </w:rPr>
        <w:instrText xml:space="preserve">d</w:instrText>
      </w:r>
      <w:r>
        <w:instrText xml:space="preserve">5</w:instrText>
      </w:r>
      <w:r>
        <w:rPr>
          <w:lang w:val="en-US"/>
        </w:rPr>
        <w:instrText xml:space="preserve">c</w:instrText>
      </w:r>
      <w:r>
        <w:instrText xml:space="preserve">684-6</w:instrText>
      </w:r>
      <w:r>
        <w:rPr>
          <w:lang w:val="en-US"/>
        </w:rPr>
        <w:instrText xml:space="preserve">f</w:instrText>
      </w:r>
      <w:r>
        <w:instrText xml:space="preserve">93-455</w:instrText>
      </w:r>
      <w:r>
        <w:rPr>
          <w:lang w:val="en-US"/>
        </w:rPr>
        <w:instrText xml:space="preserve">c</w:instrText>
      </w:r>
      <w:r>
        <w:instrText xml:space="preserve">-969</w:instrText>
      </w:r>
      <w:r>
        <w:rPr>
          <w:lang w:val="en-US"/>
        </w:rPr>
        <w:instrText xml:space="preserve">c</w:instrText>
      </w:r>
      <w:r>
        <w:instrText xml:space="preserve">-</w:instrText>
      </w:r>
      <w:r>
        <w:rPr>
          <w:lang w:val="en-US"/>
        </w:rPr>
        <w:instrText xml:space="preserve">a</w:instrText>
      </w:r>
      <w:r>
        <w:instrText xml:space="preserve">4</w:instrText>
      </w:r>
      <w:r>
        <w:rPr>
          <w:lang w:val="en-US"/>
        </w:rPr>
        <w:instrText xml:space="preserve">f</w:instrText>
      </w:r>
      <w:r>
        <w:instrText xml:space="preserve">1</w:instrText>
      </w:r>
      <w:r>
        <w:rPr>
          <w:lang w:val="en-US"/>
        </w:rPr>
        <w:instrText xml:space="preserve">f</w:instrText>
      </w:r>
      <w:r>
        <w:instrText xml:space="preserve">929</w:instrText>
      </w:r>
      <w:r>
        <w:rPr>
          <w:lang w:val="en-US"/>
        </w:rPr>
        <w:instrText xml:space="preserve">d</w:instrText>
      </w:r>
      <w:r>
        <w:instrText xml:space="preserve">5</w:instrText>
      </w:r>
      <w:r>
        <w:rPr>
          <w:lang w:val="en-US"/>
        </w:rPr>
        <w:instrText xml:space="preserve">e</w:instrText>
      </w:r>
      <w:r>
        <w:instrText xml:space="preserve">2"]}],"</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lainText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eviouslyFormattedCitation</w:instrText>
      </w:r>
      <w:r>
        <w:instrText xml:space="preserve">":"(</w:instrText>
      </w:r>
      <w:r>
        <w:rPr>
          <w:lang w:val="en-US"/>
        </w:rPr>
        <w:instrText xml:space="preserve">Katolikova</w:instrText>
      </w:r>
      <w:r>
        <w:instrText xml:space="preserve"> </w:instrText>
      </w:r>
      <w:r>
        <w:rPr>
          <w:lang w:val="en-US"/>
        </w:rPr>
        <w:instrText xml:space="preserve">et</w:instrText>
      </w:r>
      <w:r>
        <w:instrText xml:space="preserve"> </w:instrText>
      </w:r>
      <w:r>
        <w:rPr>
          <w:lang w:val="en-US"/>
        </w:rPr>
        <w:instrText xml:space="preserve">al</w:instrText>
      </w:r>
      <w:r>
        <w:instrText xml:space="preserve">., 2016; </w:instrText>
      </w:r>
      <w:r>
        <w:rPr>
          <w:lang w:val="en-US"/>
        </w:rPr>
        <w:instrText xml:space="preserve">Mallet</w:instrText>
      </w:r>
      <w:r>
        <w:instrText xml:space="preserve"> &amp; </w:instrText>
      </w:r>
      <w:r>
        <w:rPr>
          <w:lang w:val="en-US"/>
        </w:rPr>
        <w:instrText xml:space="preserve">Carver</w:instrText>
      </w:r>
      <w:r>
        <w:instrText xml:space="preserve">, 1995</w:instrText>
      </w:r>
      <w:r>
        <w:rPr>
          <w:lang w:val="en-US"/>
        </w:rPr>
        <w:instrText xml:space="preserve">a</w:instrText>
      </w:r>
      <w:r>
        <w:instrText xml:space="preserve">)"},"</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Katolikova</w:t>
      </w:r>
      <w:r>
        <w:t xml:space="preserve"> </w:t>
      </w:r>
      <w:r>
        <w:rPr>
          <w:lang w:val="en-US"/>
        </w:rPr>
        <w:t>et</w:t>
      </w:r>
      <w:r>
        <w:t xml:space="preserve"> </w:t>
      </w:r>
      <w:r>
        <w:rPr>
          <w:lang w:val="en-US"/>
        </w:rPr>
        <w:t>al</w:t>
      </w:r>
      <w:r>
        <w:t xml:space="preserve">., 2016; </w:t>
      </w:r>
      <w:r>
        <w:rPr>
          <w:lang w:val="en-US"/>
        </w:rPr>
        <w:t>Mallet</w:t>
      </w:r>
      <w:r>
        <w:t xml:space="preserve"> &amp; </w:t>
      </w:r>
      <w:r>
        <w:rPr>
          <w:lang w:val="en-US"/>
        </w:rPr>
        <w:t>Carver</w:t>
      </w:r>
      <w:r>
        <w:t>, 1995</w:t>
      </w:r>
      <w:r>
        <w:rPr>
          <w:lang w:val="en-US"/>
        </w:rPr>
        <w:t>a</w:t>
      </w:r>
      <w:r>
        <w:t>)</w:t>
      </w:r>
      <w:r>
        <w:rPr>
          <w:lang w:val="en-US"/>
        </w:rPr>
        <w:fldChar w:fldCharType="end"/>
      </w:r>
      <w:r>
        <w:t xml:space="preserve">. </w:t>
      </w:r>
    </w:p>
    <w:p>
      <w:r>
        <w:t xml:space="preserve">Среди признаков, предложенных в качестве диагностических, особого внимания достоин признак, предложенный Золотаревым и Шуровой </w:t>
      </w:r>
      <w:r>
        <w:fldChar w:fldCharType="begin" w:fldLock="1"/>
      </w:r>
      <w:r>
        <w:instrText xml:space="preserve">ADDIN CSL_CITATION {"citationItems":[{"id":"ITEM-1","itemData":{"author":[{"dropping-particle":"","family":"Золотарев","given":"В.Н.","non-dropping-particle":"","parse-names":false,"suffix":""},{"dropping-particle":"","family":"Шурова","given":"Н.М.","non-dropping-particle":"","parse-names":false,"suffix":""}],"container-title":"Биология моря","id":"ITEM-1","issue":"1","issued":{"date-parts":[["1995"]]},"page":"26-30","title":"СООТНОШЕНИЕ ПРИЗМАТИЧЕСКОГО И ПЕЛАМУТРОВОГО СЛОЕВ В РАКОВИНАХ МИДИЙ MYTILUS TROSSULUS","type":"article-journal","volume":"23"},"uris":["http://www.mendeley.com/documents/?uuid=e57ef62a-e44c-4faa-b55f-3c7ccffe52d5"]}],"mendeley":{"formattedCitation":"(Золотарев &amp; Шурова, 1995)","plainTextFormattedCitation":"(Золотарев &amp; Шурова, 1995)","previouslyFormattedCitation":"(Золотарев &amp; Шурова, 1995)"},"properties":{"noteIndex":0},"schema":"https://github.com/citation-style-language/schema/raw/master/csl-citation.json"}</w:instrText>
      </w:r>
      <w:r>
        <w:fldChar w:fldCharType="separate"/>
      </w:r>
      <w:r>
        <w:t>(Золотарев &amp; Шурова, 1995)</w:t>
      </w:r>
      <w:r>
        <w:fldChar w:fldCharType="end"/>
      </w:r>
      <w:r>
        <w:t xml:space="preserve">. Авторы указывают, что </w:t>
      </w:r>
      <w:r>
        <w:rPr>
          <w:highlight w:val="yellow"/>
        </w:rPr>
        <w:t>некоторые</w:t>
      </w:r>
      <w:r>
        <w:t xml:space="preserve"> Тихоокеанские мидии, относимые анализом аллозимов к </w:t>
      </w:r>
      <w:r>
        <w:rPr>
          <w:lang w:val="en-US"/>
        </w:rPr>
        <w:t>M</w:t>
      </w:r>
      <w:r>
        <w:t xml:space="preserve">. </w:t>
      </w:r>
      <w:r>
        <w:rPr>
          <w:lang w:val="en-US"/>
        </w:rPr>
        <w:t>trossulus</w:t>
      </w:r>
      <w:r>
        <w:t xml:space="preserve">, обладают отчетливыми различиями в </w:t>
      </w:r>
      <w:r>
        <w:rPr>
          <w:highlight w:val="yellow"/>
        </w:rPr>
        <w:t>( характере закладки перламутровогос слоя на внутренней поверхности раковины)</w:t>
      </w:r>
      <w:r>
        <w:t xml:space="preserve"> строении призматического слоя на внутренней её поверхности – а именно непрерывной каймой или даже синусом призматического слоя вдоль всего края раковины (у мидий из других регионов кайма имеет прерывистую форму или распространяется не на всем протяжении внутреннего края раковины). Дискриминантный анализ комплекса морфологических показателей показал, что такой признак позволяет отличать тихоокеанских мидий от мидий из Белого и Баренцева морей (предполагаемый </w:t>
      </w:r>
      <w:r>
        <w:rPr>
          <w:lang w:val="en-US"/>
        </w:rPr>
        <w:t>M</w:t>
      </w:r>
      <w:r>
        <w:t xml:space="preserve">. </w:t>
      </w:r>
      <w:r>
        <w:rPr>
          <w:lang w:val="en-US"/>
        </w:rPr>
        <w:t>edulis</w:t>
      </w:r>
      <w:r>
        <w:t xml:space="preserve">), а также от мидий из Средиземноморья (предполагаемый </w:t>
      </w:r>
      <w:r>
        <w:rPr>
          <w:lang w:val="en-US"/>
        </w:rPr>
        <w:t>M</w:t>
      </w:r>
      <w:r>
        <w:t xml:space="preserve">. </w:t>
      </w:r>
      <w:r>
        <w:rPr>
          <w:lang w:val="en-US"/>
        </w:rPr>
        <w:t>galloprovincialis</w:t>
      </w:r>
      <w:r>
        <w:t xml:space="preserve">). Однако авторы отмечали также, что среди тихоокеанских мидий встречаются мидии с прерывающейся каймой, в то время как среди Беломорских мидий – наоборот – с прерывающейся каймой, что они связывали с наличием гибридов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исследуемых популяциях. </w:t>
      </w:r>
    </w:p>
    <w:p>
      <w:r>
        <w:t xml:space="preserve">Католикова и соавторы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первыми смогли показать громадный потенциал для различения двух видов мидий, заложенный в этом полудагностическом признаке. Согласно их исследованиям популяций мидий в Белом море, существует достоверная корреляция между генетическими маркерами и предложенным </w:t>
      </w:r>
      <w:r>
        <w:rPr>
          <w:lang w:val="en-US"/>
        </w:rPr>
        <w:t>Z</w:t>
      </w:r>
      <w:r>
        <w:t xml:space="preserve">-индексом. </w:t>
      </w:r>
      <w:r>
        <w:rPr>
          <w:lang w:val="en-US"/>
        </w:rPr>
        <w:t>Z</w:t>
      </w:r>
      <w:r>
        <w:t xml:space="preserve">-индекс, является параметром, характеризующим длину каймы призматического слоя на внутренней стороне раковины, и рассчитывается по формуле: </w:t>
      </w:r>
      <w:r>
        <w:rPr>
          <w:lang w:val="en-US"/>
        </w:rPr>
        <w:t>Z</w:t>
      </w:r>
      <w:r>
        <w:t xml:space="preserve"> = </w:t>
      </w:r>
      <w:r>
        <w:rPr>
          <w:lang w:val="en-US"/>
        </w:rPr>
        <w:t>a</w:t>
      </w:r>
      <w:r>
        <w:t>/</w:t>
      </w:r>
      <w:r>
        <w:rPr>
          <w:lang w:val="en-US"/>
        </w:rPr>
        <w:t>l</w:t>
      </w:r>
      <w:r>
        <w:t xml:space="preserve"> , где </w:t>
      </w:r>
      <w:r>
        <w:rPr>
          <w:lang w:val="en-US"/>
        </w:rPr>
        <w:t>a</w:t>
      </w:r>
      <w:r>
        <w:t xml:space="preserve"> – это расстояние от </w:t>
      </w:r>
      <w:r>
        <w:rPr>
          <w:highlight w:val="yellow"/>
          <w:lang w:val="en-US"/>
        </w:rPr>
        <w:t>umbo</w:t>
      </w:r>
      <w:r>
        <w:t xml:space="preserve"> до переднего конца черной полоски лигамента, а </w:t>
      </w:r>
      <w:r>
        <w:rPr>
          <w:lang w:val="en-US"/>
        </w:rPr>
        <w:t>l</w:t>
      </w:r>
      <w:r>
        <w:t xml:space="preserve"> – это расстояние от </w:t>
      </w:r>
      <w:r>
        <w:rPr>
          <w:highlight w:val="yellow"/>
          <w:lang w:val="en-US"/>
        </w:rPr>
        <w:t>umbo</w:t>
      </w:r>
      <w:r>
        <w:t xml:space="preserve"> до заднего конца черной полоски лигамента. Таким образом, животные с прерывающейся черной полоской призматического слоя будут иметь </w:t>
      </w:r>
      <w:r>
        <w:rPr>
          <w:lang w:val="en-US"/>
        </w:rPr>
        <w:t>Z</w:t>
      </w:r>
      <w:r>
        <w:t xml:space="preserve">-индекс больший или равный 1, в то время как животные с непрерывной полоской лигамента, будут иметь </w:t>
      </w:r>
      <w:r>
        <w:rPr>
          <w:lang w:val="en-US"/>
        </w:rPr>
        <w:t>Z</w:t>
      </w:r>
      <w:r>
        <w:t xml:space="preserve">-индекс меньше 1 или равный 0. Согласно данным Католиковой и соавторов, 80% </w:t>
      </w:r>
      <w:r>
        <w:rPr>
          <w:lang w:val="en-US"/>
        </w:rPr>
        <w:t>M</w:t>
      </w:r>
      <w:r>
        <w:t xml:space="preserve">. </w:t>
      </w:r>
      <w:r>
        <w:rPr>
          <w:lang w:val="en-US"/>
        </w:rPr>
        <w:t>trossulus</w:t>
      </w:r>
      <w:r>
        <w:t xml:space="preserve"> обладали Т-морфотипом (так авторы обозначают мидий, обладающих непрерывной полоской призматического слоя и имеющих </w:t>
      </w:r>
      <w:r>
        <w:rPr>
          <w:lang w:val="en-US"/>
        </w:rPr>
        <w:t>Z</w:t>
      </w:r>
      <w:r>
        <w:t xml:space="preserve"> = 0), и 97% </w:t>
      </w:r>
      <w:r>
        <w:rPr>
          <w:lang w:val="en-US"/>
        </w:rPr>
        <w:t>M</w:t>
      </w:r>
      <w:r>
        <w:t xml:space="preserve">. </w:t>
      </w:r>
      <w:r>
        <w:rPr>
          <w:lang w:val="en-US"/>
        </w:rPr>
        <w:t>edulis</w:t>
      </w:r>
      <w:r>
        <w:t xml:space="preserve"> обладали Е-морфотипом (так авторы называют мидий, обладающих прерывающейся полоской призматического слоя и </w:t>
      </w:r>
      <w:r>
        <w:rPr>
          <w:lang w:val="en-US"/>
        </w:rPr>
        <w:t>Z</w:t>
      </w:r>
      <w:r>
        <w:t xml:space="preserve"> &gt; 0). Одновременно с этим, гибриды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в Белом море демонстрировали самые различные значения </w:t>
      </w:r>
      <w:r>
        <w:rPr>
          <w:lang w:val="en-US"/>
        </w:rPr>
        <w:t>Z</w:t>
      </w:r>
      <w:r>
        <w:t xml:space="preserve">-индекса. Авторы не берутся утверждать об адаптивном функционале такого признака, но отмечают, что наличие черной полоски выступающего лигамента может быть связано с нарушениями процессов образования перламутрового, призматического слоя раковины. Данное предположение особенно актуально, учитывая отмечаемую многими авторами хрупкость раковин </w:t>
      </w:r>
      <w:r>
        <w:rPr>
          <w:lang w:val="en-US"/>
        </w:rPr>
        <w:t>M</w:t>
      </w:r>
      <w:r>
        <w:t xml:space="preserve">. </w:t>
      </w:r>
      <w:r>
        <w:rPr>
          <w:lang w:val="en-US"/>
        </w:rPr>
        <w:t>trossulus</w:t>
      </w:r>
      <w:r>
        <w:t xml:space="preserve">. </w:t>
      </w:r>
    </w:p>
    <w:p>
      <w:r>
        <w:t xml:space="preserve">В другом исследовании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включающем в себя материал для генетического и морфологического анализа не только из Белого моря, но и из морей Северной Атлантики и Балтийского моря, те же авторы отмечают, что процент Т-морфотипов в «чистых» поселениях </w:t>
      </w:r>
      <w:r>
        <w:rPr>
          <w:lang w:val="en-US"/>
        </w:rPr>
        <w:t>M</w:t>
      </w:r>
      <w:r>
        <w:t xml:space="preserve">. </w:t>
      </w:r>
      <w:r>
        <w:rPr>
          <w:lang w:val="en-US"/>
        </w:rPr>
        <w:t>trossulus</w:t>
      </w:r>
      <w:r>
        <w:t xml:space="preserve"> и Е-морфотипов в «чистых» поселениях </w:t>
      </w:r>
      <w:r>
        <w:rPr>
          <w:lang w:val="en-US"/>
        </w:rPr>
        <w:t>M</w:t>
      </w:r>
      <w:r>
        <w:t xml:space="preserve">. </w:t>
      </w:r>
      <w:r>
        <w:rPr>
          <w:lang w:val="en-US"/>
        </w:rPr>
        <w:t>edulis</w:t>
      </w:r>
      <w:r>
        <w:t xml:space="preserve"> отличается в зависимости от региона. Так, например, в поселениях мидий в Баренцевом море и в Балтийском морях </w:t>
      </w:r>
      <w:r>
        <w:rPr>
          <w:lang w:val="en-US"/>
        </w:rPr>
        <w:t>M</w:t>
      </w:r>
      <w:r>
        <w:t xml:space="preserve">. </w:t>
      </w:r>
      <w:r>
        <w:rPr>
          <w:lang w:val="en-US"/>
        </w:rPr>
        <w:t>trossulus</w:t>
      </w:r>
      <w:r>
        <w:t xml:space="preserve"> характеризуются экстремально большим процентом Е-морфотипов. Для объяснения таких отличий между различными гибридными зонами авторы предлагают две гипотезы. </w:t>
      </w:r>
    </w:p>
    <w:p>
      <w:r>
        <w:t xml:space="preserve">Первая гипотеза предполагает, что частота встречаемость морфотипов напрямую связана с определенными вид-специфичными генами (отвечающими за эффективность продукции призматического слоя раковины), которые могут интрогрессировать между двумя видами в результате гибридизации и бэккроссинга. Эта гипотеза косвенно подтверждается тем, что Балтийские популяции </w:t>
      </w:r>
      <w:r>
        <w:rPr>
          <w:lang w:val="en-US"/>
        </w:rPr>
        <w:t>M</w:t>
      </w:r>
      <w:r>
        <w:t xml:space="preserve">. </w:t>
      </w:r>
      <w:r>
        <w:rPr>
          <w:lang w:val="en-US"/>
        </w:rPr>
        <w:t>trossulus</w:t>
      </w:r>
      <w:r>
        <w:t xml:space="preserve"> зачастую рассматривается как рой из гибридов первого поколения и бэккроссов этих гибридов с </w:t>
      </w:r>
      <w:r>
        <w:rPr>
          <w:lang w:val="en-US"/>
        </w:rPr>
        <w:t>M</w:t>
      </w:r>
      <w:r>
        <w:t xml:space="preserve">. </w:t>
      </w:r>
      <w:r>
        <w:rPr>
          <w:lang w:val="en-US"/>
        </w:rPr>
        <w:t>trossulus</w:t>
      </w:r>
      <w:r>
        <w:t xml:space="preserve"> и как раз очень сильно подвержена интрогрессии генов </w:t>
      </w:r>
      <w:r>
        <w:rPr>
          <w:lang w:val="en-US"/>
        </w:rPr>
        <w:t>M</w:t>
      </w:r>
      <w:r>
        <w:t xml:space="preserve">. </w:t>
      </w:r>
      <w:r>
        <w:rPr>
          <w:lang w:val="en-US"/>
        </w:rPr>
        <w:t>edulis</w:t>
      </w:r>
      <w:r>
        <w:t xml:space="preserve"> </w:t>
      </w:r>
      <w:r>
        <w:rPr>
          <w:lang w:val="en-US"/>
        </w:rPr>
        <w:fldChar w:fldCharType="begin" w:fldLock="1"/>
      </w:r>
      <w:r>
        <w:rPr>
          <w:lang w:val="en-US"/>
        </w:rPr>
        <w:instrText xml:space="preserve">ADDIN</w:instrText>
      </w:r>
      <w:r>
        <w:instrText xml:space="preserve"> </w:instrText>
      </w:r>
      <w:r>
        <w:rPr>
          <w:lang w:val="en-US"/>
        </w:rPr>
        <w:instrText xml:space="preserve">CSL</w:instrText>
      </w:r>
      <w:r>
        <w:instrText xml:space="preserve">_</w:instrText>
      </w:r>
      <w:r>
        <w:rPr>
          <w:lang w:val="en-US"/>
        </w:rPr>
        <w:instrText xml:space="preserve">CITATION</w:instrText>
      </w:r>
      <w:r>
        <w:instrText xml:space="preserve"> {"</w:instrText>
      </w:r>
      <w:r>
        <w:rPr>
          <w:lang w:val="en-US"/>
        </w:rPr>
        <w:instrText xml:space="preserve">citationItems</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temData</w:instrText>
      </w:r>
      <w:r>
        <w:instrText xml:space="preserve">":{"</w:instrText>
      </w:r>
      <w:r>
        <w:rPr>
          <w:lang w:val="en-US"/>
        </w:rPr>
        <w:instrText xml:space="preserve">DOI</w:instrText>
      </w:r>
      <w:r>
        <w:instrText xml:space="preserve">":"10.1007/</w:instrText>
      </w:r>
      <w:r>
        <w:rPr>
          <w:lang w:val="en-US"/>
        </w:rPr>
        <w:instrText xml:space="preserve">s</w:instrText>
      </w:r>
      <w:r>
        <w:instrText xml:space="preserve">00227-010-1609-</w:instrText>
      </w:r>
      <w:r>
        <w:rPr>
          <w:lang w:val="en-US"/>
        </w:rPr>
        <w:instrText xml:space="preserve">z</w:instrText>
      </w:r>
      <w:r>
        <w:instrText xml:space="preserve">","</w:instrText>
      </w:r>
      <w:r>
        <w:rPr>
          <w:lang w:val="en-US"/>
        </w:rPr>
        <w:instrText xml:space="preserve">ISSN</w:instrText>
      </w:r>
      <w:r>
        <w:instrText xml:space="preserve">":"00253162","</w:instrText>
      </w:r>
      <w:r>
        <w:rPr>
          <w:lang w:val="en-US"/>
        </w:rPr>
        <w:instrText xml:space="preserve">abstract</w:instrText>
      </w:r>
      <w:r>
        <w:instrText xml:space="preserve">":"</w:instrText>
      </w:r>
      <w:r>
        <w:rPr>
          <w:lang w:val="en-US"/>
        </w:rPr>
        <w:instrText xml:space="preserve">From</w:instrText>
      </w:r>
      <w:r>
        <w:instrText xml:space="preserve"> </w:instrText>
      </w:r>
      <w:r>
        <w:rPr>
          <w:lang w:val="en-US"/>
        </w:rPr>
        <w:instrText xml:space="preserve">data</w:instrText>
      </w:r>
      <w:r>
        <w:instrText xml:space="preserve"> </w:instrText>
      </w:r>
      <w:r>
        <w:rPr>
          <w:lang w:val="en-US"/>
        </w:rPr>
        <w:instrText xml:space="preserve">on</w:instrText>
      </w:r>
      <w:r>
        <w:instrText xml:space="preserve"> </w:instrText>
      </w:r>
      <w:r>
        <w:rPr>
          <w:lang w:val="en-US"/>
        </w:rPr>
        <w:instrText xml:space="preserve">allozyme</w:instrText>
      </w:r>
      <w:r>
        <w:instrText xml:space="preserve">, </w:instrText>
      </w:r>
      <w:r>
        <w:rPr>
          <w:lang w:val="en-US"/>
        </w:rPr>
        <w:instrText xml:space="preserve">nuclear</w:instrText>
      </w:r>
      <w:r>
        <w:instrText xml:space="preserve"> </w:instrText>
      </w:r>
      <w:r>
        <w:rPr>
          <w:lang w:val="en-US"/>
        </w:rPr>
        <w:instrText xml:space="preserve">DNA</w:instrText>
      </w:r>
      <w:r>
        <w:instrText xml:space="preserve"> </w:instrText>
      </w:r>
      <w:r>
        <w:rPr>
          <w:lang w:val="en-US"/>
        </w:rPr>
        <w:instrText xml:space="preserve">and</w:instrText>
      </w:r>
      <w:r>
        <w:instrText xml:space="preserve"> </w:instrText>
      </w:r>
      <w:r>
        <w:rPr>
          <w:lang w:val="en-US"/>
        </w:rPr>
        <w:instrText xml:space="preserve">mitochondrial</w:instrText>
      </w:r>
      <w:r>
        <w:instrText xml:space="preserve"> </w:instrText>
      </w:r>
      <w:r>
        <w:rPr>
          <w:lang w:val="en-US"/>
        </w:rPr>
        <w:instrText xml:space="preserve">DNA</w:instrText>
      </w:r>
      <w:r>
        <w:instrText xml:space="preserve"> </w:instrText>
      </w:r>
      <w:r>
        <w:rPr>
          <w:lang w:val="en-US"/>
        </w:rPr>
        <w:instrText xml:space="preserve">markers</w:instrText>
      </w:r>
      <w:r>
        <w:instrText xml:space="preserve">, </w:instrText>
      </w:r>
      <w:r>
        <w:rPr>
          <w:lang w:val="en-US"/>
        </w:rPr>
        <w:instrText xml:space="preserve">we</w:instrText>
      </w:r>
      <w:r>
        <w:instrText xml:space="preserve"> </w:instrText>
      </w:r>
      <w:r>
        <w:rPr>
          <w:lang w:val="en-US"/>
        </w:rPr>
        <w:instrText xml:space="preserve">show</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originally</w:instrText>
      </w:r>
      <w:r>
        <w:instrText xml:space="preserve"> </w:instrText>
      </w:r>
      <w:r>
        <w:rPr>
          <w:lang w:val="en-US"/>
        </w:rPr>
        <w:instrText xml:space="preserve">North</w:instrText>
      </w:r>
      <w:r>
        <w:instrText xml:space="preserve"> </w:instrText>
      </w:r>
      <w:r>
        <w:rPr>
          <w:lang w:val="en-US"/>
        </w:rPr>
        <w:instrText xml:space="preserve">Pacific</w:instrText>
      </w:r>
      <w:r>
        <w:instrText xml:space="preserve">/</w:instrText>
      </w:r>
      <w:r>
        <w:rPr>
          <w:lang w:val="en-US"/>
        </w:rPr>
        <w:instrText xml:space="preserve">Northwest</w:instrText>
      </w:r>
      <w:r>
        <w:instrText xml:space="preserve"> </w:instrText>
      </w:r>
      <w:r>
        <w:rPr>
          <w:lang w:val="en-US"/>
        </w:rPr>
        <w:instrText xml:space="preserve">Atlantic</w:instrText>
      </w:r>
      <w:r>
        <w:instrText xml:space="preserve"> </w:instrText>
      </w:r>
      <w:r>
        <w:rPr>
          <w:lang w:val="en-US"/>
        </w:rPr>
        <w:instrText xml:space="preserve">mussel</w:instrText>
      </w:r>
      <w:r>
        <w:instrText xml:space="preserve"> </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s</w:instrText>
      </w:r>
      <w:r>
        <w:instrText xml:space="preserve"> </w:instrText>
      </w:r>
      <w:r>
        <w:rPr>
          <w:lang w:val="en-US"/>
        </w:rPr>
        <w:instrText xml:space="preserve">widespread</w:instrText>
      </w:r>
      <w:r>
        <w:instrText xml:space="preserve"> </w:instrText>
      </w:r>
      <w:r>
        <w:rPr>
          <w:lang w:val="en-US"/>
        </w:rPr>
        <w:instrText xml:space="preserve">on</w:instrText>
      </w:r>
      <w:r>
        <w:instrText xml:space="preserve"> </w:instrText>
      </w:r>
      <w:r>
        <w:rPr>
          <w:lang w:val="en-US"/>
        </w:rPr>
        <w:instrText xml:space="preserve">North</w:instrText>
      </w:r>
      <w:r>
        <w:instrText xml:space="preserve"> </w:instrText>
      </w:r>
      <w:r>
        <w:rPr>
          <w:lang w:val="en-US"/>
        </w:rPr>
        <w:instrText xml:space="preserve">European</w:instrText>
      </w:r>
      <w:r>
        <w:instrText xml:space="preserve"> </w:instrText>
      </w:r>
      <w:r>
        <w:rPr>
          <w:lang w:val="en-US"/>
        </w:rPr>
        <w:instrText xml:space="preserve">coasts</w:instrText>
      </w:r>
      <w:r>
        <w:instrText xml:space="preserve">, </w:instrText>
      </w:r>
      <w:r>
        <w:rPr>
          <w:lang w:val="en-US"/>
        </w:rPr>
        <w:instrText xml:space="preserve">earliM</w:instrText>
      </w:r>
      <w:r>
        <w:instrText xml:space="preserve">. </w:instrText>
      </w:r>
      <w:r>
        <w:rPr>
          <w:lang w:val="en-US"/>
        </w:rPr>
        <w:instrText xml:space="preserve">trossuluser</w:instrText>
      </w:r>
      <w:r>
        <w:instrText xml:space="preserve"> </w:instrText>
      </w:r>
      <w:r>
        <w:rPr>
          <w:lang w:val="en-US"/>
        </w:rPr>
        <w:instrText xml:space="preserve">thought</w:instrText>
      </w:r>
      <w:r>
        <w:instrText xml:space="preserve"> </w:instrText>
      </w:r>
      <w:r>
        <w:rPr>
          <w:lang w:val="en-US"/>
        </w:rPr>
        <w:instrText xml:space="preserve">to</w:instrText>
      </w:r>
      <w:r>
        <w:instrText xml:space="preserve"> </w:instrText>
      </w:r>
      <w:r>
        <w:rPr>
          <w:lang w:val="en-US"/>
        </w:rPr>
        <w:instrText xml:space="preserve">be</w:instrText>
      </w:r>
      <w:r>
        <w:instrText xml:space="preserve"> </w:instrText>
      </w:r>
      <w:r>
        <w:rPr>
          <w:lang w:val="en-US"/>
        </w:rPr>
        <w:instrText xml:space="preserve">inhabited</w:instrText>
      </w:r>
      <w:r>
        <w:instrText xml:space="preserve"> </w:instrText>
      </w:r>
      <w:r>
        <w:rPr>
          <w:lang w:val="en-US"/>
        </w:rPr>
        <w:instrText xml:space="preserve">only</w:instrText>
      </w:r>
      <w:r>
        <w:instrText xml:space="preserve"> </w:instrText>
      </w:r>
      <w:r>
        <w:rPr>
          <w:lang w:val="en-US"/>
        </w:rPr>
        <w:instrText xml:space="preserve">by</w:instrText>
      </w:r>
      <w:r>
        <w:instrText xml:space="preserve"> </w:instrText>
      </w:r>
      <w:r>
        <w:rPr>
          <w:lang w:val="en-US"/>
        </w:rPr>
        <w:instrText xml:space="preserve">Mytilus</w:instrText>
      </w:r>
      <w:r>
        <w:instrText xml:space="preserve"> </w:instrText>
      </w:r>
      <w:r>
        <w:rPr>
          <w:lang w:val="en-US"/>
        </w:rPr>
        <w:instrText xml:space="preserve">edulis</w:instrText>
      </w:r>
      <w:r>
        <w:instrText xml:space="preserve">. </w:instrText>
      </w:r>
      <w:r>
        <w:rPr>
          <w:lang w:val="en-US"/>
        </w:rPr>
        <w:instrText xml:space="preserve">Several</w:instrText>
      </w:r>
      <w:r>
        <w:instrText xml:space="preserve"> </w:instrText>
      </w:r>
      <w:r>
        <w:rPr>
          <w:lang w:val="en-US"/>
        </w:rPr>
        <w:instrText xml:space="preserve">local</w:instrText>
      </w:r>
      <w:r>
        <w:instrText xml:space="preserve"> </w:instrText>
      </w:r>
      <w:r>
        <w:rPr>
          <w:lang w:val="en-US"/>
        </w:rPr>
        <w:instrText xml:space="preserve">occurrences</w:instrText>
      </w:r>
      <w:r>
        <w:instrText xml:space="preserve"> </w:instrText>
      </w:r>
      <w:r>
        <w:rPr>
          <w:lang w:val="en-US"/>
        </w:rPr>
        <w:instrText xml:space="preserve">of</w:instrText>
      </w:r>
      <w:r>
        <w:instrText xml:space="preserve">, </w:instrText>
      </w:r>
      <w:r>
        <w:rPr>
          <w:lang w:val="en-US"/>
        </w:rPr>
        <w:instrText xml:space="preserve">interspersed</w:instrText>
      </w:r>
      <w:r>
        <w:instrText xml:space="preserve"> </w:instrText>
      </w:r>
      <w:r>
        <w:rPr>
          <w:lang w:val="en-US"/>
        </w:rPr>
        <w:instrText xml:space="preserve">with</w:instrText>
      </w:r>
      <w:r>
        <w:instrText xml:space="preserve"> </w:instrText>
      </w:r>
      <w:r>
        <w:rPr>
          <w:lang w:val="en-US"/>
        </w:rPr>
        <w:instrText xml:space="preserve">a</w:instrText>
      </w:r>
      <w:r>
        <w:instrText xml:space="preserve"> </w:instrText>
      </w:r>
      <w:r>
        <w:rPr>
          <w:lang w:val="en-US"/>
        </w:rPr>
        <w:instrText xml:space="preserve">dominant</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were</w:instrText>
      </w:r>
      <w:r>
        <w:instrText xml:space="preserve"> </w:instrText>
      </w:r>
      <w:r>
        <w:rPr>
          <w:lang w:val="en-US"/>
        </w:rPr>
        <w:instrText xml:space="preserve">recorded</w:instrText>
      </w:r>
      <w:r>
        <w:instrText xml:space="preserve"> </w:instrText>
      </w:r>
      <w:r>
        <w:rPr>
          <w:lang w:val="en-US"/>
        </w:rPr>
        <w:instrText xml:space="preserve">on</w:instrText>
      </w:r>
      <w:r>
        <w:instrText xml:space="preserve"> </w:instrText>
      </w:r>
      <w:r>
        <w:rPr>
          <w:lang w:val="en-US"/>
        </w:rPr>
        <w:instrText xml:space="preserve">the</w:instrText>
      </w:r>
      <w:r>
        <w:instrText xml:space="preserve"> </w:instrText>
      </w:r>
      <w:r>
        <w:rPr>
          <w:lang w:val="en-US"/>
        </w:rPr>
        <w:instrText xml:space="preserve">North</w:instrText>
      </w:r>
      <w:r>
        <w:instrText xml:space="preserve"> </w:instrText>
      </w:r>
      <w:r>
        <w:rPr>
          <w:lang w:val="en-US"/>
        </w:rPr>
        <w:instrText xml:space="preserve">Sea</w:instrText>
      </w:r>
      <w:r>
        <w:instrText xml:space="preserve">, </w:instrText>
      </w:r>
      <w:r>
        <w:rPr>
          <w:lang w:val="en-US"/>
        </w:rPr>
        <w:instrText xml:space="preserve">Norwegian</w:instrText>
      </w:r>
      <w:r>
        <w:instrText xml:space="preserve"> </w:instrText>
      </w:r>
      <w:r>
        <w:rPr>
          <w:lang w:val="en-US"/>
        </w:rPr>
        <w:instrText xml:space="preserve">Sea</w:instrText>
      </w:r>
      <w:r>
        <w:instrText xml:space="preserve"> </w:instrText>
      </w:r>
      <w:r>
        <w:rPr>
          <w:lang w:val="en-US"/>
        </w:rPr>
        <w:instrText xml:space="preserve">and</w:instrText>
      </w:r>
      <w:r>
        <w:instrText xml:space="preserve"> </w:instrText>
      </w:r>
      <w:r>
        <w:rPr>
          <w:lang w:val="en-US"/>
        </w:rPr>
        <w:instrText xml:space="preserve">Barents</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Norway</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coasts</w:instrText>
      </w:r>
      <w:r>
        <w:instrText xml:space="preserve"> </w:instrText>
      </w:r>
      <w:r>
        <w:rPr>
          <w:lang w:val="en-US"/>
        </w:rPr>
        <w:instrText xml:space="preserve">of</w:instrText>
      </w:r>
      <w:r>
        <w:instrText xml:space="preserve"> </w:instrText>
      </w:r>
      <w:r>
        <w:rPr>
          <w:lang w:val="en-US"/>
        </w:rPr>
        <w:instrText xml:space="preserve">Kola</w:instrText>
      </w:r>
      <w:r>
        <w:instrText xml:space="preserve"> </w:instrText>
      </w:r>
      <w:r>
        <w:rPr>
          <w:lang w:val="en-US"/>
        </w:rPr>
        <w:instrText xml:space="preserve">Peninsula</w:instrText>
      </w:r>
      <w:r>
        <w:instrText xml:space="preserve"> </w:instrText>
      </w:r>
      <w:r>
        <w:rPr>
          <w:lang w:val="en-US"/>
        </w:rPr>
        <w:instrText xml:space="preserve">in</w:instrText>
      </w:r>
      <w:r>
        <w:instrText xml:space="preserve"> </w:instrText>
      </w:r>
      <w:r>
        <w:rPr>
          <w:lang w:val="en-US"/>
        </w:rPr>
        <w:instrText xml:space="preserve">Russia</w:instrText>
      </w:r>
      <w:r>
        <w:instrText xml:space="preserve">. </w:instrText>
      </w:r>
      <w:r>
        <w:rPr>
          <w:lang w:val="en-US"/>
        </w:rPr>
        <w:instrText xml:space="preserve">The</w:instrText>
      </w:r>
      <w:r>
        <w:instrText xml:space="preserve"> </w:instrText>
      </w:r>
      <w:r>
        <w:rPr>
          <w:lang w:val="en-US"/>
        </w:rPr>
        <w:instrText xml:space="preserve">proportion</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genetic</w:instrText>
      </w:r>
      <w:r>
        <w:instrText xml:space="preserve"> </w:instrText>
      </w:r>
      <w:r>
        <w:rPr>
          <w:lang w:val="en-US"/>
        </w:rPr>
        <w:instrText xml:space="preserve">background</w:instrText>
      </w:r>
      <w:r>
        <w:instrText xml:space="preserve"> </w:instrText>
      </w:r>
      <w:r>
        <w:rPr>
          <w:lang w:val="en-US"/>
        </w:rPr>
        <w:instrText xml:space="preserve">observed</w:instrText>
      </w:r>
      <w:r>
        <w:instrText xml:space="preserve"> </w:instrText>
      </w:r>
      <w:r>
        <w:rPr>
          <w:lang w:val="en-US"/>
        </w:rPr>
        <w:instrText xml:space="preserve">at</w:instrText>
      </w:r>
      <w:r>
        <w:instrText xml:space="preserve"> </w:instrText>
      </w:r>
      <w:r>
        <w:rPr>
          <w:lang w:val="en-US"/>
        </w:rPr>
        <w:instrText xml:space="preserve">any</w:instrText>
      </w:r>
      <w:r>
        <w:instrText xml:space="preserve"> </w:instrText>
      </w:r>
      <w:r>
        <w:rPr>
          <w:lang w:val="en-US"/>
        </w:rPr>
        <w:instrText xml:space="preserve">one</w:instrText>
      </w:r>
      <w:r>
        <w:instrText xml:space="preserve"> </w:instrText>
      </w:r>
      <w:r>
        <w:rPr>
          <w:lang w:val="en-US"/>
        </w:rPr>
        <w:instrText xml:space="preserve">site</w:instrText>
      </w:r>
      <w:r>
        <w:instrText xml:space="preserve"> </w:instrText>
      </w:r>
      <w:r>
        <w:rPr>
          <w:lang w:val="en-US"/>
        </w:rPr>
        <w:instrText xml:space="preserve">varied</w:instrText>
      </w:r>
      <w:r>
        <w:instrText xml:space="preserve"> </w:instrText>
      </w:r>
      <w:r>
        <w:rPr>
          <w:lang w:val="en-US"/>
        </w:rPr>
        <w:instrText xml:space="preserve">from</w:instrText>
      </w:r>
      <w:r>
        <w:instrText xml:space="preserve"> 0 </w:instrText>
      </w:r>
      <w:r>
        <w:rPr>
          <w:lang w:val="en-US"/>
        </w:rPr>
        <w:instrText xml:space="preserve">to</w:instrText>
      </w:r>
      <w:r>
        <w:instrText xml:space="preserve"> 95%. </w:instrText>
      </w:r>
      <w:r>
        <w:rPr>
          <w:lang w:val="en-US"/>
        </w:rPr>
        <w:instrText xml:space="preserve">These</w:instrText>
      </w:r>
      <w:r>
        <w:instrText xml:space="preserve"> </w:instrText>
      </w:r>
      <w:r>
        <w:rPr>
          <w:lang w:val="en-US"/>
        </w:rPr>
        <w:instrText xml:space="preserve">new</w:instrText>
      </w:r>
      <w:r>
        <w:instrText xml:space="preserve"> </w:instrText>
      </w:r>
      <w:r>
        <w:rPr>
          <w:lang w:val="en-US"/>
        </w:rPr>
        <w:instrText xml:space="preserve">occurrences</w:instrText>
      </w:r>
      <w:r>
        <w:instrText xml:space="preserve"> </w:instrText>
      </w:r>
      <w:r>
        <w:rPr>
          <w:lang w:val="en-US"/>
        </w:rPr>
        <w:instrText xml:space="preserve">are</w:instrText>
      </w:r>
      <w:r>
        <w:instrText xml:space="preserve"> </w:instrText>
      </w:r>
      <w:r>
        <w:rPr>
          <w:lang w:val="en-US"/>
        </w:rPr>
        <w:instrText xml:space="preserve">not</w:instrText>
      </w:r>
      <w:r>
        <w:instrText xml:space="preserve"> </w:instrText>
      </w:r>
      <w:r>
        <w:rPr>
          <w:lang w:val="en-US"/>
        </w:rPr>
        <w:instrText xml:space="preserve">related</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previously</w:instrText>
      </w:r>
      <w:r>
        <w:instrText xml:space="preserve"> </w:instrText>
      </w:r>
      <w:r>
        <w:rPr>
          <w:lang w:val="en-US"/>
        </w:rPr>
        <w:instrText xml:space="preserve">known</w:instrText>
      </w:r>
      <w:r>
        <w:instrText xml:space="preserve">, </w:instrText>
      </w:r>
      <w:r>
        <w:rPr>
          <w:lang w:val="en-US"/>
        </w:rPr>
        <w:instrText xml:space="preserve">introgressed</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population</w:instrText>
      </w:r>
      <w:r>
        <w:instrText xml:space="preserve"> </w:instrText>
      </w:r>
      <w:r>
        <w:rPr>
          <w:lang w:val="en-US"/>
        </w:rPr>
        <w:instrText xml:space="preserve">that</w:instrText>
      </w:r>
      <w:r>
        <w:instrText xml:space="preserve"> </w:instrText>
      </w:r>
      <w:r>
        <w:rPr>
          <w:lang w:val="en-US"/>
        </w:rPr>
        <w:instrText xml:space="preserve">occupies</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ea</w:instrText>
      </w:r>
      <w:r>
        <w:instrText xml:space="preserve">. </w:instrText>
      </w:r>
      <w:r>
        <w:rPr>
          <w:lang w:val="en-US"/>
        </w:rPr>
        <w:instrText xml:space="preserve">The</w:instrText>
      </w:r>
      <w:r>
        <w:instrText xml:space="preserve"> </w:instrText>
      </w:r>
      <w:r>
        <w:rPr>
          <w:lang w:val="en-US"/>
        </w:rPr>
        <w:instrText xml:space="preserve">new</w:instrText>
      </w:r>
      <w:r>
        <w:instrText xml:space="preserve"> </w:instrText>
      </w:r>
      <w:r>
        <w:rPr>
          <w:lang w:val="en-US"/>
        </w:rPr>
        <w:instrText xml:space="preserve">northern</w:instrText>
      </w:r>
      <w:r>
        <w:instrText xml:space="preserve"> </w:instrText>
      </w:r>
      <w:r>
        <w:rPr>
          <w:lang w:val="en-US"/>
        </w:rPr>
        <w:instrText xml:space="preserve">occurrences</w:instrText>
      </w:r>
      <w:r>
        <w:instrText xml:space="preserve"> </w:instrText>
      </w:r>
      <w:r>
        <w:rPr>
          <w:lang w:val="en-US"/>
        </w:rPr>
        <w:instrText xml:space="preserve">retain</w:instrText>
      </w:r>
      <w:r>
        <w:instrText xml:space="preserve"> </w:instrText>
      </w:r>
      <w:r>
        <w:rPr>
          <w:lang w:val="en-US"/>
        </w:rPr>
        <w:instrText xml:space="preserve">both</w:instrText>
      </w:r>
      <w:r>
        <w:instrText xml:space="preserve"> </w:instrText>
      </w:r>
      <w:r>
        <w:rPr>
          <w:lang w:val="en-US"/>
        </w:rPr>
        <w:instrText xml:space="preserve">the</w:instrText>
      </w:r>
      <w:r>
        <w:instrText xml:space="preserve"> </w:instrText>
      </w:r>
      <w:r>
        <w:rPr>
          <w:lang w:val="en-US"/>
        </w:rPr>
        <w:instrText xml:space="preserve">F</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mitochondria</w:instrText>
      </w:r>
      <w:r>
        <w:instrText xml:space="preserve">, </w:instrText>
      </w:r>
      <w:r>
        <w:rPr>
          <w:lang w:val="en-US"/>
        </w:rPr>
        <w:instrText xml:space="preserve">which</w:instrText>
      </w:r>
      <w:r>
        <w:instrText xml:space="preserve"> </w:instrText>
      </w:r>
      <w:r>
        <w:rPr>
          <w:lang w:val="en-US"/>
        </w:rPr>
        <w:instrText xml:space="preserve">have</w:instrText>
      </w:r>
      <w:r>
        <w:instrText xml:space="preserve"> </w:instrText>
      </w:r>
      <w:r>
        <w:rPr>
          <w:lang w:val="en-US"/>
        </w:rPr>
        <w:instrText xml:space="preserve">been</w:instrText>
      </w:r>
      <w:r>
        <w:instrText xml:space="preserve"> </w:instrText>
      </w:r>
      <w:r>
        <w:rPr>
          <w:lang w:val="en-US"/>
        </w:rPr>
        <w:instrText xml:space="preserve">los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stock</w:instrText>
      </w:r>
      <w:r>
        <w:instrText xml:space="preserve">. </w:instrText>
      </w:r>
      <w:r>
        <w:rPr>
          <w:lang w:val="en-US"/>
        </w:rPr>
        <w:instrText xml:space="preserve">While</w:instrText>
      </w:r>
      <w:r>
        <w:instrText xml:space="preserve"> </w:instrText>
      </w:r>
      <w:r>
        <w:rPr>
          <w:lang w:val="en-US"/>
        </w:rPr>
        <w:instrText xml:space="preserve">hybridization</w:instrText>
      </w:r>
      <w:r>
        <w:instrText xml:space="preserve"> </w:instrText>
      </w:r>
      <w:r>
        <w:rPr>
          <w:lang w:val="en-US"/>
        </w:rPr>
        <w:instrText xml:space="preserve">takes</w:instrText>
      </w:r>
      <w:r>
        <w:instrText xml:space="preserve"> </w:instrText>
      </w:r>
      <w:r>
        <w:rPr>
          <w:lang w:val="en-US"/>
        </w:rPr>
        <w:instrText xml:space="preserve">place</w:instrText>
      </w:r>
      <w:r>
        <w:instrText xml:space="preserve"> </w:instrText>
      </w:r>
      <w:r>
        <w:rPr>
          <w:lang w:val="en-US"/>
        </w:rPr>
        <w:instrText xml:space="preserve">wherever</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meet</w:instrText>
      </w:r>
      <w:r>
        <w:instrText xml:space="preserve">, </w:instrText>
      </w:r>
      <w:r>
        <w:rPr>
          <w:lang w:val="en-US"/>
        </w:rPr>
        <w:instrText xml:space="preserve">the</w:instrText>
      </w:r>
      <w:r>
        <w:instrText xml:space="preserve"> </w:instrText>
      </w:r>
      <w:r>
        <w:rPr>
          <w:lang w:val="en-US"/>
        </w:rPr>
        <w:instrText xml:space="preserve">extent</w:instrText>
      </w:r>
      <w:r>
        <w:instrText xml:space="preserve"> </w:instrText>
      </w:r>
      <w:r>
        <w:rPr>
          <w:lang w:val="en-US"/>
        </w:rPr>
        <w:instrText xml:space="preserve">of</w:instrText>
      </w:r>
      <w:r>
        <w:instrText xml:space="preserve"> </w:instrText>
      </w:r>
      <w:r>
        <w:rPr>
          <w:lang w:val="en-US"/>
        </w:rPr>
        <w:instrText xml:space="preserve">hybrization</w:instrText>
      </w:r>
      <w:r>
        <w:instrText xml:space="preserve"> </w:instrText>
      </w:r>
      <w:r>
        <w:rPr>
          <w:lang w:val="en-US"/>
        </w:rPr>
        <w:instrText xml:space="preserve">varies</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different</w:instrText>
      </w:r>
      <w:r>
        <w:instrText xml:space="preserve"> </w:instrText>
      </w:r>
      <w:r>
        <w:rPr>
          <w:lang w:val="en-US"/>
        </w:rPr>
        <w:instrText xml:space="preserve">contact</w:instrText>
      </w:r>
      <w:r>
        <w:instrText xml:space="preserve"> </w:instrText>
      </w:r>
      <w:r>
        <w:rPr>
          <w:lang w:val="en-US"/>
        </w:rPr>
        <w:instrText xml:space="preserve">areas</w:instrText>
      </w:r>
      <w:r>
        <w:instrText xml:space="preserve">. </w:instrText>
      </w:r>
      <w:r>
        <w:rPr>
          <w:lang w:val="en-US"/>
        </w:rPr>
        <w:instrText xml:space="preserve">Hybrids</w:instrText>
      </w:r>
      <w:r>
        <w:instrText xml:space="preserve"> </w:instrText>
      </w:r>
      <w:r>
        <w:rPr>
          <w:lang w:val="en-US"/>
        </w:rPr>
        <w:instrText xml:space="preserve">are</w:instrText>
      </w:r>
      <w:r>
        <w:instrText xml:space="preserve"> </w:instrText>
      </w:r>
      <w:r>
        <w:rPr>
          <w:lang w:val="en-US"/>
        </w:rPr>
        <w:instrText xml:space="preserve">rare</w:instrText>
      </w:r>
      <w:r>
        <w:instrText xml:space="preserve">, </w:instrText>
      </w:r>
      <w:r>
        <w:rPr>
          <w:lang w:val="en-US"/>
        </w:rPr>
        <w:instrText xml:space="preserve">and</w:instrText>
      </w:r>
      <w:r>
        <w:instrText xml:space="preserve"> </w:instrText>
      </w:r>
      <w:r>
        <w:rPr>
          <w:lang w:val="en-US"/>
        </w:rPr>
        <w:instrText xml:space="preserve">the</w:instrText>
      </w:r>
      <w:r>
        <w:instrText xml:space="preserve"> </w:instrText>
      </w:r>
      <w:r>
        <w:rPr>
          <w:lang w:val="en-US"/>
        </w:rPr>
        <w:instrText xml:space="preserve">hybrid</w:instrText>
      </w:r>
      <w:r>
        <w:instrText xml:space="preserve"> </w:instrText>
      </w:r>
      <w:r>
        <w:rPr>
          <w:lang w:val="en-US"/>
        </w:rPr>
        <w:instrText xml:space="preserve">zones</w:instrText>
      </w:r>
      <w:r>
        <w:instrText xml:space="preserve"> </w:instrText>
      </w:r>
      <w:r>
        <w:rPr>
          <w:lang w:val="en-US"/>
        </w:rPr>
        <w:instrText xml:space="preserve">are</w:instrText>
      </w:r>
      <w:r>
        <w:instrText xml:space="preserve"> </w:instrText>
      </w:r>
      <w:r>
        <w:rPr>
          <w:lang w:val="en-US"/>
        </w:rPr>
        <w:instrText xml:space="preserve">bimodal</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northern</w:instrText>
      </w:r>
      <w:r>
        <w:instrText xml:space="preserve"> </w:instrText>
      </w:r>
      <w:r>
        <w:rPr>
          <w:lang w:val="en-US"/>
        </w:rPr>
        <w:instrText xml:space="preserve">areas</w:instrText>
      </w:r>
      <w:r>
        <w:instrText xml:space="preserve">; </w:instrText>
      </w:r>
      <w:r>
        <w:rPr>
          <w:lang w:val="en-US"/>
        </w:rPr>
        <w:instrText xml:space="preserve">more</w:instrText>
      </w:r>
      <w:r>
        <w:instrText xml:space="preserve"> </w:instrText>
      </w:r>
      <w:r>
        <w:rPr>
          <w:lang w:val="en-US"/>
        </w:rPr>
        <w:instrText xml:space="preserve">interbreeding</w:instrText>
      </w:r>
      <w:r>
        <w:instrText xml:space="preserve"> </w:instrText>
      </w:r>
      <w:r>
        <w:rPr>
          <w:lang w:val="en-US"/>
        </w:rPr>
        <w:instrText xml:space="preserve">has</w:instrText>
      </w:r>
      <w:r>
        <w:instrText xml:space="preserve"> </w:instrText>
      </w:r>
      <w:r>
        <w:rPr>
          <w:lang w:val="en-US"/>
        </w:rPr>
        <w:instrText xml:space="preserve">taken</w:instrText>
      </w:r>
      <w:r>
        <w:instrText xml:space="preserve"> </w:instrText>
      </w:r>
      <w:r>
        <w:rPr>
          <w:lang w:val="en-US"/>
        </w:rPr>
        <w:instrText xml:space="preserve">place</w:instrText>
      </w:r>
      <w:r>
        <w:instrText xml:space="preserve"> </w:instrText>
      </w:r>
      <w:r>
        <w:rPr>
          <w:lang w:val="en-US"/>
        </w:rPr>
        <w:instrText xml:space="preserve">further</w:instrText>
      </w:r>
      <w:r>
        <w:instrText xml:space="preserve"> </w:instrText>
      </w:r>
      <w:r>
        <w:rPr>
          <w:lang w:val="en-US"/>
        </w:rPr>
        <w:instrText xml:space="preserve">south</w:instrText>
      </w:r>
      <w:r>
        <w:instrText xml:space="preserve"> </w:instrText>
      </w:r>
      <w:r>
        <w:rPr>
          <w:lang w:val="en-US"/>
        </w:rPr>
        <w:instrText xml:space="preserve">in</w:instrText>
      </w:r>
      <w:r>
        <w:instrText xml:space="preserve"> </w:instrText>
      </w:r>
      <w:r>
        <w:rPr>
          <w:lang w:val="en-US"/>
        </w:rPr>
        <w:instrText xml:space="preserve">Norway</w:instrText>
      </w:r>
      <w:r>
        <w:instrText xml:space="preserve">, </w:instrText>
      </w:r>
      <w:r>
        <w:rPr>
          <w:lang w:val="en-US"/>
        </w:rPr>
        <w:instrText xml:space="preserve">but</w:instrText>
      </w:r>
      <w:r>
        <w:instrText xml:space="preserve"> </w:instrText>
      </w:r>
      <w:r>
        <w:rPr>
          <w:lang w:val="en-US"/>
        </w:rPr>
        <w:instrText xml:space="preserve">even</w:instrText>
      </w:r>
      <w:r>
        <w:instrText xml:space="preserve"> </w:instrText>
      </w:r>
      <w:r>
        <w:rPr>
          <w:lang w:val="en-US"/>
        </w:rPr>
        <w:instrText xml:space="preserve">there</w:instrText>
      </w:r>
      <w:r>
        <w:instrText xml:space="preserve"> </w:instrText>
      </w:r>
      <w:r>
        <w:rPr>
          <w:lang w:val="en-US"/>
        </w:rPr>
        <w:instrText xml:space="preserve">genotypic</w:instrText>
      </w:r>
      <w:r>
        <w:instrText xml:space="preserve"> </w:instrText>
      </w:r>
      <w:r>
        <w:rPr>
          <w:lang w:val="en-US"/>
        </w:rPr>
        <w:instrText xml:space="preserve">disequilibria</w:instrText>
      </w:r>
      <w:r>
        <w:instrText xml:space="preserve"> </w:instrText>
      </w:r>
      <w:r>
        <w:rPr>
          <w:lang w:val="en-US"/>
        </w:rPr>
        <w:instrText xml:space="preserve">are</w:instrText>
      </w:r>
      <w:r>
        <w:instrText xml:space="preserve"> </w:instrText>
      </w:r>
      <w:r>
        <w:rPr>
          <w:lang w:val="en-US"/>
        </w:rPr>
        <w:instrText xml:space="preserve">higher</w:instrText>
      </w:r>
      <w:r>
        <w:instrText xml:space="preserve"> </w:instrText>
      </w:r>
      <w:r>
        <w:rPr>
          <w:lang w:val="en-US"/>
        </w:rPr>
        <w:instrText xml:space="preserve">than</w:instrText>
      </w:r>
      <w:r>
        <w:instrText xml:space="preserve"> </w:instrText>
      </w:r>
      <w:r>
        <w:rPr>
          <w:lang w:val="en-US"/>
        </w:rPr>
        <w:instrText xml:space="preserve">thos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steep</w:instrText>
      </w:r>
      <w:r>
        <w:instrText xml:space="preserve"> </w:instrText>
      </w:r>
      <w:r>
        <w:rPr>
          <w:lang w:val="en-US"/>
        </w:rPr>
        <w:instrText xml:space="preserve">transition</w:instrText>
      </w:r>
      <w:r>
        <w:instrText xml:space="preserve"> </w:instrText>
      </w:r>
      <w:r>
        <w:rPr>
          <w:lang w:val="en-US"/>
        </w:rPr>
        <w:instrText xml:space="preserve">zone</w:instrText>
      </w:r>
      <w:r>
        <w:instrText xml:space="preserve"> </w:instrText>
      </w:r>
      <w:r>
        <w:rPr>
          <w:lang w:val="en-US"/>
        </w:rPr>
        <w:instrText xml:space="preserve">betwee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and</w:instrText>
      </w:r>
      <w:r>
        <w:instrText xml:space="preserve"> </w:instrText>
      </w:r>
      <w:r>
        <w:rPr>
          <w:lang w:val="en-US"/>
        </w:rPr>
        <w:instrText xml:space="preserve">M</w:instrText>
      </w:r>
      <w:r>
        <w:instrText xml:space="preserve">. </w:instrText>
      </w:r>
      <w:r>
        <w:rPr>
          <w:lang w:val="en-US"/>
        </w:rPr>
        <w:instrText xml:space="preserve">edulis</w:instrText>
      </w:r>
      <w:r>
        <w:instrText xml:space="preserve">: </w:instrText>
      </w:r>
      <w:r>
        <w:rPr>
          <w:lang w:val="en-US"/>
        </w:rPr>
        <w:instrText xml:space="preserve">there</w:instrText>
      </w:r>
      <w:r>
        <w:instrText xml:space="preserve"> </w:instrText>
      </w:r>
      <w:r>
        <w:rPr>
          <w:lang w:val="en-US"/>
        </w:rPr>
        <w:instrText xml:space="preserve">is</w:instrText>
      </w:r>
      <w:r>
        <w:instrText xml:space="preserve"> </w:instrText>
      </w:r>
      <w:r>
        <w:rPr>
          <w:lang w:val="en-US"/>
        </w:rPr>
        <w:instrText xml:space="preserve">no</w:instrText>
      </w:r>
      <w:r>
        <w:instrText xml:space="preserve"> </w:instrText>
      </w:r>
      <w:r>
        <w:rPr>
          <w:lang w:val="en-US"/>
        </w:rPr>
        <w:instrText xml:space="preserve">evidence</w:instrText>
      </w:r>
      <w:r>
        <w:instrText xml:space="preserve"> </w:instrText>
      </w:r>
      <w:r>
        <w:rPr>
          <w:lang w:val="en-US"/>
        </w:rPr>
        <w:instrText xml:space="preserve">of</w:instrText>
      </w:r>
      <w:r>
        <w:instrText xml:space="preserve"> </w:instrText>
      </w:r>
      <w:r>
        <w:rPr>
          <w:lang w:val="en-US"/>
        </w:rPr>
        <w:instrText xml:space="preserve">a</w:instrText>
      </w:r>
      <w:r>
        <w:instrText xml:space="preserve"> </w:instrText>
      </w:r>
      <w:r>
        <w:rPr>
          <w:lang w:val="en-US"/>
        </w:rPr>
        <w:instrText xml:space="preserve">collapse</w:instrText>
      </w:r>
      <w:r>
        <w:instrText xml:space="preserve"> </w:instrText>
      </w:r>
      <w:r>
        <w:rPr>
          <w:lang w:val="en-US"/>
        </w:rPr>
        <w:instrText xml:space="preserve">toward</w:instrText>
      </w:r>
      <w:r>
        <w:instrText xml:space="preserve"> </w:instrText>
      </w:r>
      <w:r>
        <w:rPr>
          <w:lang w:val="en-US"/>
        </w:rPr>
        <w:instrText xml:space="preserve">a</w:instrText>
      </w:r>
      <w:r>
        <w:instrText xml:space="preserve"> </w:instrText>
      </w:r>
      <w:r>
        <w:rPr>
          <w:lang w:val="en-US"/>
        </w:rPr>
        <w:instrText xml:space="preserve">hybrid</w:instrText>
      </w:r>
      <w:r>
        <w:instrText xml:space="preserve"> </w:instrText>
      </w:r>
      <w:r>
        <w:rPr>
          <w:lang w:val="en-US"/>
        </w:rPr>
        <w:instrText xml:space="preserve">swarm</w:instrText>
      </w:r>
      <w:r>
        <w:instrText xml:space="preserve"> </w:instrText>
      </w:r>
      <w:r>
        <w:rPr>
          <w:lang w:val="en-US"/>
        </w:rPr>
        <w:instrText xml:space="preserve">unlike</w:instrText>
      </w:r>
      <w:r>
        <w:instrText xml:space="preserve"> </w:instrText>
      </w:r>
      <w:r>
        <w:rPr>
          <w:lang w:val="en-US"/>
        </w:rPr>
        <w:instrText xml:space="preserve">in</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The</w:instrText>
      </w:r>
      <w:r>
        <w:instrText xml:space="preserve"> </w:instrText>
      </w:r>
      <w:r>
        <w:rPr>
          <w:lang w:val="en-US"/>
        </w:rPr>
        <w:instrText xml:space="preserve">Barents</w:instrText>
      </w:r>
      <w:r>
        <w:instrText xml:space="preserve"> </w:instrText>
      </w:r>
      <w:r>
        <w:rPr>
          <w:lang w:val="en-US"/>
        </w:rPr>
        <w:instrText xml:space="preserve">and</w:instrText>
      </w:r>
      <w:r>
        <w:instrText xml:space="preserve"> </w:instrText>
      </w:r>
      <w:r>
        <w:rPr>
          <w:lang w:val="en-US"/>
        </w:rPr>
        <w:instrText xml:space="preserve">White</w:instrText>
      </w:r>
      <w:r>
        <w:instrText xml:space="preserve"> </w:instrText>
      </w:r>
      <w:r>
        <w:rPr>
          <w:lang w:val="en-US"/>
        </w:rPr>
        <w:instrText xml:space="preserve">Sea</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are</w:instrText>
      </w:r>
      <w:r>
        <w:instrText xml:space="preserve"> </w:instrText>
      </w:r>
      <w:r>
        <w:rPr>
          <w:lang w:val="en-US"/>
        </w:rPr>
        <w:instrText xml:space="preserve">genetically</w:instrText>
      </w:r>
      <w:r>
        <w:instrText xml:space="preserve"> </w:instrText>
      </w:r>
      <w:r>
        <w:rPr>
          <w:lang w:val="en-US"/>
        </w:rPr>
        <w:instrText xml:space="preserve">slightly</w:instrText>
      </w:r>
      <w:r>
        <w:instrText xml:space="preserve"> </w:instrText>
      </w:r>
      <w:r>
        <w:rPr>
          <w:lang w:val="en-US"/>
        </w:rPr>
        <w:instrText xml:space="preserve">closer</w:instrText>
      </w:r>
      <w:r>
        <w:instrText xml:space="preserve"> </w:instrText>
      </w:r>
      <w:r>
        <w:rPr>
          <w:lang w:val="en-US"/>
        </w:rPr>
        <w:instrText xml:space="preserve">to</w:instrText>
      </w:r>
      <w:r>
        <w:instrText xml:space="preserve"> </w:instrText>
      </w:r>
      <w:r>
        <w:rPr>
          <w:lang w:val="en-US"/>
        </w:rPr>
        <w:instrText xml:space="preserve">the</w:instrText>
      </w:r>
      <w:r>
        <w:instrText xml:space="preserve"> </w:instrText>
      </w:r>
      <w:r>
        <w:rPr>
          <w:lang w:val="en-US"/>
        </w:rPr>
        <w:instrText xml:space="preserve">NW</w:instrText>
      </w:r>
      <w:r>
        <w:instrText xml:space="preserve"> </w:instrText>
      </w:r>
      <w:r>
        <w:rPr>
          <w:lang w:val="en-US"/>
        </w:rPr>
        <w:instrText xml:space="preserve">Atlantic</w:instrText>
      </w:r>
      <w:r>
        <w:instrText xml:space="preserve"> </w:instrText>
      </w:r>
      <w:r>
        <w:rPr>
          <w:lang w:val="en-US"/>
        </w:rPr>
        <w:instrText xml:space="preserve">than</w:instrText>
      </w:r>
      <w:r>
        <w:instrText xml:space="preserve"> </w:instrText>
      </w:r>
      <w:r>
        <w:rPr>
          <w:lang w:val="en-US"/>
        </w:rPr>
        <w:instrText xml:space="preserve">NE</w:instrText>
      </w:r>
      <w:r>
        <w:instrText xml:space="preserve"> </w:instrText>
      </w:r>
      <w:r>
        <w:rPr>
          <w:lang w:val="en-US"/>
        </w:rPr>
        <w:instrText xml:space="preserve">Pacific</w:instrText>
      </w:r>
      <w:r>
        <w:instrText xml:space="preserve"> </w:instrText>
      </w:r>
      <w:r>
        <w:rPr>
          <w:lang w:val="en-US"/>
        </w:rPr>
        <w:instrText xml:space="preserve">populations</w:instrText>
      </w:r>
      <w:r>
        <w:instrText xml:space="preserve">, </w:instrText>
      </w:r>
      <w:r>
        <w:rPr>
          <w:lang w:val="en-US"/>
        </w:rPr>
        <w:instrText xml:space="preserve">while</w:instrText>
      </w:r>
      <w:r>
        <w:instrText xml:space="preserve"> </w:instrText>
      </w:r>
      <w:r>
        <w:rPr>
          <w:lang w:val="en-US"/>
        </w:rPr>
        <w:instrText xml:space="preserve">the</w:instrText>
      </w:r>
      <w:r>
        <w:instrText xml:space="preserve"> </w:instrText>
      </w:r>
      <w:r>
        <w:rPr>
          <w:lang w:val="en-US"/>
        </w:rPr>
        <w:instrText xml:space="preserve">Baltic</w:instrText>
      </w:r>
      <w:r>
        <w:instrText xml:space="preserve"> </w:instrText>
      </w:r>
      <w:r>
        <w:rPr>
          <w:lang w:val="en-US"/>
        </w:rPr>
        <w:instrText xml:space="preserve">mussel</w:instrText>
      </w:r>
      <w:r>
        <w:instrText xml:space="preserve"> </w:instrText>
      </w:r>
      <w:r>
        <w:rPr>
          <w:lang w:val="en-US"/>
        </w:rPr>
        <w:instrText xml:space="preserve">has</w:instrText>
      </w:r>
      <w:r>
        <w:instrText xml:space="preserve"> </w:instrText>
      </w:r>
      <w:r>
        <w:rPr>
          <w:lang w:val="en-US"/>
        </w:rPr>
        <w:instrText xml:space="preserve">unique</w:instrText>
      </w:r>
      <w:r>
        <w:instrText xml:space="preserve"> </w:instrText>
      </w:r>
      <w:r>
        <w:rPr>
          <w:lang w:val="en-US"/>
        </w:rPr>
        <w:instrText xml:space="preserve">features</w:instrText>
      </w:r>
      <w:r>
        <w:instrText xml:space="preserve"> </w:instrText>
      </w:r>
      <w:r>
        <w:rPr>
          <w:lang w:val="en-US"/>
        </w:rPr>
        <w:instrText xml:space="preserve">distinguishing</w:instrText>
      </w:r>
      <w:r>
        <w:instrText xml:space="preserve"> </w:instrText>
      </w:r>
      <w:r>
        <w:rPr>
          <w:lang w:val="en-US"/>
        </w:rPr>
        <w:instrText xml:space="preserve">it</w:instrText>
      </w:r>
      <w:r>
        <w:instrText xml:space="preserve"> </w:instrText>
      </w:r>
      <w:r>
        <w:rPr>
          <w:lang w:val="en-US"/>
        </w:rPr>
        <w:instrText xml:space="preserve">from</w:instrText>
      </w:r>
      <w:r>
        <w:instrText xml:space="preserve"> </w:instrText>
      </w:r>
      <w:r>
        <w:rPr>
          <w:lang w:val="en-US"/>
        </w:rPr>
        <w:instrText xml:space="preserve">the</w:instrText>
      </w:r>
      <w:r>
        <w:instrText xml:space="preserve"> </w:instrText>
      </w:r>
      <w:r>
        <w:rPr>
          <w:lang w:val="en-US"/>
        </w:rPr>
        <w:instrText xml:space="preserve">others</w:instrText>
      </w:r>
      <w:r>
        <w:instrText xml:space="preserve">. </w:instrText>
      </w:r>
      <w:r>
        <w:rPr>
          <w:lang w:val="en-US"/>
        </w:rPr>
        <w:instrText xml:space="preserve">We</w:instrText>
      </w:r>
      <w:r>
        <w:instrText xml:space="preserve"> </w:instrText>
      </w:r>
      <w:r>
        <w:rPr>
          <w:lang w:val="en-US"/>
        </w:rPr>
        <w:instrText xml:space="preserve">postulate</w:instrText>
      </w:r>
      <w:r>
        <w:instrText xml:space="preserve"> </w:instrText>
      </w:r>
      <w:r>
        <w:rPr>
          <w:lang w:val="en-US"/>
        </w:rPr>
        <w:instrText xml:space="preserve">that</w:instrText>
      </w:r>
      <w:r>
        <w:instrText xml:space="preserve"> </w:instrText>
      </w:r>
      <w:r>
        <w:rPr>
          <w:lang w:val="en-US"/>
        </w:rPr>
        <w:instrText xml:space="preserve">the</w:instrText>
      </w:r>
      <w:r>
        <w:instrText xml:space="preserve"> </w:instrText>
      </w:r>
      <w:r>
        <w:rPr>
          <w:lang w:val="en-US"/>
        </w:rPr>
        <w:instrText xml:space="preserve">presence</w:instrText>
      </w:r>
      <w:r>
        <w:instrText xml:space="preserve"> </w:instrText>
      </w:r>
      <w:r>
        <w:rPr>
          <w:lang w:val="en-US"/>
        </w:rPr>
        <w:instrText xml:space="preserve">of</w:instrText>
      </w:r>
      <w:r>
        <w:instrText xml:space="preserve"> </w:instrText>
      </w:r>
      <w:r>
        <w:rPr>
          <w:lang w:val="en-US"/>
        </w:rPr>
        <w:instrText xml:space="preserve">M</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 </w:instrText>
      </w:r>
      <w:r>
        <w:rPr>
          <w:lang w:val="en-US"/>
        </w:rPr>
        <w:instrText xml:space="preserve">is</w:instrText>
      </w:r>
      <w:r>
        <w:instrText xml:space="preserve"> </w:instrText>
      </w:r>
      <w:r>
        <w:rPr>
          <w:lang w:val="en-US"/>
        </w:rPr>
        <w:instrText xml:space="preserve">a</w:instrText>
      </w:r>
      <w:r>
        <w:instrText xml:space="preserve"> </w:instrText>
      </w:r>
      <w:r>
        <w:rPr>
          <w:lang w:val="en-US"/>
        </w:rPr>
        <w:instrText xml:space="preserve">result</w:instrText>
      </w:r>
      <w:r>
        <w:instrText xml:space="preserve"> </w:instrText>
      </w:r>
      <w:r>
        <w:rPr>
          <w:lang w:val="en-US"/>
        </w:rPr>
        <w:instrText xml:space="preserve">of</w:instrText>
      </w:r>
      <w:r>
        <w:instrText xml:space="preserve"> </w:instrText>
      </w:r>
      <w:r>
        <w:rPr>
          <w:lang w:val="en-US"/>
        </w:rPr>
        <w:instrText xml:space="preserve">repeated</w:instrText>
      </w:r>
      <w:r>
        <w:instrText xml:space="preserve"> </w:instrText>
      </w:r>
      <w:r>
        <w:rPr>
          <w:lang w:val="en-US"/>
        </w:rPr>
        <w:instrText xml:space="preserve">independent</w:instrText>
      </w:r>
      <w:r>
        <w:instrText xml:space="preserve"> </w:instrText>
      </w:r>
      <w:r>
        <w:rPr>
          <w:lang w:val="en-US"/>
        </w:rPr>
        <w:instrText xml:space="preserve">inter</w:instrText>
      </w:r>
      <w:r>
        <w:instrText xml:space="preserve">- </w:instrText>
      </w:r>
      <w:r>
        <w:rPr>
          <w:lang w:val="en-US"/>
        </w:rPr>
        <w:instrText xml:space="preserve">or</w:instrText>
      </w:r>
      <w:r>
        <w:instrText xml:space="preserve"> </w:instrText>
      </w:r>
      <w:r>
        <w:rPr>
          <w:lang w:val="en-US"/>
        </w:rPr>
        <w:instrText xml:space="preserve">transoceanic</w:instrText>
      </w:r>
      <w:r>
        <w:instrText xml:space="preserve"> </w:instrText>
      </w:r>
      <w:r>
        <w:rPr>
          <w:lang w:val="en-US"/>
        </w:rPr>
        <w:instrText xml:space="preserve">cryptic</w:instrText>
      </w:r>
      <w:r>
        <w:instrText xml:space="preserve"> </w:instrText>
      </w:r>
      <w:r>
        <w:rPr>
          <w:lang w:val="en-US"/>
        </w:rPr>
        <w:instrText xml:space="preserve">invasions</w:instrText>
      </w:r>
      <w:r>
        <w:instrText xml:space="preserve"> </w:instrText>
      </w:r>
      <w:r>
        <w:rPr>
          <w:lang w:val="en-US"/>
        </w:rPr>
        <w:instrText xml:space="preserve">of</w:instrText>
      </w:r>
      <w:r>
        <w:instrText xml:space="preserve"> </w:instrText>
      </w:r>
      <w:r>
        <w:rPr>
          <w:lang w:val="en-US"/>
        </w:rPr>
        <w:instrText xml:space="preserve">various</w:instrText>
      </w:r>
      <w:r>
        <w:instrText xml:space="preserve"> </w:instrText>
      </w:r>
      <w:r>
        <w:rPr>
          <w:lang w:val="en-US"/>
        </w:rPr>
        <w:instrText xml:space="preserve">ages</w:instrText>
      </w:r>
      <w:r>
        <w:instrText xml:space="preserve">, </w:instrText>
      </w:r>
      <w:r>
        <w:rPr>
          <w:lang w:val="en-US"/>
        </w:rPr>
        <w:instrText xml:space="preserve">up</w:instrText>
      </w:r>
      <w:r>
        <w:instrText xml:space="preserve"> </w:instrText>
      </w:r>
      <w:r>
        <w:rPr>
          <w:lang w:val="en-US"/>
        </w:rPr>
        <w:instrText xml:space="preserve">to</w:instrText>
      </w:r>
      <w:r>
        <w:instrText xml:space="preserve"> </w:instrText>
      </w:r>
      <w:r>
        <w:rPr>
          <w:lang w:val="en-US"/>
        </w:rPr>
        <w:instrText xml:space="preserve">recent</w:instrText>
      </w:r>
      <w:r>
        <w:instrText xml:space="preserve"> </w:instrText>
      </w:r>
      <w:r>
        <w:rPr>
          <w:lang w:val="en-US"/>
        </w:rPr>
        <w:instrText xml:space="preserve">times</w:instrText>
      </w:r>
      <w:r>
        <w:instrText xml:space="preserve">. © 2011 </w:instrText>
      </w:r>
      <w:r>
        <w:rPr>
          <w:lang w:val="en-US"/>
        </w:rPr>
        <w:instrText xml:space="preserve">The</w:instrText>
      </w:r>
      <w:r>
        <w:instrText xml:space="preserve"> </w:instrText>
      </w:r>
      <w:r>
        <w:rPr>
          <w:lang w:val="en-US"/>
        </w:rPr>
        <w:instrText xml:space="preserve">Author</w:instrText>
      </w:r>
      <w:r>
        <w:instrText xml:space="preserve">(</w:instrText>
      </w:r>
      <w:r>
        <w:rPr>
          <w:lang w:val="en-US"/>
        </w:rPr>
        <w:instrText xml:space="preserve">s</w:instrText>
      </w:r>
      <w:r>
        <w:instrText xml:space="preserve">).","</w:instrText>
      </w:r>
      <w:r>
        <w:rPr>
          <w:lang w:val="en-US"/>
        </w:rPr>
        <w:instrText xml:space="preserve">author</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w:instrText>
      </w:r>
      <w:r>
        <w:rPr>
          <w:lang w:val="en-US"/>
        </w:rPr>
        <w:instrText xml:space="preserve">given</w:instrText>
      </w:r>
      <w:r>
        <w:instrText xml:space="preserve">":"</w:instrText>
      </w:r>
      <w:r>
        <w:rPr>
          <w:lang w:val="en-US"/>
        </w:rPr>
        <w:instrText xml:space="preserve">Risto</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family</w:instrText>
      </w:r>
      <w:r>
        <w:instrText xml:space="preserve">":"</w:instrText>
      </w:r>
      <w:r>
        <w:rPr>
          <w:lang w:val="en-US"/>
        </w:rPr>
        <w:instrText xml:space="preserve">Strelkov</w:instrText>
      </w:r>
      <w:r>
        <w:instrText xml:space="preserve">","</w:instrText>
      </w:r>
      <w:r>
        <w:rPr>
          <w:lang w:val="en-US"/>
        </w:rPr>
        <w:instrText xml:space="preserve">given</w:instrText>
      </w:r>
      <w:r>
        <w:instrText xml:space="preserve">":"</w:instrText>
      </w:r>
      <w:r>
        <w:rPr>
          <w:lang w:val="en-US"/>
        </w:rPr>
        <w:instrText xml:space="preserve">Petr</w:instrText>
      </w:r>
      <w:r>
        <w:instrText xml:space="preserve">","</w:instrText>
      </w:r>
      <w:r>
        <w:rPr>
          <w:lang w:val="en-US"/>
        </w:rPr>
        <w:instrText xml:space="preserve">non</w:instrText>
      </w:r>
      <w:r>
        <w:instrText xml:space="preserve">-</w:instrText>
      </w:r>
      <w:r>
        <w:rPr>
          <w:lang w:val="en-US"/>
        </w:rPr>
        <w:instrText xml:space="preserve">dropping</w:instrText>
      </w:r>
      <w:r>
        <w:instrText xml:space="preserve">-</w:instrText>
      </w:r>
      <w:r>
        <w:rPr>
          <w:lang w:val="en-US"/>
        </w:rPr>
        <w:instrText xml:space="preserve">particle</w:instrText>
      </w:r>
      <w:r>
        <w:instrText xml:space="preserve">":"","</w:instrText>
      </w:r>
      <w:r>
        <w:rPr>
          <w:lang w:val="en-US"/>
        </w:rPr>
        <w:instrText xml:space="preserve">parse</w:instrText>
      </w:r>
      <w:r>
        <w:instrText xml:space="preserve">-</w:instrText>
      </w:r>
      <w:r>
        <w:rPr>
          <w:lang w:val="en-US"/>
        </w:rPr>
        <w:instrText xml:space="preserve">names</w:instrText>
      </w:r>
      <w:r>
        <w:instrText xml:space="preserve">":</w:instrText>
      </w:r>
      <w:r>
        <w:rPr>
          <w:lang w:val="en-US"/>
        </w:rPr>
        <w:instrText xml:space="preserve">false</w:instrText>
      </w:r>
      <w:r>
        <w:instrText xml:space="preserve">,"</w:instrText>
      </w:r>
      <w:r>
        <w:rPr>
          <w:lang w:val="en-US"/>
        </w:rPr>
        <w:instrText xml:space="preserve">suffix</w:instrText>
      </w:r>
      <w:r>
        <w:instrText xml:space="preserve">":""}],"</w:instrText>
      </w:r>
      <w:r>
        <w:rPr>
          <w:lang w:val="en-US"/>
        </w:rPr>
        <w:instrText xml:space="preserve">container</w:instrText>
      </w:r>
      <w:r>
        <w:instrText xml:space="preserve">-</w:instrText>
      </w:r>
      <w:r>
        <w:rPr>
          <w:lang w:val="en-US"/>
        </w:rPr>
        <w:instrText xml:space="preserve">title</w:instrText>
      </w:r>
      <w:r>
        <w:instrText xml:space="preserve">":"</w:instrText>
      </w:r>
      <w:r>
        <w:rPr>
          <w:lang w:val="en-US"/>
        </w:rPr>
        <w:instrText xml:space="preserve">Marine</w:instrText>
      </w:r>
      <w:r>
        <w:instrText xml:space="preserve"> </w:instrText>
      </w:r>
      <w:r>
        <w:rPr>
          <w:lang w:val="en-US"/>
        </w:rPr>
        <w:instrText xml:space="preserve">Biology</w:instrText>
      </w:r>
      <w:r>
        <w:instrText xml:space="preserve">","</w:instrText>
      </w:r>
      <w:r>
        <w:rPr>
          <w:lang w:val="en-US"/>
        </w:rPr>
        <w:instrText xml:space="preserve">id</w:instrText>
      </w:r>
      <w:r>
        <w:instrText xml:space="preserve">":"</w:instrText>
      </w:r>
      <w:r>
        <w:rPr>
          <w:lang w:val="en-US"/>
        </w:rPr>
        <w:instrText xml:space="preserve">ITEM</w:instrText>
      </w:r>
      <w:r>
        <w:instrText xml:space="preserve">-1","</w:instrText>
      </w:r>
      <w:r>
        <w:rPr>
          <w:lang w:val="en-US"/>
        </w:rPr>
        <w:instrText xml:space="preserve">issue</w:instrText>
      </w:r>
      <w:r>
        <w:instrText xml:space="preserve">":"4","</w:instrText>
      </w:r>
      <w:r>
        <w:rPr>
          <w:lang w:val="en-US"/>
        </w:rPr>
        <w:instrText xml:space="preserve">issued</w:instrText>
      </w:r>
      <w:r>
        <w:instrText xml:space="preserve">":{"</w:instrText>
      </w:r>
      <w:r>
        <w:rPr>
          <w:lang w:val="en-US"/>
        </w:rPr>
        <w:instrText xml:space="preserve">date</w:instrText>
      </w:r>
      <w:r>
        <w:instrText xml:space="preserve">-</w:instrText>
      </w:r>
      <w:r>
        <w:rPr>
          <w:lang w:val="en-US"/>
        </w:rPr>
        <w:instrText xml:space="preserve">parts</w:instrText>
      </w:r>
      <w:r>
        <w:instrText xml:space="preserve">":[["2011"]]},"</w:instrText>
      </w:r>
      <w:r>
        <w:rPr>
          <w:lang w:val="en-US"/>
        </w:rPr>
        <w:instrText xml:space="preserve">page</w:instrText>
      </w:r>
      <w:r>
        <w:instrText xml:space="preserve">":"817-833","</w:instrText>
      </w:r>
      <w:r>
        <w:rPr>
          <w:lang w:val="en-US"/>
        </w:rPr>
        <w:instrText xml:space="preserve">title</w:instrText>
      </w:r>
      <w:r>
        <w:instrText xml:space="preserve">":"</w:instrText>
      </w:r>
      <w:r>
        <w:rPr>
          <w:lang w:val="en-US"/>
        </w:rPr>
        <w:instrText xml:space="preserve">Mytilus</w:instrText>
      </w:r>
      <w:r>
        <w:instrText xml:space="preserve"> </w:instrText>
      </w:r>
      <w:r>
        <w:rPr>
          <w:lang w:val="en-US"/>
        </w:rPr>
        <w:instrText xml:space="preserve">trossulus</w:instrText>
      </w:r>
      <w:r>
        <w:instrText xml:space="preserve"> </w:instrText>
      </w:r>
      <w:r>
        <w:rPr>
          <w:lang w:val="en-US"/>
        </w:rPr>
        <w:instrText xml:space="preserve">in</w:instrText>
      </w:r>
      <w:r>
        <w:instrText xml:space="preserve"> </w:instrText>
      </w:r>
      <w:r>
        <w:rPr>
          <w:lang w:val="en-US"/>
        </w:rPr>
        <w:instrText xml:space="preserve">Northern</w:instrText>
      </w:r>
      <w:r>
        <w:instrText xml:space="preserve"> </w:instrText>
      </w:r>
      <w:r>
        <w:rPr>
          <w:lang w:val="en-US"/>
        </w:rPr>
        <w:instrText xml:space="preserve">Europe</w:instrText>
      </w:r>
      <w:r>
        <w:instrText xml:space="preserve">","</w:instrText>
      </w:r>
      <w:r>
        <w:rPr>
          <w:lang w:val="en-US"/>
        </w:rPr>
        <w:instrText xml:space="preserve">type</w:instrText>
      </w:r>
      <w:r>
        <w:instrText xml:space="preserve">":"</w:instrText>
      </w:r>
      <w:r>
        <w:rPr>
          <w:lang w:val="en-US"/>
        </w:rPr>
        <w:instrText xml:space="preserve">article</w:instrText>
      </w:r>
      <w:r>
        <w:instrText xml:space="preserve">-</w:instrText>
      </w:r>
      <w:r>
        <w:rPr>
          <w:lang w:val="en-US"/>
        </w:rPr>
        <w:instrText xml:space="preserve">journal</w:instrText>
      </w:r>
      <w:r>
        <w:instrText xml:space="preserve">","</w:instrText>
      </w:r>
      <w:r>
        <w:rPr>
          <w:lang w:val="en-US"/>
        </w:rPr>
        <w:instrText xml:space="preserve">volume</w:instrText>
      </w:r>
      <w:r>
        <w:instrText xml:space="preserve">":"158"},"</w:instrText>
      </w:r>
      <w:r>
        <w:rPr>
          <w:lang w:val="en-US"/>
        </w:rPr>
        <w:instrText xml:space="preserve">uris</w:instrText>
      </w:r>
      <w:r>
        <w:instrText xml:space="preserve">":["</w:instrText>
      </w:r>
      <w:r>
        <w:rPr>
          <w:lang w:val="en-US"/>
        </w:rPr>
        <w:instrText xml:space="preserve">http</w:instrText>
      </w:r>
      <w:r>
        <w:instrText xml:space="preserve">://</w:instrText>
      </w:r>
      <w:r>
        <w:rPr>
          <w:lang w:val="en-US"/>
        </w:rPr>
        <w:instrText xml:space="preserve">www</w:instrText>
      </w:r>
      <w:r>
        <w:instrText xml:space="preserve">.</w:instrText>
      </w:r>
      <w:r>
        <w:rPr>
          <w:lang w:val="en-US"/>
        </w:rPr>
        <w:instrText xml:space="preserve">mendeley</w:instrText>
      </w:r>
      <w:r>
        <w:instrText xml:space="preserve">.</w:instrText>
      </w:r>
      <w:r>
        <w:rPr>
          <w:lang w:val="en-US"/>
        </w:rPr>
        <w:instrText xml:space="preserve">com</w:instrText>
      </w:r>
      <w:r>
        <w:instrText xml:space="preserve">/</w:instrText>
      </w:r>
      <w:r>
        <w:rPr>
          <w:lang w:val="en-US"/>
        </w:rPr>
        <w:instrText xml:space="preserve">documents</w:instrText>
      </w:r>
      <w:r>
        <w:instrText xml:space="preserve">/?</w:instrText>
      </w:r>
      <w:r>
        <w:rPr>
          <w:lang w:val="en-US"/>
        </w:rPr>
        <w:instrText xml:space="preserve">uuid</w:instrText>
      </w:r>
      <w:r>
        <w:instrText xml:space="preserve">=3</w:instrText>
      </w:r>
      <w:r>
        <w:rPr>
          <w:lang w:val="en-US"/>
        </w:rPr>
        <w:instrText xml:space="preserve">ebc</w:instrText>
      </w:r>
      <w:r>
        <w:instrText xml:space="preserve">451</w:instrText>
      </w:r>
      <w:r>
        <w:rPr>
          <w:lang w:val="en-US"/>
        </w:rPr>
        <w:instrText xml:space="preserve">d</w:instrText>
      </w:r>
      <w:r>
        <w:instrText xml:space="preserve">-</w:instrText>
      </w:r>
      <w:r>
        <w:rPr>
          <w:lang w:val="en-US"/>
        </w:rPr>
        <w:instrText xml:space="preserve">bc</w:instrText>
      </w:r>
      <w:r>
        <w:instrText xml:space="preserve">4</w:instrText>
      </w:r>
      <w:r>
        <w:rPr>
          <w:lang w:val="en-US"/>
        </w:rPr>
        <w:instrText xml:space="preserve">a</w:instrText>
      </w:r>
      <w:r>
        <w:instrText xml:space="preserve">-4239-</w:instrText>
      </w:r>
      <w:r>
        <w:rPr>
          <w:lang w:val="en-US"/>
        </w:rPr>
        <w:instrText xml:space="preserve">a</w:instrText>
      </w:r>
      <w:r>
        <w:instrText xml:space="preserve">20</w:instrText>
      </w:r>
      <w:r>
        <w:rPr>
          <w:lang w:val="en-US"/>
        </w:rPr>
        <w:instrText xml:space="preserve">e</w:instrText>
      </w:r>
      <w:r>
        <w:instrText xml:space="preserve">-11</w:instrText>
      </w:r>
      <w:r>
        <w:rPr>
          <w:lang w:val="en-US"/>
        </w:rPr>
        <w:instrText xml:space="preserve">ca</w:instrText>
      </w:r>
      <w:r>
        <w:instrText xml:space="preserve">2</w:instrText>
      </w:r>
      <w:r>
        <w:rPr>
          <w:lang w:val="en-US"/>
        </w:rPr>
        <w:instrText xml:space="preserve">c</w:instrText>
      </w:r>
      <w:r>
        <w:instrText xml:space="preserve">3</w:instrText>
      </w:r>
      <w:r>
        <w:rPr>
          <w:lang w:val="en-US"/>
        </w:rPr>
        <w:instrText xml:space="preserve">de</w:instrText>
      </w:r>
      <w:r>
        <w:instrText xml:space="preserve">193"]}],"</w:instrText>
      </w:r>
      <w:r>
        <w:rPr>
          <w:lang w:val="en-US"/>
        </w:rPr>
        <w:instrText xml:space="preserve">mendeley</w:instrText>
      </w:r>
      <w:r>
        <w:instrText xml:space="preserve">":{"</w:instrText>
      </w:r>
      <w:r>
        <w:rPr>
          <w:lang w:val="en-US"/>
        </w:rPr>
        <w:instrText xml:space="preserve">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lainText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eviouslyFormattedCitation</w:instrText>
      </w:r>
      <w:r>
        <w:instrText xml:space="preserve">":"(</w:instrText>
      </w:r>
      <w:r>
        <w:rPr>
          <w:lang w:val="en-US"/>
        </w:rPr>
        <w:instrText xml:space="preserve">V</w:instrText>
      </w:r>
      <w:r>
        <w:instrText xml:space="preserve">ä</w:instrText>
      </w:r>
      <w:r>
        <w:rPr>
          <w:lang w:val="en-US"/>
        </w:rPr>
        <w:instrText xml:space="preserve">in</w:instrText>
      </w:r>
      <w:r>
        <w:instrText xml:space="preserve">ö</w:instrText>
      </w:r>
      <w:r>
        <w:rPr>
          <w:lang w:val="en-US"/>
        </w:rPr>
        <w:instrText xml:space="preserve">l</w:instrText>
      </w:r>
      <w:r>
        <w:instrText xml:space="preserve">ä &amp; </w:instrText>
      </w:r>
      <w:r>
        <w:rPr>
          <w:lang w:val="en-US"/>
        </w:rPr>
        <w:instrText xml:space="preserve">Strelkov</w:instrText>
      </w:r>
      <w:r>
        <w:instrText xml:space="preserve">, 2011)"},"</w:instrText>
      </w:r>
      <w:r>
        <w:rPr>
          <w:lang w:val="en-US"/>
        </w:rPr>
        <w:instrText xml:space="preserve">properties</w:instrText>
      </w:r>
      <w:r>
        <w:instrText xml:space="preserve">":{"</w:instrText>
      </w:r>
      <w:r>
        <w:rPr>
          <w:lang w:val="en-US"/>
        </w:rPr>
        <w:instrText xml:space="preserve">noteIndex</w:instrText>
      </w:r>
      <w:r>
        <w:instrText xml:space="preserve">":0},"</w:instrText>
      </w:r>
      <w:r>
        <w:rPr>
          <w:lang w:val="en-US"/>
        </w:rPr>
        <w:instrText xml:space="preserve">schema</w:instrText>
      </w:r>
      <w:r>
        <w:instrText xml:space="preserve">":"</w:instrText>
      </w:r>
      <w:r>
        <w:rPr>
          <w:lang w:val="en-US"/>
        </w:rPr>
        <w:instrText xml:space="preserve">https</w:instrText>
      </w:r>
      <w:r>
        <w:instrText xml:space="preserve">://</w:instrText>
      </w:r>
      <w:r>
        <w:rPr>
          <w:lang w:val="en-US"/>
        </w:rPr>
        <w:instrText xml:space="preserve">github</w:instrText>
      </w:r>
      <w:r>
        <w:instrText xml:space="preserve">.</w:instrText>
      </w:r>
      <w:r>
        <w:rPr>
          <w:lang w:val="en-US"/>
        </w:rPr>
        <w:instrText xml:space="preserve">com</w:instrText>
      </w:r>
      <w:r>
        <w:instrText xml:space="preserve">/</w:instrText>
      </w:r>
      <w:r>
        <w:rPr>
          <w:lang w:val="en-US"/>
        </w:rPr>
        <w:instrText xml:space="preserve">citation</w:instrText>
      </w:r>
      <w:r>
        <w:instrText xml:space="preserve">-</w:instrText>
      </w:r>
      <w:r>
        <w:rPr>
          <w:lang w:val="en-US"/>
        </w:rPr>
        <w:instrText xml:space="preserve">style</w:instrText>
      </w:r>
      <w:r>
        <w:instrText xml:space="preserve">-</w:instrText>
      </w:r>
      <w:r>
        <w:rPr>
          <w:lang w:val="en-US"/>
        </w:rPr>
        <w:instrText xml:space="preserve">language</w:instrText>
      </w:r>
      <w:r>
        <w:instrText xml:space="preserve">/</w:instrText>
      </w:r>
      <w:r>
        <w:rPr>
          <w:lang w:val="en-US"/>
        </w:rPr>
        <w:instrText xml:space="preserve">schema</w:instrText>
      </w:r>
      <w:r>
        <w:instrText xml:space="preserve">/</w:instrText>
      </w:r>
      <w:r>
        <w:rPr>
          <w:lang w:val="en-US"/>
        </w:rPr>
        <w:instrText xml:space="preserve">raw</w:instrText>
      </w:r>
      <w:r>
        <w:instrText xml:space="preserve">/</w:instrText>
      </w:r>
      <w:r>
        <w:rPr>
          <w:lang w:val="en-US"/>
        </w:rPr>
        <w:instrText xml:space="preserve">master</w:instrText>
      </w:r>
      <w:r>
        <w:instrText xml:space="preserve">/</w:instrText>
      </w:r>
      <w:r>
        <w:rPr>
          <w:lang w:val="en-US"/>
        </w:rPr>
        <w:instrText xml:space="preserve">csl</w:instrText>
      </w:r>
      <w:r>
        <w:instrText xml:space="preserve">-</w:instrText>
      </w:r>
      <w:r>
        <w:rPr>
          <w:lang w:val="en-US"/>
        </w:rPr>
        <w:instrText xml:space="preserve">citation</w:instrText>
      </w:r>
      <w:r>
        <w:instrText xml:space="preserve">.</w:instrText>
      </w:r>
      <w:r>
        <w:rPr>
          <w:lang w:val="en-US"/>
        </w:rPr>
        <w:instrText xml:space="preserve">json</w:instrText>
      </w:r>
      <w:r>
        <w:instrText xml:space="preserve">"}</w:instrText>
      </w:r>
      <w:r>
        <w:rPr>
          <w:lang w:val="en-US"/>
        </w:rPr>
        <w:fldChar w:fldCharType="separate"/>
      </w:r>
      <w:r>
        <w:t>(</w:t>
      </w:r>
      <w:r>
        <w:rPr>
          <w:lang w:val="en-US"/>
        </w:rPr>
        <w:t>V</w:t>
      </w:r>
      <w:r>
        <w:t>ä</w:t>
      </w:r>
      <w:r>
        <w:rPr>
          <w:lang w:val="en-US"/>
        </w:rPr>
        <w:t>in</w:t>
      </w:r>
      <w:r>
        <w:t>ö</w:t>
      </w:r>
      <w:r>
        <w:rPr>
          <w:lang w:val="en-US"/>
        </w:rPr>
        <w:t>l</w:t>
      </w:r>
      <w:r>
        <w:t xml:space="preserve">ä &amp; </w:t>
      </w:r>
      <w:r>
        <w:rPr>
          <w:lang w:val="en-US"/>
        </w:rPr>
        <w:t>Strelkov</w:t>
      </w:r>
      <w:r>
        <w:t>, 2011)</w:t>
      </w:r>
      <w:r>
        <w:rPr>
          <w:lang w:val="en-US"/>
        </w:rPr>
        <w:fldChar w:fldCharType="end"/>
      </w:r>
      <w:r>
        <w:t xml:space="preserve">. Одновременно с этим отмечается, что популяции мидий на норвежском побережье Баренцева моря так же подвержены высокой степени интрогрессии генов </w:t>
      </w:r>
      <w:r>
        <w:rPr>
          <w:lang w:val="en-US"/>
        </w:rPr>
        <w:t>M</w:t>
      </w:r>
      <w:r>
        <w:t xml:space="preserve">. </w:t>
      </w:r>
      <w:r>
        <w:rPr>
          <w:lang w:val="en-US"/>
        </w:rPr>
        <w:t>edulis</w:t>
      </w:r>
      <w:r>
        <w:t xml:space="preserve"> </w:t>
      </w:r>
      <w:r>
        <w:fldChar w:fldCharType="begin" w:fldLock="1"/>
      </w:r>
      <w:r>
        <w:instrText xml:space="preserve">ADDIN CSL_CITATION {"citationItems":[{"id":"ITEM-1","itemData":{"DOI":"10.1007/s00227-017-3235-5","ISBN":"0123456789","author":[{"dropping-particle":"","family":"Śmietanka","given":"Beata","non-dropping-particle":"","parse-names":false,"suffix":""},{"dropping-particle":"","family":"Burzyński","given":"Artur","non-dropping-particle":"","parse-names":false,"suffix":""}],"container-title":"Marine Biology","id":"ITEM-1","issued":{"date-parts":[["2017"]]},"page":"1-11","title":"Disruption of doubly uniparental inheritance of mitochondrial DNA associated with hybridization area of European Mytilus edulis and Mytilus trossulus in Norway","type":"article-journal"},"uris":["http://www.mendeley.com/documents/?uuid=ba8d79d7-e1c3-4d54-8f7b-5ecf1d1461e9"]}],"mendeley":{"formattedCitation":"(Śmietanka &amp; Burzyński, 2017)","plainTextFormattedCitation":"(Śmietanka &amp; Burzyński, 2017)","previouslyFormattedCitation":"(Śmietanka &amp; Burzyński, 2017)"},"properties":{"noteIndex":0},"schema":"https://github.com/citation-style-language/schema/raw/master/csl-citation.json"}</w:instrText>
      </w:r>
      <w:r>
        <w:fldChar w:fldCharType="separate"/>
      </w:r>
      <w:r>
        <w:t>(Śmietanka &amp; Burzyński, 2017)</w:t>
      </w:r>
      <w:r>
        <w:fldChar w:fldCharType="end"/>
      </w:r>
      <w:r>
        <w:t xml:space="preserve">. Вторая гипотеза, которая бы могла объяснять географические различия в соотношении морфотипов для двух генотипов, связана с наличием некоторого абиотического фактора. Так, например, для </w:t>
      </w:r>
      <w:r>
        <w:rPr>
          <w:lang w:val="en-US"/>
        </w:rPr>
        <w:t>M</w:t>
      </w:r>
      <w:r>
        <w:t xml:space="preserve">. </w:t>
      </w:r>
      <w:r>
        <w:rPr>
          <w:lang w:val="en-US"/>
        </w:rPr>
        <w:t>edulis</w:t>
      </w:r>
      <w:r>
        <w:t xml:space="preserve"> авторами был обнаружен определенный паттерн распределения частот Е-морфотипов среди популяций в Баренцевом море, зависящий от соленостных условий. В восточной (более опресненной) части Баренцева моря популяции </w:t>
      </w:r>
      <w:r>
        <w:rPr>
          <w:lang w:val="en-US"/>
        </w:rPr>
        <w:t>M</w:t>
      </w:r>
      <w:r>
        <w:t xml:space="preserve">. </w:t>
      </w:r>
      <w:r>
        <w:rPr>
          <w:lang w:val="en-US"/>
        </w:rPr>
        <w:t>edulis</w:t>
      </w:r>
      <w:r>
        <w:t xml:space="preserve"> обнаруживали «нормальную» (высокую) частоту встречаемости Е-морфотипа, в то время как арктические популяции (океанические, как выражаются авторы) характеризовались сниженной частотой встречаемости Е-морфотипа. Как уже отмечалось, авторы предполагают, что наличие и отсутствие прерывающейся полоски лигамента может быть связано с эффективностью продукции материала раковины. Арктические моря характеризуются пониженными концентрациями карбоната кальция в воде и пониженным присутствием планктона (в связи с сезонной динамикой), которые столь необходимы мидиями для нормального образования раковины </w:t>
      </w:r>
      <w:r>
        <w:fldChar w:fldCharType="begin" w:fldLock="1"/>
      </w:r>
      <w:r>
        <w:instrText xml:space="preserve">ADDIN CSL_CITATION {"citationItems":[{"id":"ITEM-1","itemData":{"author":[{"dropping-particle":"","family":"Steinacher","given":"M","non-dropping-particle":"","parse-names":false,"suffix":""},{"dropping-particle":"","family":"Joos","given":"F","non-dropping-particle":"","parse-names":false,"suffix":""},{"dropping-particle":"","family":"Fr","given":"T L","non-dropping-particle":"","parse-names":false,"suffix":""}],"container-title":"Biogeosciences","id":"ITEM-1","issued":{"date-parts":[["2009"]]},"page":"515-533","title":"Imminent ocean acidification in the Arctic projected with the NCAR global coupled carbon cycle-climate model","type":"article-journal","volume":"6"},"uris":["http://www.mendeley.com/documents/?uuid=3b77d9e7-eb81-47d4-9c2b-870500566715"]},{"id":"ITEM-2","itemData":{"DOI":"https://doi.org/10.5962/bhl.title.6447","author":[{"dropping-particle":"","family":"Zenkevith","given":"L.A.","non-dropping-particle":"","parse-names":false,"suffix":""}],"id":"ITEM-2","issued":{"date-parts":[["1963"]]},"publisher":"Interscience Publishers","publisher-place":"New York","title":"Biology of the Seas of the U.S.S.R.","type":"book"},"uris":["http://www.mendeley.com/documents/?uuid=080359d0-9a50-41f7-95c3-fbcf8e72369e"]}],"mendeley":{"formattedCitation":"(Steinacher et al., 2009; Zenkevith, 1963)","plainTextFormattedCitation":"(Steinacher et al., 2009; Zenkevith, 1963)","previouslyFormattedCitation":"(Steinacher et al., 2009; Zenkevith, 1963)"},"properties":{"noteIndex":0},"schema":"https://github.com/citation-style-language/schema/raw/master/csl-citation.json"}</w:instrText>
      </w:r>
      <w:r>
        <w:fldChar w:fldCharType="separate"/>
      </w:r>
      <w:r>
        <w:t>(Steinacher et al., 2009; Zenkevith, 1963)</w:t>
      </w:r>
      <w:r>
        <w:fldChar w:fldCharType="end"/>
      </w:r>
      <w:r>
        <w:t xml:space="preserve">. Одновременно с этим, эстуарии характеризуются еще более низкой концентраций карбонатов, однако более высокой концентрацией пищи (сестона), что обусловлено речным стоком и высокой концентрацией биогенов </w:t>
      </w:r>
      <w:r>
        <w:fldChar w:fldCharType="begin" w:fldLock="1"/>
      </w:r>
      <w: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mendeley":{"formattedCitation":"(Duarte, 2020)","plainTextFormattedCitation":"(Duarte, 2020)","previouslyFormattedCitation":"(Duarte, 2020)"},"properties":{"noteIndex":0},"schema":"https://github.com/citation-style-language/schema/raw/master/csl-citation.json"}</w:instrText>
      </w:r>
      <w:r>
        <w:fldChar w:fldCharType="separate"/>
      </w:r>
      <w:r>
        <w:t>(Duarte, 2020)</w:t>
      </w:r>
      <w:r>
        <w:fldChar w:fldCharType="end"/>
      </w:r>
      <w:r>
        <w:t xml:space="preserve">. </w:t>
      </w:r>
      <w:r>
        <w:rPr>
          <w:highlight w:val="yellow"/>
        </w:rPr>
        <w:t xml:space="preserve">В эстуариях призматический слой раковины двустворчатых моллюсков особенно подвержен вымыванию и коррозии </w:t>
      </w:r>
      <w:r>
        <w:rPr>
          <w:highlight w:val="yellow"/>
        </w:rPr>
        <w:fldChar w:fldCharType="begin" w:fldLock="1"/>
      </w:r>
      <w:r>
        <w:rPr>
          <w:highlight w:val="yellow"/>
        </w:rP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rPr>
          <w:highlight w:val="yellow"/>
        </w:rPr>
        <w:fldChar w:fldCharType="separate"/>
      </w:r>
      <w:r>
        <w:rPr>
          <w:highlight w:val="yellow"/>
        </w:rPr>
        <w:t>(Melzner et al., 2011)</w:t>
      </w:r>
      <w:r>
        <w:rPr>
          <w:highlight w:val="yellow"/>
        </w:rPr>
        <w:fldChar w:fldCharType="end"/>
      </w:r>
      <w:r>
        <w:rPr>
          <w:highlight w:val="yellow"/>
        </w:rPr>
        <w:t xml:space="preserve">, однако мидии все еще могут сохранять продукцию призматического слоя на высоком уровне, если им доступна пища в обилии </w:t>
      </w:r>
      <w:r>
        <w:rPr>
          <w:highlight w:val="yellow"/>
        </w:rPr>
        <w:fldChar w:fldCharType="begin" w:fldLock="1"/>
      </w:r>
      <w:r>
        <w:rPr>
          <w:highlight w:val="yellow"/>
        </w:rPr>
        <w:instrText xml:space="preserve">ADDIN CSL_CITATION {"citationItems":[{"id":"ITEM-1","itemData":{"DOI":"https://doi.org/10.1007/s12237-019-00682-3 Dense","author":[{"dropping-particle":"","family":"Duarte","given":"Carlos M","non-dropping-particle":"","parse-names":false,"suffix":""}],"container-title":"Estuaries and Coasts","id":"ITEM-1","issued":{"date-parts":[["2020"]]},"page":"387-395","publisher":"Estuaries and Coasts","title":"Dense Mytilus Beds Along Freshwater-Influenced Greenland Shores : Resistance to Corrosive Waters Under High Food Supply","type":"article-journal","volume":"43"},"uris":["http://www.mendeley.com/documents/?uuid=42dd1a8f-4a0c-4ea4-a6cc-bd743c2f2879"]},{"id":"ITEM-2","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2","issue":"9","issued":{"date-parts":[["2011"]]},"title":"Food Supply and Seawater pCO 2 Impact Calcification and Internal Shell Dissolution in the Blue Mussel Mytilus edulis","type":"article-journal","volume":"6"},"uris":["http://www.mendeley.com/documents/?uuid=b211d902-c1fa-4727-acf4-d76d26032c38"]}],"mendeley":{"formattedCitation":"(Duarte, 2020; Melzner et al., 2011)","plainTextFormattedCitation":"(Duarte, 2020; Melzner et al., 2011)","previouslyFormattedCitation":"(Duarte, 2020; Melzner et al., 2011)"},"properties":{"noteIndex":0},"schema":"https://github.com/citation-style-language/schema/raw/master/csl-citation.json"}</w:instrText>
      </w:r>
      <w:r>
        <w:rPr>
          <w:highlight w:val="yellow"/>
        </w:rPr>
        <w:fldChar w:fldCharType="separate"/>
      </w:r>
      <w:r>
        <w:rPr>
          <w:highlight w:val="yellow"/>
        </w:rPr>
        <w:t>(Duarte, 2020; Melzner et al., 2011)</w:t>
      </w:r>
      <w:r>
        <w:rPr>
          <w:highlight w:val="yellow"/>
        </w:rPr>
        <w:fldChar w:fldCharType="end"/>
      </w:r>
      <w:r>
        <w:rPr>
          <w:highlight w:val="yellow"/>
        </w:rPr>
        <w:t>.</w:t>
      </w:r>
      <w:r>
        <w:t xml:space="preserve"> Если же мидии ограничены в пище, то в таких условиях они склонны распределять энергетический бюджет на нужды соматических тканей, нежели на поддержание раковины </w:t>
      </w:r>
      <w:r>
        <w:fldChar w:fldCharType="begin" w:fldLock="1"/>
      </w:r>
      <w:r>
        <w:instrText xml:space="preserve">ADDIN CSL_CITATION {"citationItems":[{"id":"ITEM-1","itemData":{"DOI":"10.1371/journal.pone.0024223","author":[{"dropping-particle":"","family":"Melzner","given":"Frank","non-dropping-particle":"","parse-names":false,"suffix":""},{"dropping-particle":"","family":"Casties","given":"Isabel","non-dropping-particle":"","parse-names":false,"suffix":""},{"dropping-particle":"","family":"Panknin","given":"Ulrike","non-dropping-particle":"","parse-names":false,"suffix":""},{"dropping-particle":"","family":"Stange","given":"Paul","non-dropping-particle":"","parse-names":false,"suffix":""},{"dropping-particle":"","family":"Tru","given":"Katja","non-dropping-particle":"","parse-names":false,"suffix":""},{"dropping-particle":"","family":"Gorb","given":"Stanislav N","non-dropping-particle":"","parse-names":false,"suffix":""},{"dropping-particle":"","family":"Gutowska","given":"Magdalena A","non-dropping-particle":"","parse-names":false,"suffix":""}],"container-title":"PLoS ONE","id":"ITEM-1","issue":"9","issued":{"date-parts":[["2011"]]},"title":"Food Supply and Seawater pCO 2 Impact Calcification and Internal Shell Dissolution in the Blue Mussel Mytilus edulis","type":"article-journal","volume":"6"},"uris":["http://www.mendeley.com/documents/?uuid=b211d902-c1fa-4727-acf4-d76d26032c38"]}],"mendeley":{"formattedCitation":"(Melzner et al., 2011)","plainTextFormattedCitation":"(Melzner et al., 2011)","previouslyFormattedCitation":"(Melzner et al., 2011)"},"properties":{"noteIndex":0},"schema":"https://github.com/citation-style-language/schema/raw/master/csl-citation.json"}</w:instrText>
      </w:r>
      <w:r>
        <w:fldChar w:fldCharType="separate"/>
      </w:r>
      <w:r>
        <w:t>(Melzner et al., 2011)</w:t>
      </w:r>
      <w:r>
        <w:fldChar w:fldCharType="end"/>
      </w:r>
      <w:r>
        <w:t xml:space="preserve">. Следовательно, разница в соотношении Е-морфотипов и Т-морфотипов среди </w:t>
      </w:r>
      <w:r>
        <w:rPr>
          <w:lang w:val="en-US"/>
        </w:rPr>
        <w:t>M</w:t>
      </w:r>
      <w:r>
        <w:t xml:space="preserve">. </w:t>
      </w:r>
      <w:r>
        <w:rPr>
          <w:lang w:val="en-US"/>
        </w:rPr>
        <w:t>edulis</w:t>
      </w:r>
      <w:r>
        <w:t xml:space="preserve"> Баренцева моря может объясняться таким образом: в условиях эстуариев мидии способны, ввиду доступной пищи, вкладывать большее количество энергии в продукцию раковины, несмотря на интенсифицированное вымывание карбонатов; в то время как мидии из более арктических регионов Баренцева моря, при недостатке пищи и, в целом, тоже высокой интенсивности вымывания карбонатов, неспособны к поддержанию нормальной толщины раковины, что и определяет высокую встречаемость Т-морфотипов с непрерывной полоской лигамента на внутренней стороне раковины. Примечательно, что авторы </w:t>
      </w:r>
      <w:r>
        <w:fldChar w:fldCharType="begin" w:fldLock="1"/>
      </w:r>
      <w:r>
        <w:instrText xml:space="preserve">ADDIN CSL_CITATION {"citationItems":[{"id":"ITEM-1","itemData":{"DOI":"10.1371/journal.pone.0249587","ISBN":"1111111111","ISSN":"19326203","PMID":"34297723","abstract":"Cryptic and hybridizing species may lack diagnostic taxonomic characters leaving researchers with semi-diagnostic ones. Identification based on such characters is probabilistic, the probability of correct identification depending on the species composition in a mixed population. Here we test the possibilities of applying a semi-diagnostic conchological character for distinguishing two cryptic species of blue mussels, Mytilus edulis and M. trossulus. These ecologically, stratigraphically and economically important molluscs co-occur and hybridize in many areas of the North Atlantic and the neighboring Arctic. Any cues for distinguishing them in sympatry without genotyping would save much research effort. Recently these species have been shown to statistically differ in the White Sea, where a simple character of the shell was used to distinguish two mussel morphotypes. In this paper, we analyzed the associations between morphotypes and species-specific genotypes based on an abundant material from the waters of the Kola Peninsula (White Sea, Barents Sea) and a more limited material from Norway, the Baltic Sea, Scotland and the Gulf of Maine. The performance of the “morphotype test” for species identification was formally evaluated using approaches from evidence-based medicine. Interspecific differences in the morphotype frequencies were ubiquitous and unidirectional, but their scale varied geographically (from 75% in the White Sea to 15% in the Baltic Sea). In addition, salinity-related variation of this character within M. edulis was revealed in the Arctic Barents Sea. For every studied region, we established relationships between the proportions of the morphotypes in the populations as well as between the proportions of the morphotypes in samples and the probabilities of mussels of different morphotypes being M. trossulus and M. edulis. We provide recommendations for the application of the morphotype test to mussels from unstudied contact zones and note that they may apply equally well to other taxa identified by semi-diagnostic traits.","author":[{"dropping-particle":"","family":"Khaitov","given":"Vadim","non-dropping-particle":"","parse-names":false,"suffix":""},{"dropping-particle":"","family":"Marchenko","given":"Julia","non-dropping-particle":"","parse-names":false,"suffix":""},{"dropping-particle":"","family":"Katolikova","given":"Marina","non-dropping-particle":"","parse-names":false,"suffix":""},{"dropping-particle":"","family":"Väinölä","given":"Risto","non-dropping-particle":"","parse-names":false,"suffix":""},{"dropping-particle":"","family":"Kingston","given":"Sarah E.","non-dropping-particle":"","parse-names":false,"suffix":""},{"dropping-particle":"","family":"Carlon","given":"David B.","non-dropping-particle":"","parse-names":false,"suffix":""},{"dropping-particle":"","family":"Gantsevich","given":"Michael","non-dropping-particle":"","parse-names":false,"suffix":""},{"dropping-particle":"","family":"Strelkov","given":"Petr","non-dropping-particle":"","parse-names":false,"suffix":""}],"container-title":"PLoS ONE","id":"ITEM-1","issue":"July","issued":{"date-parts":[["2021"]]},"page":"1-27","title":"Species identification based on a semi-diagnostic marker: Evaluation of a simple conchological test for distinguishing blue mussels Mytilus edulis L. And M. trossulus Gould","type":"article-journal","volume":"16"},"uris":["http://www.mendeley.com/documents/?uuid=80a0ea1d-8af2-4c96-aea3-0d24a897de58"]}],"mendeley":{"formattedCitation":"(Khaitov et al., 2021)","plainTextFormattedCitation":"(Khaitov et al., 2021)","previouslyFormattedCitation":"(Khaitov et al., 2021)"},"properties":{"noteIndex":0},"schema":"https://github.com/citation-style-language/schema/raw/master/csl-citation.json"}</w:instrText>
      </w:r>
      <w:r>
        <w:fldChar w:fldCharType="separate"/>
      </w:r>
      <w:r>
        <w:t>(Khaitov et al., 2021)</w:t>
      </w:r>
      <w:r>
        <w:fldChar w:fldCharType="end"/>
      </w:r>
      <w:r>
        <w:t xml:space="preserve"> указывают на то, что такой паттерн распределения морфотипов обнаруживается не только в Баренцевом море, но и в Гренландии, и в проливе Святого Лоуренса в Западной Атлантике, что подчеркивает арктическую специфику этого паттерна, однако соленостные условия в местах отбора материала неизвестны. </w:t>
      </w:r>
    </w:p>
    <w:p>
      <w:pPr>
        <w:rPr>
          <w:color w:val="FF0000"/>
        </w:rPr>
      </w:pPr>
      <w:r>
        <w:rPr>
          <w:color w:val="FF0000"/>
          <w:highlight w:val="yellow"/>
        </w:rPr>
        <w:t xml:space="preserve">Авторы отмечают, что в Белом море на соотношение морфотипов влияет в том числе и генетическая структура популяции. Так, например, ими было показано, что увеличение присутствия </w:t>
      </w:r>
      <w:r>
        <w:rPr>
          <w:color w:val="FF0000"/>
          <w:highlight w:val="yellow"/>
          <w:lang w:val="en-US"/>
        </w:rPr>
        <w:t>M</w:t>
      </w:r>
      <w:r>
        <w:rPr>
          <w:color w:val="FF0000"/>
          <w:highlight w:val="yellow"/>
        </w:rPr>
        <w:t xml:space="preserve">. </w:t>
      </w:r>
      <w:r>
        <w:rPr>
          <w:color w:val="FF0000"/>
          <w:highlight w:val="yellow"/>
          <w:lang w:val="en-US"/>
        </w:rPr>
        <w:t>trossulus</w:t>
      </w:r>
      <w:r>
        <w:rPr>
          <w:color w:val="FF0000"/>
          <w:highlight w:val="yellow"/>
        </w:rPr>
        <w:t xml:space="preserve"> в выборке было</w:t>
      </w:r>
      <w:r>
        <w:rPr>
          <w:color w:val="FF0000"/>
        </w:rPr>
        <w:t xml:space="preserve"> </w:t>
      </w:r>
    </w:p>
    <w:p>
      <w:r>
        <w:t xml:space="preserve">В целом же, </w:t>
      </w:r>
      <w:r>
        <w:rPr>
          <w:highlight w:val="yellow"/>
        </w:rPr>
        <w:t>авторы морфотип-теста</w:t>
      </w:r>
      <w:r>
        <w:t xml:space="preserve">, основываясь на ранних и подробных данных, полученных в Белом мор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указывают, что для обоих видов идентификация вида на основе морфотипов возможна пока что возможна, по-видимому, только для популяций Белого моря. Причем,…</w:t>
      </w:r>
    </w:p>
    <w:p/>
    <w:p/>
    <w:p>
      <w:r>
        <w:t>Экофизиологические различия двух видов</w:t>
      </w:r>
    </w:p>
    <w:p>
      <w:r>
        <w:t xml:space="preserve">Биогеографические пределы распространения видов во многом определяются их толерантными рамками по отношению к экстремальным проявлениям тех или иных биотических и абиотических факторов </w:t>
      </w:r>
      <w:r>
        <w:fldChar w:fldCharType="begin" w:fldLock="1"/>
      </w:r>
      <w:r>
        <w:instrText xml:space="preserve">ADDIN CSL_CITATION {"citationItems":[{"id":"ITEM-1","itemData":{"DOI":"10.1146/annurev-marine-120710-100935","ISSN":"1941-1405","abstract":"Global change includes alterations in ocean temperature, oxygen availability, salinity, and pH, abiotic variables with strong and interacting influences on the physiology of all taxa. Physiological stresses resulting from changes in these four variables may cause broad biogeographic shifts as well as localized changes in distribution in mosaic habitats. To elucidate these causal linkages, I address the following questions: What types of physiological limitations can alter species' distributions and, in cases of extreme stress, cause extinctions? Which species are most threatened by these physiological challenges--and why? How do contents of genomes establish capacities to respond to global change, notably in the case of species that have evolved in highly stable habitats? How fully can phenotypic acclimatization offset abiotic stress? Can physiological measurements, including new molecular (\"-omic\") approaches, provide indices of the degree of sublethal stress an organism experiences? And can physiological evolution keep pace with global change?","author":[{"dropping-particle":"","family":"Somero","given":"George N.","non-dropping-particle":"","parse-names":false,"suffix":""}],"container-title":"Annual Review of Marine Science","id":"ITEM-1","issue":"1","issued":{"date-parts":[["2012"]]},"page":"39-61","title":"The Physiology of Global Change: Linking Patterns to Mechanisms","type":"article-journal","volume":"4"},"uris":["http://www.mendeley.com/documents/?uuid=d911a6d8-b56c-4e81-a783-ffa57d639116"]}],"mendeley":{"formattedCitation":"(Somero, 2012)","plainTextFormattedCitation":"(Somero, 2012)","previouslyFormattedCitation":"(Somero, 2012)"},"properties":{"noteIndex":0},"schema":"https://github.com/citation-style-language/schema/raw/master/csl-citation.json"}</w:instrText>
      </w:r>
      <w:r>
        <w:fldChar w:fldCharType="separate"/>
      </w:r>
      <w:r>
        <w:t>(Somero, 2012)</w:t>
      </w:r>
      <w:r>
        <w:fldChar w:fldCharType="end"/>
      </w:r>
      <w:r>
        <w:t xml:space="preserve">. Несмотря на очевидную роль физиологических характеристик в определении биогеографии видов и их реализуемых экологических ниш, зачастую совершенно не понятно, какова роль толерантных диапазонов в разворачивающихся на наших глазах биоинвазиях. </w:t>
      </w:r>
    </w:p>
    <w:p>
      <w:r>
        <w:rPr>
          <w:highlight w:val="yellow"/>
        </w:rPr>
        <w:t xml:space="preserve">Глобальный биогеографический контекст криптических видов группы </w:t>
      </w:r>
      <w:r>
        <w:rPr>
          <w:highlight w:val="yellow"/>
          <w:lang w:val="en-US"/>
        </w:rPr>
        <w:t>Mytilus</w:t>
      </w:r>
      <w:r>
        <w:rPr>
          <w:highlight w:val="yellow"/>
        </w:rPr>
        <w:t xml:space="preserve"> </w:t>
      </w:r>
      <w:r>
        <w:rPr>
          <w:highlight w:val="yellow"/>
          <w:lang w:val="en-US"/>
        </w:rPr>
        <w:t>edulis</w:t>
      </w:r>
      <w:r>
        <w:rPr>
          <w:highlight w:val="yellow"/>
        </w:rPr>
        <w:t xml:space="preserve"> был дан в первом разделе литературного обзора. В качестве факторов, определяющих глобальное распространение трех криптических видов мидий, исследователями выводятся на первое место температура и соленость (ссылки!). Существует огромное множество исследований, посвященных толерантным диапазонам этих трех видов – каждого по отдельности (ссылки!). Однако, исследования, которые бы освещали роль физиологических признаков этих видов мидий именно в условиях совместных поселений в условиях гибридных зон – практически отсутствуют в литературе. В этой части литературного обзора мы сосредоточимся – коротко – на исследованиях толерантных диапазонов видов по отдельности, и – более подробно – на тех немногочисленных исследованиях, посвященных влиянию абиотических и биотических факторов на физиологию </w:t>
      </w:r>
      <w:r>
        <w:rPr>
          <w:highlight w:val="yellow"/>
          <w:lang w:val="en-US"/>
        </w:rPr>
        <w:t>M</w:t>
      </w:r>
      <w:r>
        <w:rPr>
          <w:highlight w:val="yellow"/>
        </w:rPr>
        <w:t xml:space="preserve">. </w:t>
      </w:r>
      <w:r>
        <w:rPr>
          <w:highlight w:val="yellow"/>
          <w:lang w:val="en-US"/>
        </w:rPr>
        <w:t>edulis</w:t>
      </w:r>
      <w:r>
        <w:rPr>
          <w:highlight w:val="yellow"/>
        </w:rPr>
        <w:t xml:space="preserve"> и </w:t>
      </w:r>
      <w:r>
        <w:rPr>
          <w:highlight w:val="yellow"/>
          <w:lang w:val="en-US"/>
        </w:rPr>
        <w:t>M</w:t>
      </w:r>
      <w:r>
        <w:rPr>
          <w:highlight w:val="yellow"/>
        </w:rPr>
        <w:t xml:space="preserve">. </w:t>
      </w:r>
      <w:r>
        <w:rPr>
          <w:highlight w:val="yellow"/>
          <w:lang w:val="en-US"/>
        </w:rPr>
        <w:t>trossulus</w:t>
      </w:r>
      <w:r>
        <w:rPr>
          <w:highlight w:val="yellow"/>
        </w:rPr>
        <w:t xml:space="preserve"> в условиях совместных поселений в различных, без сомнений отличающихся друг от друга, гибридных зон.</w:t>
      </w:r>
      <w:r>
        <w:t xml:space="preserve"> </w:t>
      </w:r>
    </w:p>
    <w:p>
      <w:r>
        <w:t xml:space="preserve">Соленость. </w:t>
      </w:r>
    </w:p>
    <w:p>
      <w:r>
        <w:rPr>
          <w:highlight w:val="yellow"/>
        </w:rPr>
        <w:t>А как соленость вообще может влиять на мидий?</w:t>
      </w:r>
    </w:p>
    <w:p>
      <w:r>
        <w:t xml:space="preserve">К сожалению, большинство исследований толерантного диапазона мидий по отношению к солености, выполнены в прошлом веке – еще до того, как была обнаружена и подтверждена биоинвазия </w:t>
      </w:r>
      <w:r>
        <w:rPr>
          <w:lang w:val="en-US"/>
        </w:rPr>
        <w:t>M</w:t>
      </w:r>
      <w:r>
        <w:t xml:space="preserve">. </w:t>
      </w:r>
      <w:r>
        <w:rPr>
          <w:lang w:val="en-US"/>
        </w:rPr>
        <w:t>trossulus</w:t>
      </w:r>
      <w:r>
        <w:t xml:space="preserve"> в северную Атлантику. Многие исследования демонстрируют широкий толерантный диапазон у мидий в Атлантике, и зачастую указывают на различия в отношении к соленостным условиях между различными популяциями (ССЫЛКИ). Однако, большинство существующих исследований требуют пересмотра – ввиду «переоткрытия» </w:t>
      </w:r>
      <w:r>
        <w:rPr>
          <w:lang w:val="en-US"/>
        </w:rPr>
        <w:t>M</w:t>
      </w:r>
      <w:r>
        <w:t xml:space="preserve">. </w:t>
      </w:r>
      <w:r>
        <w:rPr>
          <w:lang w:val="en-US"/>
        </w:rPr>
        <w:t>trossulus</w:t>
      </w:r>
      <w:r>
        <w:t xml:space="preserve"> в Северной Атлантике. Впрочем, являются ли такие различия в толератности по отношению к солености следствием локальной адаптации отдельных популяций к соленостным условиям регионов или являются следствием различного эволюционного пути криптических видов мидий – остается загадкой. </w:t>
      </w:r>
    </w:p>
    <w:p>
      <w:r>
        <w:t xml:space="preserve">Жизненный цикл мидий включает в себя: стадию эмбриона, личиночную стадию трохофоры, личиночную стадию велигера и, наконец, взрослую стадию. Взрослые особи мидий считаются эвригалинными </w:t>
      </w:r>
      <w:r>
        <w:rPr>
          <w:highlight w:val="yellow"/>
        </w:rPr>
        <w:t>(</w:t>
      </w:r>
      <w:r>
        <w:rPr>
          <w:highlight w:val="yellow"/>
          <w:lang w:val="en-US"/>
        </w:rPr>
        <w:t>Remane</w:t>
      </w:r>
      <w:r>
        <w:rPr>
          <w:highlight w:val="yellow"/>
        </w:rPr>
        <w:t>, 1971)</w:t>
      </w:r>
      <w:r>
        <w:t xml:space="preserve">, и во внутренней, пресной, части Балтийского моря, способны (хоть и к очень медленному) росту даже в условиях соленосьти 4-5‰. Личиночные стадии считаются более чувствительными к солености. Оплодотворение происходит нормально в соленостном диапазоне от 15 до 40 ‰, так же как и развитие трохофоры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В литературе демонстрируются различия в соленостном диапазоне, необходимом для успешного развития стадии велигера, для личинок из различных популяций – в основном они отличаются своей толерантностью к гипосалинным условиям. Так, например, велигеры мидий из Северного Уэльса снижали скорость своего роста уже при 24‰, в то время как мидии из залива Каттегат обладали 100% скорости роста от максимальной даже при 14,5‰ </w:t>
      </w:r>
      <w:r>
        <w:fldChar w:fldCharType="begin" w:fldLock="1"/>
      </w:r>
      <w:r>
        <w:instrText xml:space="preserve">ADDIN CSL_CITATION {"citationItems":[{"id":"ITEM-1","itemData":{"DOI":"10.1080/00785326.1965.10409596","ISSN":"00785326","abstract":"Techniques for the induction of spawning of Mytilus edulis, the delay of spawning and the rearing of the larvae are described. The rate of growth of Mytilus larvae increased with increased temperature from 10–18° C, but from 13–18° C the growth was relatively temperature-independent. At temperatures higher than 18° C larvae from a littoral area grew at a slightly increased rate, but larvae from a sub-littoral area showed decline of the growth rate. There was a decline in the rate of growth during the life of a larvae at all temperatures. Cleavage and early development occurred from 8–18° C and increased with increased temperature. Isochrysis galbana and Monochrysis lutheri were good foods for Mytilus larvae. Growth rate increased with mcreased cell concentration to 100 cells Isochrvsis/µ litre and 2.0 µ litre packed cell volume of Monochrysis/litre. A mixture of these 2 species supported more rapid growth than either species indivldually. Larvae fed with Nannochloris atomus and Chlorella sp. grew slowly. This was probably due to a substance secreted by the algae and present in greatest concentration during the stationary phase of growth of the algae. Larvae from an area of full salinity had a narrow salinity optimum for growth at 30–33 ‰. Larvae from an area of reduced salinity had a lower salinity optimum and greater tolerance of low salinity. The optimum salinity range varied with temperature. There was a large size-variation of larvae from the same parents and reared under similar conditions. The range of size-variation increased with increased growth rate. The rate of feeding increased with the age of the larvae and with increased temperature but did not differ in different food-cell concentrations. Full-grown larvae cleared cells from suspension at an average rate of 0.62 rnl/larva/day. The larvae first became capable of metamorphosis at the pediveliger stage. This stage was reached at a constant size of 260 fl regardless of very different conditions of culture. The behaviour of the larvae at the time of settlement is described. If suitable attachment substrates were withheld from the larvae metamorphosis was delayed. During the delay of metamorphosis the velum slowly degenerated and the foot grew in size. These changes were used to identify 3 stages of the delay of metamorphosis. These are described. During the delay of metamorphosis there was a decline in the feeding rate as the feeding currents on the velum became disrupted. Eventually the larva…","author":[{"dropping-particle":"","family":"Bayne","given":"B. L.","non-dropping-particle":"","parse-names":false,"suffix":""}],"container-title":"Ophelia","id":"ITEM-1","issue":"1","issued":{"date-parts":[["1965"]]},"page":"1-47","title":"Growth and the delay of metamorphosis of the larvae of Mytilus edulis (L.)","type":"article-journal","volume":"2"},"uris":["http://www.mendeley.com/documents/?uuid=2c9a8b2f-e467-44a0-b30b-83b6ce686378"]}],"mendeley":{"formattedCitation":"(Bayne, 1965)","plainTextFormattedCitation":"(Bayne, 1965)","previouslyFormattedCitation":"(Bayne, 1965)"},"properties":{"noteIndex":0},"schema":"https://github.com/citation-style-language/schema/raw/master/csl-citation.json"}</w:instrText>
      </w:r>
      <w:r>
        <w:fldChar w:fldCharType="separate"/>
      </w:r>
      <w:r>
        <w:t>(Bayne, 1965)</w:t>
      </w:r>
      <w:r>
        <w:fldChar w:fldCharType="end"/>
      </w:r>
      <w:r>
        <w:t xml:space="preserve">. Однако, эти исследования, как уже отмечалось, выполнены до «переоткрытия» </w:t>
      </w:r>
      <w:r>
        <w:rPr>
          <w:lang w:val="en-US"/>
        </w:rPr>
        <w:t>M</w:t>
      </w:r>
      <w:r>
        <w:t xml:space="preserve">. </w:t>
      </w:r>
      <w:r>
        <w:rPr>
          <w:lang w:val="en-US"/>
        </w:rPr>
        <w:t>trossulus</w:t>
      </w:r>
      <w:r>
        <w:t xml:space="preserve"> и, таким образом, упомянутые балтийские мидии (</w:t>
      </w:r>
      <w:r>
        <w:rPr>
          <w:lang w:val="en-US"/>
        </w:rPr>
        <w:t>Remane</w:t>
      </w:r>
      <w:r>
        <w:t xml:space="preserve">, 1971) скорее всего относятся к </w:t>
      </w:r>
      <w:r>
        <w:rPr>
          <w:lang w:val="en-US"/>
        </w:rPr>
        <w:t>M</w:t>
      </w:r>
      <w:r>
        <w:t xml:space="preserve">. </w:t>
      </w:r>
      <w:r>
        <w:rPr>
          <w:lang w:val="en-US"/>
        </w:rPr>
        <w:t>trossulus</w:t>
      </w:r>
      <w:r>
        <w:t xml:space="preserve">. </w:t>
      </w:r>
    </w:p>
    <w:p>
      <w:r>
        <w:t xml:space="preserve">Другой проблемой, усложняющей анализ существующей литературы о соленостной толерантности </w:t>
      </w:r>
      <w:r>
        <w:rPr>
          <w:lang w:val="en-US"/>
        </w:rPr>
        <w:t>M</w:t>
      </w:r>
      <w:r>
        <w:t xml:space="preserve">. </w:t>
      </w:r>
      <w:r>
        <w:rPr>
          <w:lang w:val="en-US"/>
        </w:rPr>
        <w:t>edulis</w:t>
      </w:r>
      <w:r>
        <w:t xml:space="preserve"> и </w:t>
      </w:r>
      <w:r>
        <w:rPr>
          <w:lang w:val="en-US"/>
        </w:rPr>
        <w:t>M</w:t>
      </w:r>
      <w:r>
        <w:t xml:space="preserve">. </w:t>
      </w:r>
      <w:r>
        <w:rPr>
          <w:lang w:val="en-US"/>
        </w:rPr>
        <w:t>trossulus</w:t>
      </w:r>
      <w:r>
        <w:t xml:space="preserve">, и о том, как соленость может влиять на баланс в совместных поселениях криптических видов, является тот факт, что довольно редкие современные исследования на эту тему демонстрируют противоречивые данные и полемизируют друг с другом. Источником полемики является различия в физиологических характеристиках </w:t>
      </w:r>
      <w:r>
        <w:rPr>
          <w:lang w:val="en-US"/>
        </w:rPr>
        <w:t>M</w:t>
      </w:r>
      <w:r>
        <w:t xml:space="preserve">. </w:t>
      </w:r>
      <w:r>
        <w:rPr>
          <w:lang w:val="en-US"/>
        </w:rPr>
        <w:t>trossulus</w:t>
      </w:r>
      <w:r>
        <w:t xml:space="preserve"> популяций Канадского и Европейского побережий. В литературе распространено мнение о том, что </w:t>
      </w:r>
      <w:r>
        <w:rPr>
          <w:lang w:val="en-US"/>
        </w:rPr>
        <w:t>M</w:t>
      </w:r>
      <w:r>
        <w:t xml:space="preserve">. </w:t>
      </w:r>
      <w:r>
        <w:rPr>
          <w:lang w:val="en-US"/>
        </w:rPr>
        <w:t>trossulus</w:t>
      </w:r>
      <w:r>
        <w:t xml:space="preserve"> являются более приспособленными к гипосалинным условиям. Данное предубеждение зачастую основано на результатах европейских исследователей, проводивших свои эксперименты на мидиях из опресненного Балтийского моря. Учитывая, что генетически популяция </w:t>
      </w:r>
      <w:r>
        <w:rPr>
          <w:lang w:val="en-US"/>
        </w:rPr>
        <w:t>M</w:t>
      </w:r>
      <w:r>
        <w:t xml:space="preserve">. </w:t>
      </w:r>
      <w:r>
        <w:rPr>
          <w:lang w:val="en-US"/>
        </w:rPr>
        <w:t>trossulus</w:t>
      </w:r>
      <w:r>
        <w:t xml:space="preserve">, как уже отмечалось, довольно сильно отличается от остальных популяций этого вида, рядом исследователей выдвигается предположение о том, что балтийские мидии приобрели локальную адаптацию к гипосалинным условиям, поскольку популяции </w:t>
      </w:r>
      <w:r>
        <w:rPr>
          <w:lang w:val="en-US"/>
        </w:rPr>
        <w:t>M</w:t>
      </w:r>
      <w:r>
        <w:t xml:space="preserve">. </w:t>
      </w:r>
      <w:r>
        <w:rPr>
          <w:lang w:val="en-US"/>
        </w:rPr>
        <w:t>trossulus</w:t>
      </w:r>
      <w:r>
        <w:t xml:space="preserve"> в этом регионе, вероятно, являются самыми древними в Северной Атлантике и ведут свою историю от последнего оледенения в плейстоцене (и, таким образом, эволюционировали в условиях крайне низкой солености)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xml:space="preserve">. Таким образом, в наших исследованиях при анализе функционального ответа мидий на соленостные условия необходимо принимать во внимание, что </w:t>
      </w:r>
      <w:r>
        <w:rPr>
          <w:lang w:val="en-US"/>
        </w:rPr>
        <w:t>M</w:t>
      </w:r>
      <w:r>
        <w:t xml:space="preserve">. </w:t>
      </w:r>
      <w:r>
        <w:rPr>
          <w:lang w:val="en-US"/>
        </w:rPr>
        <w:t>trossulus</w:t>
      </w:r>
      <w:r>
        <w:t xml:space="preserve"> Белого моря генетически более близки к Канадским популяциям, нежели к Балтийским </w:t>
      </w:r>
      <w:r>
        <w:fldChar w:fldCharType="begin" w:fldLock="1"/>
      </w:r>
      <w:r>
        <w:instrText xml:space="preserve">ADDIN CSL_CITATION {"citationItems":[{"id":"ITEM-1","itemData":{"DOI":"10.3390/genes11050530","author":[{"dropping-particle":"","family":"Roman","given":"Wenne","non-dropping-particle":"","parse-names":false,"suffix":""},{"dropping-particle":"","family":"Bach","given":"Lis","non-dropping-particle":"","parse-names":false,"suffix":""},{"dropping-particle":"","family":"Strelkov","given":"Petr","non-dropping-particle":"","parse-names":false,"suffix":""}],"id":"ITEM-1","issue":"May","issued":{"date-parts":[["2020"]]},"title":"Trans-Atlantic Distribution and Introgression as Inferred from Single Nucleotide Polymorphism : Mussels Mytilus and Environmental Factors","type":"article-journal"},"uris":["http://www.mendeley.com/documents/?uuid=40329a63-8d06-4eb1-953b-0ef3b71be988"]}],"mendeley":{"formattedCitation":"(Roman et al., 2020)","plainTextFormattedCitation":"(Roman et al., 2020)","previouslyFormattedCitation":"(Roman et al., 2020)"},"properties":{"noteIndex":0},"schema":"https://github.com/citation-style-language/schema/raw/master/csl-citation.json"}</w:instrText>
      </w:r>
      <w:r>
        <w:fldChar w:fldCharType="separate"/>
      </w:r>
      <w:r>
        <w:t>(Roman et al., 2020)</w:t>
      </w:r>
      <w:r>
        <w:fldChar w:fldCharType="end"/>
      </w:r>
      <w:r>
        <w:t xml:space="preserve">. </w:t>
      </w:r>
    </w:p>
    <w:p>
      <w:r>
        <w:t xml:space="preserve">Канадские исследователи </w:t>
      </w:r>
      <w:r>
        <w:fldChar w:fldCharType="begin" w:fldLock="1"/>
      </w:r>
      <w:r>
        <w:instrText xml:space="preserve">ADDIN CSL_CITATION {"citationItems":[{"id":"ITEM-1","itemData":{"author":[{"dropping-particle":"","family":"Qiu","given":"Jian-wen","non-dropping-particle":"","parse-names":false,"suffix":""},{"dropping-particle":"","family":"Tremblay","given":"Réjean","non-dropping-particle":"","parse-names":false,"suffix":""},{"dropping-particle":"","family":"Bourget","given":"Edwin","non-dropping-particle":"","parse-names":false,"suffix":""}],"container-title":"Marine Ecology Progress Series","id":"ITEM-1","issue":"Remane 1971","issued":{"date-parts":[["2002"]]},"page":"143-152","title":"Ontogenetic changes in hyposaline tolerance in the mussels Mytilus edulis and M . trossulus : implications for distribution","type":"article-journal","volume":"228"},"uris":["http://www.mendeley.com/documents/?uuid=c8419f98-02cb-47b3-aa86-0c10a44c5e15"]}],"mendeley":{"formattedCitation":"(Qiu et al., 2002)","plainTextFormattedCitation":"(Qiu et al., 2002)","previouslyFormattedCitation":"(Qiu et al., 2002)"},"properties":{"noteIndex":0},"schema":"https://github.com/citation-style-language/schema/raw/master/csl-citation.json"}</w:instrText>
      </w:r>
      <w:r>
        <w:fldChar w:fldCharType="separate"/>
      </w:r>
      <w:r>
        <w:t>(Qiu et al., 2002)</w:t>
      </w:r>
      <w:r>
        <w:fldChar w:fldCharType="end"/>
      </w:r>
      <w:r>
        <w:t xml:space="preserve"> указывают на то, что в заливе Святого Лоренса (Канада) «чистые» поселения </w:t>
      </w:r>
      <w:r>
        <w:rPr>
          <w:lang w:val="en-US"/>
        </w:rPr>
        <w:t>M</w:t>
      </w:r>
      <w:r>
        <w:t xml:space="preserve">. </w:t>
      </w:r>
      <w:r>
        <w:rPr>
          <w:lang w:val="en-US"/>
        </w:rPr>
        <w:t>trossulus</w:t>
      </w:r>
      <w:r>
        <w:t xml:space="preserve"> сосредоточены преимущественно в эстуариях и районах впадения в залив рек, в то время как </w:t>
      </w:r>
      <w:r>
        <w:rPr>
          <w:lang w:val="en-US"/>
        </w:rPr>
        <w:t>M</w:t>
      </w:r>
      <w:r>
        <w:t xml:space="preserve">. </w:t>
      </w:r>
      <w:r>
        <w:rPr>
          <w:lang w:val="en-US"/>
        </w:rPr>
        <w:t>edulis</w:t>
      </w:r>
      <w:r>
        <w:t xml:space="preserve"> тяготеют к более мористым регионам. Они предполагают, что такое пространственное распределение поселений может быть связано с отрицательным отбором, связанным с соленостью, влияющим на рекруттинг личинок в поселениях в эстуарных регионах. Эксперименты показали, что уже при 20‰ наблюдаются различия в выживаемости ранних стадий двух криптических видов. Так, у </w:t>
      </w:r>
      <w:r>
        <w:rPr>
          <w:lang w:val="en-US"/>
        </w:rPr>
        <w:t>M</w:t>
      </w:r>
      <w:r>
        <w:t xml:space="preserve">. </w:t>
      </w:r>
      <w:r>
        <w:rPr>
          <w:lang w:val="en-US"/>
        </w:rPr>
        <w:t>edulis</w:t>
      </w:r>
      <w:r>
        <w:t xml:space="preserve"> при 20‰ успешно развивались только 50% эмбрионов, а при понижении солености до 15‰ – не развивались вовсе. Аналогичная тенденция наблюдалась и в случае анализа выживаемости велигеров и успеха их метаморфоза. При этом время, необходимое для успешного развития каждой стадии, в случае </w:t>
      </w:r>
      <w:r>
        <w:rPr>
          <w:lang w:val="en-US"/>
        </w:rPr>
        <w:t>M</w:t>
      </w:r>
      <w:r>
        <w:t xml:space="preserve">. </w:t>
      </w:r>
      <w:r>
        <w:rPr>
          <w:lang w:val="en-US"/>
        </w:rPr>
        <w:t>edulis</w:t>
      </w:r>
      <w:r>
        <w:t xml:space="preserve"> увеличивалось с понижением солености. Одновременно с этим, </w:t>
      </w:r>
      <w:r>
        <w:rPr>
          <w:lang w:val="en-US"/>
        </w:rPr>
        <w:t>M</w:t>
      </w:r>
      <w:r>
        <w:t xml:space="preserve">. </w:t>
      </w:r>
      <w:r>
        <w:rPr>
          <w:lang w:val="en-US"/>
        </w:rPr>
        <w:t>trossulus</w:t>
      </w:r>
      <w:r>
        <w:t xml:space="preserve"> не демонстрировали снижения выживаемости ранних стадий при 20‰, и лишь при 15‰ показывали драматичное снижение выживаемости всех личиночных стадий до уровня менее чем 25%. Примечательно, что авторы не обнаружили каких бы то ни было различий в выживаемости ювенильных и взрослых особей между двумя видами с понижением солености. </w:t>
      </w:r>
    </w:p>
    <w:p>
      <w:r>
        <w:t xml:space="preserve">Однако, в другом канадском исследовании были продемонстрированы совершенно противоположные результаты </w:t>
      </w:r>
      <w:r>
        <w:fldChar w:fldCharType="begin" w:fldLock="1"/>
      </w:r>
      <w:r>
        <w:instrText xml:space="preserve">ADDIN CSL_CITATION {"citationItems":[{"id":"ITEM-1","itemData":{"author":[{"dropping-particle":"","family":"Gardner","given":"Jonathan P A","non-dropping-particle":"","parse-names":false,"suffix":""},{"dropping-particle":"","family":"Thompson","given":"Raymond J","non-dropping-particle":"","parse-names":false,"suffix":""}],"container-title":"Journal of Experimental Marine Biology and Ecology","id":"ITEM-1","issued":{"date-parts":[["2001"]]},"page":"119-140","title":"The effects of coastal and estuarine conditions on the physiology and survivorship of the mussels Mytilus edulis , M . trossulus and their hybrids","type":"article-journal","volume":"265"},"uris":["http://www.mendeley.com/documents/?uuid=e93b032a-cc19-4988-b211-fcb873bc148d"]}],"mendeley":{"formattedCitation":"(Gardner &amp; Thompson, 2001)","plainTextFormattedCitation":"(Gardner &amp; Thompson, 2001)","previouslyFormattedCitation":"(Gardner &amp; Thompson, 2001)"},"properties":{"noteIndex":0},"schema":"https://github.com/citation-style-language/schema/raw/master/csl-citation.json"}</w:instrText>
      </w:r>
      <w:r>
        <w:fldChar w:fldCharType="separate"/>
      </w:r>
      <w:r>
        <w:t>(Gardner &amp; Thompson, 2001)</w:t>
      </w:r>
      <w:r>
        <w:fldChar w:fldCharType="end"/>
      </w:r>
      <w:r>
        <w:t xml:space="preserve">. В лабораторных экспериментах взрослые особи </w:t>
      </w:r>
      <w:r>
        <w:rPr>
          <w:lang w:val="en-US"/>
        </w:rPr>
        <w:t>M</w:t>
      </w:r>
      <w:r>
        <w:t xml:space="preserve">. </w:t>
      </w:r>
      <w:r>
        <w:rPr>
          <w:lang w:val="en-US"/>
        </w:rPr>
        <w:t>trossulus</w:t>
      </w:r>
      <w:r>
        <w:t xml:space="preserve"> показали значительно более высокие значения кумулятивной смертности после 4-х месяцев экспозиции в гипосалинных условиях, в то время как в нормальных условиях смертность не отличалась между видами. Анализ соотношения углерода и азота в тканях обоих видов показал, что </w:t>
      </w:r>
      <w:r>
        <w:rPr>
          <w:lang w:val="en-US"/>
        </w:rPr>
        <w:t>M</w:t>
      </w:r>
      <w:r>
        <w:t xml:space="preserve">. </w:t>
      </w:r>
      <w:r>
        <w:rPr>
          <w:lang w:val="en-US"/>
        </w:rPr>
        <w:t>trossulus</w:t>
      </w:r>
      <w:r>
        <w:t xml:space="preserve"> в гипосалинных, вероятно, расходовали свои запасы углеводов и липидов более интенсивно, чем </w:t>
      </w:r>
      <w:r>
        <w:rPr>
          <w:lang w:val="en-US"/>
        </w:rPr>
        <w:t>M</w:t>
      </w:r>
      <w:r>
        <w:t xml:space="preserve">. </w:t>
      </w:r>
      <w:r>
        <w:rPr>
          <w:lang w:val="en-US"/>
        </w:rPr>
        <w:t>edulis</w:t>
      </w:r>
      <w:r>
        <w:t xml:space="preserve">, что, по мнению авторов, свидетельствует о более высокой приспособленности вторых к условиям пониженной солености. Кроме того, в гипосалинных условиях </w:t>
      </w:r>
      <w:r>
        <w:rPr>
          <w:lang w:val="en-US"/>
        </w:rPr>
        <w:t>M</w:t>
      </w:r>
      <w:r>
        <w:t xml:space="preserve">. </w:t>
      </w:r>
      <w:r>
        <w:rPr>
          <w:lang w:val="en-US"/>
        </w:rPr>
        <w:t>trossulus</w:t>
      </w:r>
      <w:r>
        <w:t xml:space="preserve"> характеризовались более низкой скоростью роста, нежели </w:t>
      </w:r>
      <w:r>
        <w:rPr>
          <w:lang w:val="en-US"/>
        </w:rPr>
        <w:t>M</w:t>
      </w:r>
      <w:r>
        <w:t xml:space="preserve">. </w:t>
      </w:r>
      <w:r>
        <w:rPr>
          <w:lang w:val="en-US"/>
        </w:rPr>
        <w:t>edulis</w:t>
      </w:r>
      <w:r>
        <w:t xml:space="preserve">. Довольно примечательно, что несмотря на различия в скорости роста, скорость фильтрации и эффективность ассимиляции пищи, от которых напрямую зависит возможность для роста у двустворчатых моллюсков, между видами не различалась. Это может свидетельствовать, что генетические различия в функциональном ответе этих двух видов, если и существуют, то лежат в области биоэнергетики, и связаны именно с изменениями энергетического баланса организмов вследствие соленостного стресса. </w:t>
      </w:r>
    </w:p>
    <w:p>
      <w:r>
        <w:t xml:space="preserve">Эффективность адаптации балтийских </w:t>
      </w:r>
      <w:r>
        <w:rPr>
          <w:lang w:val="en-US"/>
        </w:rPr>
        <w:t>M</w:t>
      </w:r>
      <w:r>
        <w:t xml:space="preserve">. </w:t>
      </w:r>
      <w:r>
        <w:rPr>
          <w:lang w:val="en-US"/>
        </w:rPr>
        <w:t>trossulus</w:t>
      </w:r>
      <w:r>
        <w:t xml:space="preserve"> к гипосалинным условиям не вызывает сомнений у исследователей.</w:t>
      </w:r>
    </w:p>
    <w:p/>
    <w:p/>
    <w:p>
      <w:r>
        <w:t xml:space="preserve">Балтийская гибридная зона, известная своими особенно опресненными условиями и генетически довольно примечательным «роем гибридов» </w:t>
      </w:r>
      <w:r>
        <w:rPr>
          <w:lang w:val="en-US"/>
        </w:rPr>
        <w:t>M</w:t>
      </w:r>
      <w:r>
        <w:t xml:space="preserve">. </w:t>
      </w:r>
      <w:r>
        <w:rPr>
          <w:lang w:val="en-US"/>
        </w:rPr>
        <w:t>trossulus</w:t>
      </w:r>
      <w:r>
        <w:t xml:space="preserve">, исследована на предмет влияния солености на функциональный ответ мидий гораздо подробнее, нежели Канадская. Шведские исследователи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t>(Tedengren et al., 1990)</w:t>
      </w:r>
      <w:r>
        <w:fldChar w:fldCharType="end"/>
      </w:r>
      <w:r>
        <w:t xml:space="preserve">, не разделяя мидий в своих экспериментах на виды, </w:t>
      </w:r>
    </w:p>
    <w:p/>
    <w:p>
      <w:commentRangeStart w:id="0"/>
      <w:r>
        <w:t xml:space="preserve">Поведенческие реакции являются одним из ключевых параметров функционального ответа на стресс. Стратегии избегания стресса и консервации зачастую определяют выживаемость животных в условиях острого стресса и дальнейшую адаптацию. Для мидий, которые являются осмоконформерами, снижение солености окружающей среды ведет к разбавлению внутренних жидкостей и нарушению ионного баланса в тканях и клетках (ссылка из </w:t>
      </w:r>
      <w:r>
        <w:rPr>
          <w:lang w:val="en-US"/>
        </w:rPr>
        <w:t>Somero</w:t>
      </w:r>
      <w:r>
        <w:t xml:space="preserve">). В долгосрочной перспективе мидии способны регулировать состав органического пула осмолитов в клетках, однако это может занимать до двух дней (ссылка из Сомеро). В ответ на острый соленостный стресс мидии смыкают створки раковины и прекращают обмен жидкости с окружающей средой. Некоторые авторы предполагают, что раннее закрытие створок (при более высоких соленостях в условиях наступающего гипосалинного стресса) может служить преимуществом и позволяет как можно раньше сократить обмен жидкостей со средой и потерю ионов </w:t>
      </w:r>
      <w:r>
        <w:fldChar w:fldCharType="begin" w:fldLock="1"/>
      </w:r>
      <w: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t>(Braby &amp; Somero, 2006)</w:t>
      </w:r>
      <w:r>
        <w:fldChar w:fldCharType="end"/>
      </w:r>
      <w:r>
        <w:t xml:space="preserve">. </w:t>
      </w:r>
      <w:commentRangeEnd w:id="0"/>
      <w:r>
        <w:rPr>
          <w:rStyle w:val="4"/>
        </w:rPr>
        <w:commentReference w:id="0"/>
      </w:r>
    </w:p>
    <w:p/>
    <w:p/>
    <w:p/>
    <w:p/>
    <w:p/>
    <w:p/>
    <w:p>
      <w:r>
        <w:t xml:space="preserve">Исследования генетической структуры поселений мидий в Кандалакшском заливе показывают, что беломорская гибридная зона характеризуется бимодальным распределением генотипов. Таким образом, наиболее часто встречаемые генотипы – это парентальные генотипы, и бэккроссы, а гибриды первого поколения практически отсутствуют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w:t>
      </w:r>
    </w:p>
    <w:p/>
    <w:p>
      <w:r>
        <w:t xml:space="preserve">В начале 21-го века исследователи криптической группы </w:t>
      </w:r>
      <w:r>
        <w:rPr>
          <w:lang w:val="en-US"/>
        </w:rPr>
        <w:t>M</w:t>
      </w:r>
      <w:r>
        <w:t xml:space="preserve">. </w:t>
      </w:r>
      <w:r>
        <w:rPr>
          <w:lang w:val="en-US"/>
        </w:rPr>
        <w:t>edulis</w:t>
      </w:r>
      <w:r>
        <w:t xml:space="preserve">, отмечая поселения </w:t>
      </w:r>
      <w:r>
        <w:rPr>
          <w:lang w:val="en-US"/>
        </w:rPr>
        <w:t>M</w:t>
      </w:r>
      <w:r>
        <w:t xml:space="preserve">. </w:t>
      </w:r>
      <w:r>
        <w:rPr>
          <w:lang w:val="en-US"/>
        </w:rPr>
        <w:t>trossulus</w:t>
      </w:r>
      <w:r>
        <w:t xml:space="preserve"> в Северной Атлантике, указывали на существование лишь двух гибридных зон </w:t>
      </w:r>
      <w:r>
        <w:rPr>
          <w:lang w:val="en-US"/>
        </w:rPr>
        <w:t>M</w:t>
      </w:r>
      <w:r>
        <w:t xml:space="preserve">. </w:t>
      </w:r>
      <w:r>
        <w:rPr>
          <w:lang w:val="en-US"/>
        </w:rPr>
        <w:t>trossulus</w:t>
      </w:r>
      <w:r>
        <w:t xml:space="preserve"> и </w:t>
      </w:r>
      <w:r>
        <w:rPr>
          <w:lang w:val="en-US"/>
        </w:rPr>
        <w:t>M</w:t>
      </w:r>
      <w:r>
        <w:t xml:space="preserve">. </w:t>
      </w:r>
      <w:r>
        <w:rPr>
          <w:lang w:val="en-US"/>
        </w:rPr>
        <w:t>edulis</w:t>
      </w:r>
      <w:r>
        <w:t xml:space="preserve"> – на канадском побережье и в Балтийском море, причем подчеркивая определенные отличия этих двух гибридных зон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Многомерный морфологический анализ сближает</w:t>
      </w:r>
    </w:p>
    <w:p>
      <w:pPr>
        <w:ind w:left="708"/>
        <w:rPr>
          <w:b/>
        </w:rPr>
      </w:pPr>
      <w:r>
        <w:br w:type="page"/>
      </w:r>
      <w:r>
        <w:rPr>
          <w:b/>
        </w:rPr>
        <w:t xml:space="preserve">Материалы и методы. </w:t>
      </w:r>
    </w:p>
    <w:p>
      <w:pPr>
        <w:ind w:left="708"/>
        <w:rPr>
          <w:b/>
        </w:rPr>
      </w:pPr>
      <w:r>
        <w:rPr>
          <w:b/>
        </w:rPr>
        <w:t xml:space="preserve">Структура работы. </w:t>
      </w:r>
    </w:p>
    <w:p>
      <w:pPr>
        <w:ind w:firstLine="708"/>
      </w:pPr>
      <w:r>
        <w:t>Данная работа разделена на три исследовательских блока, реализованных в период с 2019 года по 2022 – каждый посвящен оценке определенного набора физиологических характеристик двух видов криптических видов мидий и оценке влияния на них биотических и абиотических факторов.</w:t>
      </w:r>
    </w:p>
    <w:p>
      <w:pPr>
        <w:ind w:firstLine="708"/>
      </w:pPr>
      <w:commentRangeStart w:id="1"/>
      <w:r>
        <w:t>Первый блок представляет собой ряд долгосрочных полевых экспериментов и направлен на оценку приспособленности двух видов мидий к конкурентным условиям смешанных поселений, а также выявление потенциальных механизмов конкуренции посредством оценки таких физиологических характеристик как скорость роста, индекс состояния и смертность</w:t>
      </w:r>
      <w:commentRangeEnd w:id="1"/>
      <w:r>
        <w:rPr>
          <w:rStyle w:val="4"/>
        </w:rPr>
        <w:commentReference w:id="1"/>
      </w:r>
      <w:r>
        <w:t xml:space="preserve">. В качестве основных биотических факторов, определяющих конкурентный баланс в поселениях, рассматривались такие факторы как: </w:t>
      </w:r>
      <w:commentRangeStart w:id="2"/>
      <w:r>
        <w:t xml:space="preserve">таксономический состав поселения </w:t>
      </w:r>
      <w:commentRangeEnd w:id="2"/>
      <w:r>
        <w:rPr>
          <w:rStyle w:val="4"/>
        </w:rPr>
        <w:commentReference w:id="2"/>
      </w:r>
      <w:r>
        <w:t xml:space="preserve">и его плотность. </w:t>
      </w:r>
    </w:p>
    <w:p>
      <w:pPr>
        <w:ind w:firstLine="708"/>
      </w:pPr>
      <w:commentRangeStart w:id="3"/>
      <w:r>
        <w:t xml:space="preserve">По результатам первого исследовательского блока были выявлены различия в приспособленности двух видов в смешанных поселениях и предложен потенциальный механизм, регулирующий конкурентный баланс в таких поселениях. В качестве основной характеристики, определяющей экологические различия двух видов в смешанных поселениях, была предложена интенсивность образования биссуса, опосредующая такие биотические факторы как плотность поселения и его таксономический состав. Таким образом, второй исследовательский блок посвящен сравнению интенсивности образования биссуса у двух видов, а также оценке влияния на нее солености. Этот блок включает в себя два полевых эксперимента (и частично перекрывается с первым блоком) и два лабораторных эксперимента. </w:t>
      </w:r>
      <w:commentRangeEnd w:id="3"/>
      <w:r>
        <w:rPr>
          <w:rStyle w:val="4"/>
        </w:rPr>
        <w:commentReference w:id="3"/>
      </w:r>
    </w:p>
    <w:p>
      <w:pPr>
        <w:ind w:firstLine="708"/>
      </w:pPr>
      <w:commentRangeStart w:id="4"/>
      <w:r>
        <w:t xml:space="preserve">Третий блок является независимым блоком, включающим в себя лабораторные эксперименты, и посвящен определению толерантных рамок двух видов мидий по отношению к солености и выявлению влияния соленостного стресса на функциональный ответ мидий. В ходе экспериментов оценивалась выживаемость мидий в условиях хронического соленостного стресса, поведенческие реакции в ответ на острый соленостный стресс, а также потенциальные механизмы, лежащие в основе успешной адаптации к стрессу, опосредованного долгосрочным </w:t>
      </w:r>
      <w:commentRangeStart w:id="5"/>
      <w:r>
        <w:t xml:space="preserve">опреснением (а именно – эффективность регуляции органического компонента пула осмолитов в тканях). </w:t>
      </w:r>
      <w:commentRangeEnd w:id="4"/>
      <w:r>
        <w:rPr>
          <w:rStyle w:val="4"/>
        </w:rPr>
        <w:commentReference w:id="4"/>
      </w:r>
      <w:commentRangeEnd w:id="5"/>
      <w:r>
        <w:rPr>
          <w:rStyle w:val="4"/>
        </w:rPr>
        <w:commentReference w:id="5"/>
      </w:r>
    </w:p>
    <w:p>
      <w:pPr>
        <w:ind w:left="708"/>
        <w:rPr>
          <w:b/>
        </w:rPr>
      </w:pPr>
      <w:r>
        <w:rPr>
          <w:b/>
        </w:rPr>
        <w:t xml:space="preserve">Материалы исследования. </w:t>
      </w:r>
    </w:p>
    <w:p>
      <w:pPr>
        <w:ind w:left="708"/>
      </w:pPr>
      <w:r>
        <w:rPr>
          <w:b/>
        </w:rPr>
        <w:t xml:space="preserve">Отбор материала.  </w:t>
      </w:r>
    </w:p>
    <w:p>
      <w:pPr>
        <w:ind w:firstLine="708"/>
      </w:pPr>
      <w:r>
        <w:t xml:space="preserve">Материалом для исследования послужили мидии, отобранные в четырех точках Кандалакшского залива Белого моря (Рис. ): в районе канала Нивской ГЭС (далее обозначается </w:t>
      </w:r>
      <w:r>
        <w:rPr>
          <w:lang w:val="en-US"/>
        </w:rPr>
        <w:t>KAN</w:t>
      </w:r>
      <w:r>
        <w:t xml:space="preserve">, 67.15688, 32.37088); в верхней части Кандалакшского залива, на острове Оленьем (далее обозначается как </w:t>
      </w:r>
      <w:r>
        <w:rPr>
          <w:lang w:val="en-US"/>
        </w:rPr>
        <w:t>OL</w:t>
      </w:r>
      <w:r>
        <w:t xml:space="preserve">, 67.09485, 32.34515); в губе Вороньей (далее обозначается как </w:t>
      </w:r>
      <w:r>
        <w:rPr>
          <w:lang w:val="en-US"/>
        </w:rPr>
        <w:t>VOR</w:t>
      </w:r>
      <w:r>
        <w:t xml:space="preserve">, 67.927883, 32.491083); близ поселка Лувеньга (далее обозначается как </w:t>
      </w:r>
      <w:r>
        <w:rPr>
          <w:lang w:val="en-US"/>
        </w:rPr>
        <w:t>LUV</w:t>
      </w:r>
      <w:r>
        <w:t xml:space="preserve">, 67.09889, 32.70194). Первые две точки характеризуются пониженной соленостью (среднегодовая соленость поверхностного слоя 10‰), в то время как точки </w:t>
      </w:r>
      <w:r>
        <w:rPr>
          <w:lang w:val="en-US"/>
        </w:rPr>
        <w:t>LUV</w:t>
      </w:r>
      <w:r>
        <w:t xml:space="preserve"> и </w:t>
      </w:r>
      <w:r>
        <w:rPr>
          <w:lang w:val="en-US"/>
        </w:rPr>
        <w:t>VOR</w:t>
      </w:r>
      <w:r>
        <w:t xml:space="preserve"> относятся к более мористой части залива и характеризуются среднегодовой соленостью 20‰ </w:t>
      </w:r>
      <w:r>
        <w:fldChar w:fldCharType="begin" w:fldLock="1"/>
      </w:r>
      <w:r>
        <w:instrText xml:space="preserve">ADDIN CSL_CITATION {"citationItems":[{"id":"ITEM-1","itemData":{"author":[{"dropping-particle":"","family":"Khaitov","given":"V","non-dropping-particle":"","parse-names":false,"suffix":""}],"edition":"The chroni","editor":[{"dropping-particle":"","family":"Koryakin","given":"A.S.","non-dropping-particle":"","parse-names":false,"suffix":""}],"id":"ITEM-1","issue":"Book 58","issued":{"date-parts":[["2013"]]},"number-of-pages":"152-163","publisher-place":"Kandalaksha","title":"Dynamics of salinity, temperature of seawater, and wave characteristics, Yuzhnaya inlet, Ryashkov Island, 01.06–19.08.2012","type":"book"},"uris":["http://www.mendeley.com/documents/?uuid=2c7aa56c-5a50-421c-9d98-82534c65c6a5"]}],"mendeley":{"formattedCitation":"(Khaitov, 2013)","plainTextFormattedCitation":"(Khaitov, 2013)","previouslyFormattedCitation":"(Khaitov, 2013)"},"properties":{"noteIndex":0},"schema":"https://github.com/citation-style-language/schema/raw/master/csl-citation.json"}</w:instrText>
      </w:r>
      <w:r>
        <w:fldChar w:fldCharType="separate"/>
      </w:r>
      <w:r>
        <w:t>(Khaitov, 2013)</w:t>
      </w:r>
      <w:r>
        <w:fldChar w:fldCharType="end"/>
      </w:r>
      <w:r>
        <w:t xml:space="preserve">. Выбор точек основывался на литературных данных о генетической структуре поселений мидий в этом регионе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Так, поселения </w:t>
      </w:r>
      <w:r>
        <w:rPr>
          <w:lang w:val="en-US"/>
        </w:rPr>
        <w:t>VOR</w:t>
      </w:r>
      <w:r>
        <w:t xml:space="preserve"> и </w:t>
      </w:r>
      <w:r>
        <w:rPr>
          <w:lang w:val="en-US"/>
        </w:rPr>
        <w:t>LUV</w:t>
      </w:r>
      <w:r>
        <w:t xml:space="preserve"> имеют частоту встречаемости генов </w:t>
      </w:r>
      <w:r>
        <w:rPr>
          <w:lang w:val="en-US"/>
        </w:rPr>
        <w:t>M</w:t>
      </w:r>
      <w:r>
        <w:t xml:space="preserve">. </w:t>
      </w:r>
      <w:r>
        <w:rPr>
          <w:lang w:val="en-US"/>
        </w:rPr>
        <w:t>trossulus</w:t>
      </w:r>
      <w:r>
        <w:t xml:space="preserve"> менее 5% и могут считаться «чистыми» поселениями </w:t>
      </w:r>
      <w:r>
        <w:rPr>
          <w:lang w:val="en-US"/>
        </w:rPr>
        <w:t>M</w:t>
      </w:r>
      <w:r>
        <w:t xml:space="preserve">. </w:t>
      </w:r>
      <w:r>
        <w:rPr>
          <w:lang w:val="en-US"/>
        </w:rPr>
        <w:t>edulis</w:t>
      </w:r>
      <w:r>
        <w:t xml:space="preserve">. Точки </w:t>
      </w:r>
      <w:r>
        <w:rPr>
          <w:lang w:val="en-US"/>
        </w:rPr>
        <w:t>KAN</w:t>
      </w:r>
      <w:r>
        <w:t xml:space="preserve"> и </w:t>
      </w:r>
      <w:r>
        <w:rPr>
          <w:lang w:val="en-US"/>
        </w:rPr>
        <w:t>OL</w:t>
      </w:r>
      <w:r>
        <w:t xml:space="preserve">, наоборот, являются поселениями, в которых доминирует </w:t>
      </w:r>
      <w:r>
        <w:rPr>
          <w:lang w:val="en-US"/>
        </w:rPr>
        <w:t>M</w:t>
      </w:r>
      <w:r>
        <w:t xml:space="preserve">. </w:t>
      </w:r>
      <w:r>
        <w:rPr>
          <w:lang w:val="en-US"/>
        </w:rPr>
        <w:t>trossulus</w:t>
      </w:r>
      <w:r>
        <w:t xml:space="preserve"> </w:t>
      </w:r>
      <w:commentRangeStart w:id="6"/>
      <w:r>
        <w:t xml:space="preserve">(однако частота встречаемости генотипов </w:t>
      </w:r>
      <w:r>
        <w:rPr>
          <w:lang w:val="en-US"/>
        </w:rPr>
        <w:t>M</w:t>
      </w:r>
      <w:r>
        <w:t xml:space="preserve">. </w:t>
      </w:r>
      <w:r>
        <w:rPr>
          <w:lang w:val="en-US"/>
        </w:rPr>
        <w:t>edulis</w:t>
      </w:r>
      <w:r>
        <w:t xml:space="preserve"> превышает 5%)</w:t>
      </w:r>
      <w:commentRangeEnd w:id="6"/>
      <w:r>
        <w:rPr>
          <w:rStyle w:val="4"/>
        </w:rPr>
        <w:commentReference w:id="6"/>
      </w:r>
      <w:r>
        <w:t xml:space="preserve">. </w:t>
      </w:r>
    </w:p>
    <w:p/>
    <w:p>
      <w:pPr>
        <w:ind w:left="708"/>
        <w:rPr>
          <w:b/>
        </w:rPr>
      </w:pPr>
      <w:r>
        <w:rPr>
          <w:b/>
        </w:rPr>
        <w:t xml:space="preserve">Дизайн экспериментов. </w:t>
      </w:r>
    </w:p>
    <w:p>
      <w:pPr>
        <w:ind w:left="708"/>
        <w:rPr>
          <w:b/>
        </w:rPr>
      </w:pPr>
      <w:r>
        <w:rPr>
          <w:b/>
        </w:rPr>
        <w:t xml:space="preserve">Первый блок. </w:t>
      </w:r>
    </w:p>
    <w:p>
      <w:pPr>
        <w:ind w:firstLine="708"/>
        <w:rPr>
          <w:b/>
        </w:rPr>
      </w:pPr>
      <w:r>
        <w:rPr>
          <w:b/>
        </w:rPr>
        <w:t xml:space="preserve">Эксперимент 1. </w:t>
      </w:r>
    </w:p>
    <w:p>
      <w:r>
        <w:rPr>
          <w:bCs/>
        </w:rPr>
        <w:t xml:space="preserve">Цель: Оценить зависимость скорости роста раковины мидий разных видов и уровня смертности от солености и таксономического состава смешанного поселения. </w:t>
      </w:r>
    </w:p>
    <w:p>
      <w:pPr>
        <w:ind w:firstLine="708"/>
      </w:pPr>
      <w:r>
        <w:t xml:space="preserve">Материалом для эксперимента послужили мидии из точек </w:t>
      </w:r>
      <w:r>
        <w:rPr>
          <w:lang w:val="en-US"/>
        </w:rPr>
        <w:t>Vor</w:t>
      </w:r>
      <w:r>
        <w:t xml:space="preserve"> (</w:t>
      </w:r>
      <w:r>
        <w:rPr>
          <w:lang w:val="en-US"/>
        </w:rPr>
        <w:t>M</w:t>
      </w:r>
      <w:r>
        <w:t xml:space="preserve">. </w:t>
      </w:r>
      <w:r>
        <w:rPr>
          <w:lang w:val="en-US"/>
        </w:rPr>
        <w:t>edulis</w:t>
      </w:r>
      <w:r>
        <w:t xml:space="preserve">) и </w:t>
      </w:r>
      <w:r>
        <w:rPr>
          <w:lang w:val="en-US"/>
        </w:rPr>
        <w:t>OL</w:t>
      </w:r>
      <w:r>
        <w:t xml:space="preserve"> (</w:t>
      </w:r>
      <w:r>
        <w:rPr>
          <w:lang w:val="en-US"/>
        </w:rPr>
        <w:t>M</w:t>
      </w:r>
      <w:r>
        <w:t xml:space="preserve">. </w:t>
      </w:r>
      <w:r>
        <w:rPr>
          <w:lang w:val="en-US"/>
        </w:rPr>
        <w:t>trossulus</w:t>
      </w:r>
      <w:r>
        <w:t xml:space="preserve">). Животные были отобраны в период с 10 по 14 июня 2020 года. Мидии были рахбиты на две размерные группы: мелкие (средняя длина раковины = 22,13 мм, </w:t>
      </w:r>
      <w:r>
        <w:rPr>
          <w:lang w:val="en-US"/>
        </w:rPr>
        <w:t>SD</w:t>
      </w:r>
      <w:r>
        <w:t xml:space="preserve"> = 2.06) и крупные (длина раковины более 30 мм). Мелкие животные были помечены индивидуальными метками и измерены, крупные животные не метились. Далее, для удобства, мидии из мелких и крупных размерных классов будут обозначаться как «меченые» и «фоновые».  </w:t>
      </w:r>
    </w:p>
    <w:p>
      <w:pPr>
        <w:ind w:firstLine="708"/>
      </w:pPr>
      <w:r>
        <w:t xml:space="preserve">Нами было сформировано три типа экспериментальных поселений: поселения в которых доминируют </w:t>
      </w:r>
      <w:r>
        <w:rPr>
          <w:lang w:val="en-US"/>
        </w:rPr>
        <w:t>M</w:t>
      </w:r>
      <w:r>
        <w:t xml:space="preserve">. </w:t>
      </w:r>
      <w:r>
        <w:rPr>
          <w:lang w:val="en-US"/>
        </w:rPr>
        <w:t>edulis</w:t>
      </w:r>
      <w:r>
        <w:t xml:space="preserve"> (100 фоновых </w:t>
      </w:r>
      <w:r>
        <w:rPr>
          <w:lang w:val="en-US"/>
        </w:rPr>
        <w:t>ME</w:t>
      </w:r>
      <w:r>
        <w:t xml:space="preserve">, 12 меченых </w:t>
      </w:r>
      <w:r>
        <w:rPr>
          <w:lang w:val="en-US"/>
        </w:rPr>
        <w:t>MT</w:t>
      </w:r>
      <w:r>
        <w:t xml:space="preserve">, 12 меченых МЕ); поселения, в которых доминируют </w:t>
      </w:r>
      <w:r>
        <w:rPr>
          <w:lang w:val="en-US"/>
        </w:rPr>
        <w:t>M</w:t>
      </w:r>
      <w:r>
        <w:t xml:space="preserve">. </w:t>
      </w:r>
      <w:r>
        <w:rPr>
          <w:lang w:val="en-US"/>
        </w:rPr>
        <w:t>trossulus</w:t>
      </w:r>
      <w:r>
        <w:t xml:space="preserve"> (100 фоновых МТ, 12 меченых МТ, 12 меченых МЕ); контрольные поселения (12 меченых МТ и 12 меченых МЕ). </w:t>
      </w:r>
      <w:commentRangeStart w:id="7"/>
      <w:r>
        <w:t xml:space="preserve">Каждый тип поселения был представлен четырьмя повторностями в рамках одной экспозиции. </w:t>
      </w:r>
      <w:commentRangeEnd w:id="7"/>
      <w:r>
        <w:rPr>
          <w:rStyle w:val="4"/>
        </w:rPr>
        <w:commentReference w:id="7"/>
      </w:r>
      <w:r>
        <w:t xml:space="preserve">Описанный комплекс был реализован на двух станциях с различным соленостным режимом.  </w:t>
      </w:r>
    </w:p>
    <w:p>
      <w:pPr>
        <w:ind w:firstLine="708"/>
      </w:pPr>
      <w:r>
        <w:t xml:space="preserve">Садки для искусственных поселений представляли собой сетчатые контейнеры из полипропилена размером 200х100х96мм (1,2л). Садки были смонтированы на двух экспериментальных платформах с грузами. Конструкция платформ предусматривала специальные опоры, приподнимающие платформы над грунтом – для предотвращения засорения экспериментальных поселений илом.  Платформы были размещены для экспозиции в двух точках Кандалакшского залива. Первая точка располагалась рядом с островом Телячий (координаты +++) и  </w:t>
      </w:r>
      <w:commentRangeStart w:id="8"/>
      <w:r>
        <w:t xml:space="preserve">характеризовалась </w:t>
      </w:r>
      <w:commentRangeEnd w:id="8"/>
      <w:r>
        <w:rPr>
          <w:rStyle w:val="4"/>
        </w:rPr>
        <w:commentReference w:id="8"/>
      </w:r>
      <w:r>
        <w:t xml:space="preserve">пониженной соленостью (8-10‰), что  соответствует условиям, в которых существуют большинство «чистых» поселений МТ. Вторая точка располагалась рядом с островом  Высокий (Лувеньгский архипелаг, координаты +++)  и  характеризовалась нормальной соленостью (20‰), что соответствует условиям, в которых обитает большинство поселений МЕ в Кандалакшском заливе. Экспериментальные платформы в обеих точках были установлены в сублиторали на глубине 1,5 метров на илисто-песчаном грунте. Время экспозиции составило </w:t>
      </w:r>
      <w:commentRangeStart w:id="9"/>
      <w:r>
        <w:t>76 дней</w:t>
      </w:r>
      <w:commentRangeEnd w:id="9"/>
      <w:r>
        <w:rPr>
          <w:rStyle w:val="4"/>
        </w:rPr>
        <w:commentReference w:id="9"/>
      </w:r>
      <w:r>
        <w:t xml:space="preserve">. </w:t>
      </w:r>
    </w:p>
    <w:p>
      <w:pPr>
        <w:ind w:firstLine="708"/>
      </w:pPr>
      <w:r>
        <w:t xml:space="preserve">По истечении экспозиции платформы. Меченые особи были измерены для определения прироста раковины (методика оценок регистрируемых параметров описана ниже). Кроме того, был произведен учет погибших меченых и фоновых мидий. Погибшими особями считались только те мидии, смерть которых удалось подтвердить – то есть были обнаружены пустые створки внутри садка. Судьба исчезнувших мидий считалась неизвестной, и они не учитывались при анализе данных. После измерения все животные были вскрыты для определения их морфотипа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manualFormatting":"(методика оценки морфотипов описана ниже)","plainTextFormattedCitation":"(Katolikova et al., 2016)","previouslyFormattedCitation":"(Katolikova et al., 2016)"},"properties":{"noteIndex":0},"schema":"https://github.com/citation-style-language/schema/raw/master/csl-citation.json"}</w:instrText>
      </w:r>
      <w:r>
        <w:fldChar w:fldCharType="separate"/>
      </w:r>
      <w:r>
        <w:t>(методика оценки морфотипов описана ниже)</w:t>
      </w:r>
      <w:r>
        <w:fldChar w:fldCharType="end"/>
      </w:r>
      <w:r>
        <w:t xml:space="preserve">. </w:t>
      </w:r>
    </w:p>
    <w:p>
      <w:pPr>
        <w:ind w:firstLine="708"/>
        <w:rPr>
          <w:b/>
        </w:rPr>
      </w:pPr>
      <w:r>
        <w:rPr>
          <w:b/>
        </w:rPr>
        <w:t xml:space="preserve">Эксперимент 2. </w:t>
      </w:r>
    </w:p>
    <w:p>
      <w:pPr>
        <w:ind w:firstLine="708"/>
      </w:pPr>
      <w:r>
        <w:rPr>
          <w:bCs/>
        </w:rPr>
        <w:t>Цель: Оценить зависимость скорости роста раковины мидий разных видов, индекса их состояния и уровня смертности от таксономического состава и плотности смешанного поселения.</w:t>
      </w:r>
    </w:p>
    <w:p>
      <w:pPr>
        <w:ind w:firstLine="708"/>
      </w:pPr>
      <w:r>
        <w:t xml:space="preserve">Данный эксперимент наследует дизайн из Эксперимента 1 и является его модификацией. Материалом для эксперимента послужили мидии, отобранные в трех точках: </w:t>
      </w:r>
      <w:r>
        <w:rPr>
          <w:lang w:val="en-US"/>
        </w:rPr>
        <w:t>KAN</w:t>
      </w:r>
      <w:r>
        <w:t xml:space="preserve"> (</w:t>
      </w:r>
      <w:r>
        <w:rPr>
          <w:lang w:val="en-US"/>
        </w:rPr>
        <w:t>MT</w:t>
      </w:r>
      <w:r>
        <w:t xml:space="preserve">), </w:t>
      </w:r>
      <w:r>
        <w:rPr>
          <w:lang w:val="en-US"/>
        </w:rPr>
        <w:t>OL</w:t>
      </w:r>
      <w:r>
        <w:t xml:space="preserve"> (</w:t>
      </w:r>
      <w:r>
        <w:rPr>
          <w:lang w:val="en-US"/>
        </w:rPr>
        <w:t>MT</w:t>
      </w:r>
      <w:r>
        <w:t xml:space="preserve">) и </w:t>
      </w:r>
      <w:r>
        <w:rPr>
          <w:lang w:val="en-US"/>
        </w:rPr>
        <w:t>LUV</w:t>
      </w:r>
      <w:r>
        <w:t xml:space="preserve"> (МЕ). Эксперимент состоит их двух частей: краткосрочной и долгосрочной. Для удобства анализа данные впоследствии были объединены в один массив. По результатам Эксперимента 1 в новом дизайне мы приняли решение отказаться от фактора соленостного режима, однако увеличить количество типов искусственных поселений, создав поселения, в которых не будет наблюдаться выраженного доминирования одного из видов, а также поселения с промежуточной плотностью особей. </w:t>
      </w:r>
    </w:p>
    <w:p>
      <w:pPr>
        <w:ind w:firstLine="708"/>
      </w:pPr>
      <w:r>
        <w:t xml:space="preserve">Материал для долгосрочной части эксперимента был собран в начале января 2021 года. Животные, аналогично Эксперименту 1, были отсортированы на мелких и крупных животных. Мелкие животные (средняя длина раковины 23,09 мм, </w:t>
      </w:r>
      <w:r>
        <w:rPr>
          <w:lang w:val="en-US"/>
        </w:rPr>
        <w:t>SD</w:t>
      </w:r>
      <w:r>
        <w:t xml:space="preserve"> = 2.14) были помечены индивидуальными метками и измерены. Нами были сформированы семь типов поселений: поселения с высокой плотностью, в которых доминирует один из видов (80 фоновых животных одного вида, МТ или МЕ, по 11 меченых животных каждого вида); поселения с пониженной плотностью, в которых доминирует один из видов (40 фоновых животных одного вида, МТ или МЕ, по 11 меченых животных каждого вида); поселения с высокой плотностью без выраженного доминирования (40 фоновых МТ, 40 фоновых МЕ, по 11 меченых мидий каждого вида); поселения с пониженной плотностью и без выраженного доминирования одного из видов (20 фоновых МТ, 20 фоновых МЕ, по 11 меченых мидий каждого вида); контрольные (по 11 меченых мидий МТ и МЕ). Каждый тип поселений было представлен четырьмя повторностями. </w:t>
      </w:r>
    </w:p>
    <w:p>
      <w:pPr>
        <w:ind w:firstLine="708"/>
      </w:pPr>
      <w:r>
        <w:t xml:space="preserve">Нами была использована конструкция садков и платформы аналогичные описанным в Эксперименте 1. Две платформы с искусственными поселениями были размещены в сублиторали рядом с островом Высоким (координаты ++)  на глубине 1,5 </w:t>
      </w:r>
      <w:commentRangeStart w:id="10"/>
      <w:r>
        <w:t>метров</w:t>
      </w:r>
      <w:commentRangeEnd w:id="10"/>
      <w:r>
        <w:rPr>
          <w:rStyle w:val="4"/>
        </w:rPr>
        <w:commentReference w:id="10"/>
      </w:r>
      <w:r>
        <w:t xml:space="preserve">. </w:t>
      </w:r>
    </w:p>
    <w:p>
      <w:pPr>
        <w:ind w:firstLine="708"/>
      </w:pPr>
      <w:r>
        <w:t>Материал для краткосрочной экспозиции был собран в начале июня 2021 года. Материал был обработан аналогично материалу из долгосрочной части эксперимента.</w:t>
      </w:r>
      <w:commentRangeStart w:id="11"/>
      <w:r>
        <w:t xml:space="preserve"> Средний размер длины раковины меченых молл</w:t>
      </w:r>
      <w:commentRangeEnd w:id="11"/>
      <w:r>
        <w:rPr>
          <w:rStyle w:val="4"/>
        </w:rPr>
        <w:commentReference w:id="11"/>
      </w:r>
      <w:r>
        <w:t xml:space="preserve">юсков составил 22,88 мм, </w:t>
      </w:r>
      <w:commentRangeStart w:id="12"/>
      <w:r>
        <w:rPr>
          <w:lang w:val="en-US"/>
        </w:rPr>
        <w:t>SD</w:t>
      </w:r>
      <w:r>
        <w:t xml:space="preserve"> = 2,5</w:t>
      </w:r>
      <w:commentRangeEnd w:id="12"/>
      <w:r>
        <w:rPr>
          <w:rStyle w:val="4"/>
        </w:rPr>
        <w:commentReference w:id="12"/>
      </w:r>
      <w:r>
        <w:t xml:space="preserve">. Нами были сформированы четыре типа поселений: поселения, в которых доминирует один из видов (80 фоновых животных одного вида, МТ или МЕ, по 11 меченых животных каждого вида); поселения без выраженного доминирования (40 фоновых МТ, 40 фоновых МЕ, по 11 меченых мидий каждого вида); контрольные (по 11 меченых мидий МТ и МЕ). Платформы с садками были размещены в той же точке, что и платформы для долгосрочной экспозиции, в сублиторали, на глубине 1,5 метров. </w:t>
      </w:r>
    </w:p>
    <w:p>
      <w:pPr>
        <w:ind w:firstLine="708"/>
      </w:pPr>
      <w:r>
        <w:t xml:space="preserve">Все платформы были подняты в конце сентября 2021 года. Таким образом, долгосрочная экспозиция составила 8 месяцев, а краткосрочная – 3 месяца. Все меченые мидии были измерены для определения прироста раковины. У мидий из долгосрочной экспозиции дополнительно после эксперимента регистрировалась сила прикрепления биссуса к субстрату и количество образуемых биссусных </w:t>
      </w:r>
      <w:commentRangeStart w:id="13"/>
      <w:r>
        <w:t xml:space="preserve">бляшек (методика оценки этих параметров описана ниже) </w:t>
      </w:r>
      <w:commentRangeEnd w:id="13"/>
      <w:r>
        <w:rPr>
          <w:rStyle w:val="4"/>
        </w:rPr>
        <w:commentReference w:id="13"/>
      </w:r>
      <w:r>
        <w:t xml:space="preserve">. Как меченые, так и фоновые животные были вскрыты для определения морфотипа. Смертность мидий в поселениях учитывалась аналогичным Эксперименту 1 образом. Ткани всех меченых мидий были высушены и для них был рассчитан индекс </w:t>
      </w:r>
      <w:commentRangeStart w:id="14"/>
      <w:r>
        <w:t>состояния</w:t>
      </w:r>
      <w:commentRangeEnd w:id="14"/>
      <w:r>
        <w:rPr>
          <w:rStyle w:val="4"/>
        </w:rPr>
        <w:commentReference w:id="14"/>
      </w:r>
      <w:r>
        <w:t xml:space="preserve"> (методика оценки этого парамтера описана ниже). </w:t>
      </w:r>
    </w:p>
    <w:p>
      <w:pPr>
        <w:ind w:firstLine="708"/>
        <w:rPr>
          <w:b/>
        </w:rPr>
      </w:pPr>
      <w:r>
        <w:rPr>
          <w:b/>
        </w:rPr>
        <w:t xml:space="preserve">Блок 2. </w:t>
      </w:r>
    </w:p>
    <w:p>
      <w:pPr>
        <w:ind w:firstLine="708"/>
        <w:rPr>
          <w:b/>
        </w:rPr>
      </w:pPr>
      <w:commentRangeStart w:id="15"/>
      <w:r>
        <w:rPr>
          <w:b/>
        </w:rPr>
        <w:t xml:space="preserve">Эксперимент 3. </w:t>
      </w:r>
      <w:commentRangeEnd w:id="15"/>
      <w:r>
        <w:rPr>
          <w:rStyle w:val="4"/>
          <w:b/>
        </w:rPr>
        <w:commentReference w:id="15"/>
      </w:r>
    </w:p>
    <w:p>
      <w:pPr>
        <w:ind w:firstLine="708"/>
      </w:pPr>
      <w:r>
        <w:t>Цель: Оценить зависимость прочности прикрепления к субстрату у мидий разных видов от таксономического состава смешанных поселений.</w:t>
      </w:r>
    </w:p>
    <w:p>
      <w:pPr>
        <w:ind w:firstLine="708"/>
      </w:pPr>
      <w:commentRangeStart w:id="16"/>
      <w:r>
        <w:t>Поскольку интенсивность образования биссуса была выбрана нами в качестве характеристики, которая может определять успех конкуренции мидий в смешанных поселениях, в данном эксперименте мы предприняли попытку оценить силу прикрепления двух видов к субстрату, а также, влияет ли на неё таксономический состав поселения</w:t>
      </w:r>
      <w:commentRangeEnd w:id="16"/>
      <w:r>
        <w:rPr>
          <w:rStyle w:val="4"/>
        </w:rPr>
        <w:commentReference w:id="16"/>
      </w:r>
      <w:r>
        <w:t xml:space="preserve">. </w:t>
      </w:r>
      <w:commentRangeStart w:id="17"/>
      <w:r>
        <w:t xml:space="preserve">В литературе известны такие механизмы конкуренции за субстрат среди морских беспозвоночных. Так, например, исследователями было показано, что мидии </w:t>
      </w:r>
      <w:r>
        <w:rPr>
          <w:lang w:val="en-US"/>
        </w:rPr>
        <w:t>Mytilus</w:t>
      </w:r>
      <w:r>
        <w:t xml:space="preserve"> </w:t>
      </w:r>
      <w:r>
        <w:rPr>
          <w:lang w:val="en-US"/>
        </w:rPr>
        <w:t>edulis</w:t>
      </w:r>
      <w:r>
        <w:t xml:space="preserve"> из Белого моря способны оплетать биссусными нитями отверстия сифонов асцидий и уменьшать таким образом их скорость фильтрации (и, следовательно, снижать возможности для роста) </w:t>
      </w:r>
      <w:r>
        <w:fldChar w:fldCharType="begin" w:fldLock="1"/>
      </w:r>
      <w:r>
        <w:instrText xml:space="preserve">ADDIN CSL_CITATION {"citationItems":[{"id":"ITEM-1","itemData":{"DOI":"10.1111/ivb.12075","ISSN":"17447410","abstract":"Laboratory experiments showed that the mussel Mytilus edulis aggregated more intensely around living organisms (the bivalve Hiatella arctica and the solitary ascidian Styela rustica, which commonly co-occur with mussels in fouling communities) than around inanimate objects. When exposed to an inanimate object, mussels attached their byssal threads primarily to the substrate, close to the object, but when exposed to a living organism, they attached their byssal threads directly to the organism. The ascidian was more intensely covered with byssal threads than was the bivalve. Mussel attachment to the ascidians was apparently determined by the physical characteristics of the tunic and to a lesser extent by the excretion-secretion products released by S. rustica. This study indicates that mussels can use byssus threads as a means of entrapment of potential competitors for space. It remains unclear why mussels preferentially attached to ascidians compared to the bivalve. This can be explained either by competitive interactions, or by attractiveness of the ascidian tunic as an attachment substratum.","author":[{"dropping-particle":"V.","family":"Khalaman","given":"Vyacheslav","non-dropping-particle":"","parse-names":false,"suffix":""},{"dropping-particle":"","family":"Lezin","given":"Peter A.","non-dropping-particle":"","parse-names":false,"suffix":""}],"container-title":"Invertebrate Biology","id":"ITEM-1","issue":"1","issued":{"date-parts":[["2015"]]},"page":"38-47","title":"Clumping behavior and byssus production as strategies for substrate competition in Mytilus edulis","type":"article-journal","volume":"134"},"uris":["http://www.mendeley.com/documents/?uuid=20e6f308-164d-4be2-9617-1d910cdc05d6"]}],"mendeley":{"formattedCitation":"(Khalaman &amp; Lezin, 2015)","plainTextFormattedCitation":"(Khalaman &amp; Lezin, 2015)","previouslyFormattedCitation":"(Khalaman &amp; Lezin, 2015)"},"properties":{"noteIndex":0},"schema":"https://github.com/citation-style-language/schema/raw/master/csl-citation.json"}</w:instrText>
      </w:r>
      <w:r>
        <w:fldChar w:fldCharType="separate"/>
      </w:r>
      <w:r>
        <w:t>(Khalaman &amp; Lezin, 2015)</w:t>
      </w:r>
      <w:r>
        <w:fldChar w:fldCharType="end"/>
      </w:r>
      <w:r>
        <w:t xml:space="preserve">. Таким образом, мы предположили, что мидии могут интенсифицировать выделение биссуса в присутствии конкурента. </w:t>
      </w:r>
      <w:commentRangeEnd w:id="17"/>
      <w:r>
        <w:rPr>
          <w:rStyle w:val="4"/>
        </w:rPr>
        <w:commentReference w:id="17"/>
      </w:r>
    </w:p>
    <w:p>
      <w:pPr>
        <w:ind w:firstLine="708"/>
      </w:pPr>
      <w:r>
        <w:t xml:space="preserve">Материал для эксперимента был собран в начале июня 2021 года в двух точках: </w:t>
      </w:r>
      <w:r>
        <w:rPr>
          <w:lang w:val="en-US"/>
        </w:rPr>
        <w:t>OL</w:t>
      </w:r>
      <w:r>
        <w:t xml:space="preserve"> (</w:t>
      </w:r>
      <w:r>
        <w:rPr>
          <w:lang w:val="en-US"/>
        </w:rPr>
        <w:t>MT</w:t>
      </w:r>
      <w:r>
        <w:t xml:space="preserve">) и </w:t>
      </w:r>
      <w:r>
        <w:rPr>
          <w:lang w:val="en-US"/>
        </w:rPr>
        <w:t>LUV</w:t>
      </w:r>
      <w:r>
        <w:t xml:space="preserve"> (МЕ). Дизайн эксперимента был спланирован аналогично дизайнам экспериментов из первого исследовательского блока. Были сформированы искусственные поселения трех типов: поселения, в которых доминирует один из видов (80 фоновых животных одного вида, МТ или МЕ, по 12 меченых животных каждого вида); контрольные (по 12 меченых мидий МТ и МЕ). Все типы поселений были представлены тремя повторностями. Средняя длина раковины меченых моллюсков составила </w:t>
      </w:r>
      <w:commentRangeStart w:id="18"/>
      <w:r>
        <w:t xml:space="preserve">22,76 мм, </w:t>
      </w:r>
      <w:r>
        <w:rPr>
          <w:lang w:val="en-US"/>
        </w:rPr>
        <w:t>SD</w:t>
      </w:r>
      <w:r>
        <w:t xml:space="preserve"> = 2,44.</w:t>
      </w:r>
      <w:commentRangeEnd w:id="18"/>
      <w:r>
        <w:commentReference w:id="18"/>
      </w:r>
      <w:r>
        <w:t xml:space="preserve"> Конструкция экспериментальной платформы, зарекомендовавшая себя в предыдущих экспериментах, так же осталась прежней. Платформа была размещена на нижней границе илисто-песчаной литорали на о. Ряжков (координаты ++++). Экспозиция составила 14 дней. </w:t>
      </w:r>
    </w:p>
    <w:p>
      <w:r>
        <w:t>По истечении экспозиции у всех меченых животных измерялась сила прикрепления к субстрату и определялось количество образуемых биссусных бляшек.</w:t>
      </w:r>
      <w:r>
        <w:rPr>
          <w:strike/>
        </w:rPr>
        <w:t xml:space="preserve"> </w:t>
      </w:r>
      <w:commentRangeStart w:id="19"/>
      <w:r>
        <w:rPr>
          <w:strike/>
        </w:rPr>
        <w:t xml:space="preserve">Подробное описание методики измерения силы прикрепления находится в разделе «Методы» этой главы. </w:t>
      </w:r>
      <w:commentRangeEnd w:id="19"/>
      <w:r>
        <w:rPr>
          <w:rStyle w:val="4"/>
          <w:strike/>
        </w:rPr>
        <w:commentReference w:id="19"/>
      </w:r>
      <w:r>
        <w:t xml:space="preserve">После измерения указанных параметров </w:t>
      </w:r>
      <w:r>
        <w:rPr>
          <w:strike/>
        </w:rPr>
        <w:t>силы прикрепления</w:t>
      </w:r>
      <w:r>
        <w:t xml:space="preserve"> все животные были вскрыты для определения морфотипов. </w:t>
      </w:r>
    </w:p>
    <w:p>
      <w:pPr>
        <w:ind w:firstLine="708"/>
        <w:rPr>
          <w:b/>
        </w:rPr>
      </w:pPr>
      <w:r>
        <w:rPr>
          <w:b/>
        </w:rPr>
        <w:t xml:space="preserve">Эксперимент 4. </w:t>
      </w:r>
    </w:p>
    <w:p>
      <w:pPr>
        <w:ind w:firstLine="708"/>
        <w:rPr>
          <w:b/>
        </w:rPr>
      </w:pPr>
      <w:r>
        <w:t>Цель: Оценить зависимость прочности прикрепления к субстрату у мидий разных видов от солености.</w:t>
      </w:r>
    </w:p>
    <w:p>
      <w:pPr>
        <w:ind w:firstLine="708"/>
      </w:pPr>
      <w:r>
        <w:t xml:space="preserve">Данный эксперимент был нацелен на определение влияния острого соленостного стресса на абсолютную силу прикрепления мидий обоих видов. Животные для эксперимента были собраны в начале июня 2021 года в двух точках: </w:t>
      </w:r>
      <w:r>
        <w:rPr>
          <w:lang w:val="en-US"/>
        </w:rPr>
        <w:t>LUV</w:t>
      </w:r>
      <w:r>
        <w:t xml:space="preserve"> (</w:t>
      </w:r>
      <w:r>
        <w:rPr>
          <w:lang w:val="en-US"/>
        </w:rPr>
        <w:t>ME</w:t>
      </w:r>
      <w:r>
        <w:t xml:space="preserve">) и </w:t>
      </w:r>
      <w:r>
        <w:rPr>
          <w:lang w:val="en-US"/>
        </w:rPr>
        <w:t>OL</w:t>
      </w:r>
      <w:r>
        <w:t xml:space="preserve"> (МТ). Мидии были доставлены на ББС ЗИН РАН «Картеш» и размещены для акклимации в условиях аквариальной комнаты (</w:t>
      </w:r>
      <w:r>
        <w:rPr>
          <w:lang w:val="en-US"/>
        </w:rPr>
        <w:t>t</w:t>
      </w:r>
      <w:r>
        <w:t xml:space="preserve">°= 10°С) в четырех аквариумах объемом 60 литров при солености </w:t>
      </w:r>
      <w:r>
        <w:rPr>
          <w:lang w:val="en-US"/>
        </w:rPr>
        <w:t>S</w:t>
      </w:r>
      <w:r>
        <w:t xml:space="preserve"> = 24,5‰ . В аквариумах каждый день производилась замена воды: вода была взята из природной среды с глубины +++ м с помощью насоса +++. Перед заполнением емостей вода была предварительно термостатирована. Длительность акклимации составила 21 день. Дополнительного кормления мидий не производилось. Смертность в период акклимации для обоих видов составила менее 1%. </w:t>
      </w:r>
    </w:p>
    <w:p>
      <w:pPr>
        <w:ind w:firstLine="708"/>
      </w:pPr>
      <w:r>
        <w:t>После акклимации животные были размещены на керамических пластинах и помещены в аквариумы с разной соленостью для экспозиции. Экспозиция составила 1 сутки. Эксперимент предусматривал четыре типа экспозиции: нормальные соленостные условия (24‰), умеренно гипосалинные условия (20‰ и 16‰) и экстремальное опреснение (10‰). Таким образом, в эксперименте было 8 групп (</w:t>
      </w:r>
      <w:commentRangeStart w:id="20"/>
      <w:r>
        <w:t xml:space="preserve">2 вида, 4 солености). </w:t>
      </w:r>
      <w:commentRangeEnd w:id="20"/>
      <w:r>
        <w:rPr>
          <w:rStyle w:val="4"/>
        </w:rPr>
        <w:commentReference w:id="20"/>
      </w:r>
      <w:r>
        <w:t xml:space="preserve">Количество мидий в каждой группе равнялось 25. После экспозиции у мидий измерялась сила прикрепления к субстрату. Далее животные были измерены и были вскрыты для определения морфотипов. </w:t>
      </w:r>
    </w:p>
    <w:p>
      <w:pPr>
        <w:rPr>
          <w:b/>
        </w:rPr>
      </w:pPr>
      <w:r>
        <w:rPr>
          <w:b/>
        </w:rPr>
        <w:t xml:space="preserve">Блок 3. </w:t>
      </w:r>
    </w:p>
    <w:p>
      <w:pPr>
        <w:rPr>
          <w:b/>
        </w:rPr>
      </w:pPr>
      <w:r>
        <w:rPr>
          <w:b/>
        </w:rPr>
        <w:t xml:space="preserve">Эксперимент 5. </w:t>
      </w:r>
    </w:p>
    <w:p>
      <w:pPr>
        <w:ind w:firstLine="708"/>
      </w:pPr>
      <w:r>
        <w:t xml:space="preserve">Цель:  </w:t>
      </w:r>
      <w:commentRangeStart w:id="21"/>
      <w:r>
        <w:t>Оценить зависимость фильтрационной активности мидий разных видов от краткосрочных изменений солености.</w:t>
      </w:r>
      <w:commentRangeEnd w:id="21"/>
      <w:r>
        <w:rPr>
          <w:rStyle w:val="4"/>
        </w:rPr>
        <w:commentReference w:id="21"/>
      </w:r>
    </w:p>
    <w:p>
      <w:pPr>
        <w:ind w:firstLine="708"/>
      </w:pPr>
      <w:r>
        <w:t xml:space="preserve">В данном эксперименте оценивалась приспособленность мидий к быстрому изменению соленостных условий, а именно поведенческая реакция избегания стресса – схлопывание створок. Материалом для исследования послужили 45 мидий каждого вида, отобранные в точках </w:t>
      </w:r>
      <w:r>
        <w:rPr>
          <w:lang w:val="en-US"/>
        </w:rPr>
        <w:t>OL</w:t>
      </w:r>
      <w:r>
        <w:t xml:space="preserve"> (</w:t>
      </w:r>
      <w:r>
        <w:rPr>
          <w:lang w:val="en-US"/>
        </w:rPr>
        <w:t>MT</w:t>
      </w:r>
      <w:r>
        <w:t xml:space="preserve">) и </w:t>
      </w:r>
      <w:r>
        <w:rPr>
          <w:lang w:val="en-US"/>
        </w:rPr>
        <w:t>LUV</w:t>
      </w:r>
      <w:r>
        <w:t xml:space="preserve"> (МЕ) в начале июня 2021 года. Средняя длина моллюсков составила 26,12 мм (</w:t>
      </w:r>
      <w:r>
        <w:rPr>
          <w:lang w:val="en-US"/>
        </w:rPr>
        <w:t>SD</w:t>
      </w:r>
      <w:r>
        <w:t xml:space="preserve"> = 2.56). Животные были доставлены на ББС ЗИН РАН «Картеш» и помещены для акклимации в два 30-литровых аквариума. Условия акклимации – 10°С и 25‰. Длительность акклимации составила 14 дней. Замена воды в аквариумах производилась каждый день, дополнительного кормления мидий не осуществлялось. </w:t>
      </w:r>
    </w:p>
    <w:p>
      <w:pPr>
        <w:ind w:firstLine="708"/>
      </w:pPr>
      <w:r>
        <w:t xml:space="preserve">После акклимации животные были зафиксированы за одну из створок с помощью цианакрилатного клея на пластинах из оргстекла </w:t>
      </w:r>
      <w:commentRangeStart w:id="22"/>
      <w:commentRangeStart w:id="23"/>
      <w:r>
        <w:t>вентральной</w:t>
      </w:r>
      <w:commentRangeEnd w:id="22"/>
      <w:r>
        <w:commentReference w:id="22"/>
      </w:r>
      <w:commentRangeEnd w:id="23"/>
      <w:r>
        <w:rPr>
          <w:rStyle w:val="4"/>
        </w:rPr>
        <w:commentReference w:id="23"/>
      </w:r>
      <w:r>
        <w:t xml:space="preserve"> стороной вверх. </w:t>
      </w:r>
      <w:commentRangeStart w:id="24"/>
      <w:commentRangeStart w:id="25"/>
      <w:r>
        <w:t xml:space="preserve">Клей наносился на </w:t>
      </w:r>
      <w:r>
        <w:rPr>
          <w:highlight w:val="yellow"/>
        </w:rPr>
        <w:t>макушку</w:t>
      </w:r>
      <w:r>
        <w:t xml:space="preserve"> раковины. Таким образом, животные располагались «параллельно» пластине.</w:t>
      </w:r>
      <w:commentRangeEnd w:id="24"/>
      <w:r>
        <w:commentReference w:id="24"/>
      </w:r>
      <w:commentRangeEnd w:id="25"/>
      <w:r>
        <w:rPr>
          <w:rStyle w:val="4"/>
        </w:rPr>
        <w:commentReference w:id="25"/>
      </w:r>
      <w:r>
        <w:t xml:space="preserve"> После фиксации мидий на пластинах, они были помещены в три аквариума – два экспериментальных и один контрольный (по 15 животных каждого вида в каждом аквариуме). В течение последующих суток вода в этих аквариумах менялась раз в час, для минимизации возможного токсического эффекта клея на мидий. </w:t>
      </w:r>
    </w:p>
    <w:p>
      <w:pPr>
        <w:ind w:firstLine="708"/>
      </w:pPr>
      <w:r>
        <w:t xml:space="preserve">Далее в экспериментальных аквариумах производилась пошаговое изменение солености от нормальной (25‰) к экстремально низкой (10‰) с шагом в 1 промилле каждые 10 минут. По достижении 10‰ соленость в аквариумах так же пошагово повышалась до нормальной. Один раунд понижения и повышения солености составлял цикл. В течение дня нами воспроизводилось три цикла, перерыв между циклами составлял 30 минут. Эксперимент был проведен в трех повторностях втечение трех дней.  Для учета возможного воздействия манипуляций, связанных с переливанием воды, на схлопывание створок был установлен контрольный аквариум, в котором соленость не изменялась, однако производилась смена воды в количестве, эквивалентном количеству воды добавленного в экспериментальные аквариумы. Каждые 10 минут во всех аквариумах производилась визуальная регистрация открытия или закрытия створок раковины. Закрытым считалось такое состояние створок, когда невозможно было обнаружить края мантии особи. По завершении эксперимента у всех мидий была измерена длина раковины, и они были вскрыты для определения морфотипа. </w:t>
      </w:r>
    </w:p>
    <w:p>
      <w:pPr>
        <w:rPr>
          <w:b/>
        </w:rPr>
      </w:pPr>
      <w:r>
        <w:rPr>
          <w:b/>
        </w:rPr>
        <w:t>Эксперимент 6.</w:t>
      </w:r>
    </w:p>
    <w:p>
      <w:pPr>
        <w:ind w:firstLine="708"/>
      </w:pPr>
      <w:r>
        <w:t>Цель: Оценить зависимость смертности мидий разных видов от долгосрочного воздействия пониженной солености.</w:t>
      </w:r>
    </w:p>
    <w:p>
      <w:pPr>
        <w:ind w:firstLine="708"/>
      </w:pPr>
      <w:r>
        <w:t xml:space="preserve">Целью данного эксперимента была оценка выживаемости мидий в условиях хронического соленостного стресса. Материалом для эксперимента послужили мидии, отобранные в точках </w:t>
      </w:r>
      <w:r>
        <w:rPr>
          <w:lang w:val="en-US"/>
        </w:rPr>
        <w:t>LUV</w:t>
      </w:r>
      <w:r>
        <w:t xml:space="preserve"> (</w:t>
      </w:r>
      <w:r>
        <w:rPr>
          <w:lang w:val="en-US"/>
        </w:rPr>
        <w:t>ME</w:t>
      </w:r>
      <w:r>
        <w:t xml:space="preserve">) и </w:t>
      </w:r>
      <w:r>
        <w:rPr>
          <w:lang w:val="en-US"/>
        </w:rPr>
        <w:t>OL</w:t>
      </w:r>
      <w:r>
        <w:t xml:space="preserve"> (МТ) в конце июня 2021 года. Животные были доставлены на ББС ЗИН РАН «Картеш» и помещены для акклимации в условия аквариальной комнаты (</w:t>
      </w:r>
      <w:r>
        <w:rPr>
          <w:lang w:val="en-US"/>
        </w:rPr>
        <w:t>t</w:t>
      </w:r>
      <w:r>
        <w:t>° = 10°</w:t>
      </w:r>
      <w:r>
        <w:rPr>
          <w:lang w:val="en-US"/>
        </w:rPr>
        <w:t>C</w:t>
      </w:r>
      <w:r>
        <w:t xml:space="preserve">, </w:t>
      </w:r>
      <w:r>
        <w:rPr>
          <w:lang w:val="en-US"/>
        </w:rPr>
        <w:t>S</w:t>
      </w:r>
      <w:r>
        <w:t xml:space="preserve"> = 24‰). Длительность акклимации составила 30 дней. </w:t>
      </w:r>
    </w:p>
    <w:p>
      <w:pPr>
        <w:ind w:firstLine="708"/>
      </w:pPr>
      <w:r>
        <w:t xml:space="preserve">По истечении акклимации животные были помещены в аквариумы с различной соленостью: нормальной соленостью (24‰), пониженной соленостью (16‰ и 13‰) и экстремально низкой соленостью (10‰). На одну соленость приходилось 50 мидий каждого вида. Животные экспонировались при указанных условиях в течение 72 дней. Два раза в день в аквариумах производилась смена воды – каждые 12 часов, утром и вечером. При смене воды производился учет погибших моллюсков. Погибшими считались мидии, у которых не наблюдалось реакции схлопывания створок в ответ на механическое раздражение заднего края мантии. По истечении экспозиции все выжившие животные были вскрыты для определения морфотипов. </w:t>
      </w:r>
    </w:p>
    <w:p>
      <w:pPr>
        <w:rPr>
          <w:b/>
        </w:rPr>
      </w:pPr>
      <w:r>
        <w:rPr>
          <w:b/>
        </w:rPr>
        <w:t xml:space="preserve">Эксперимент 7. </w:t>
      </w:r>
    </w:p>
    <w:p>
      <w:pPr>
        <w:ind w:firstLine="708"/>
      </w:pPr>
      <w:r>
        <w:t>Цель: Оценить изменения композиции осмолитов в тканях мидий разных видов в ответ на долгосрочное воздействие пониженной солености</w:t>
      </w:r>
    </w:p>
    <w:p>
      <w:pPr>
        <w:ind w:firstLine="708"/>
      </w:pPr>
      <w:r>
        <w:t xml:space="preserve">В этом эксперименте мы оценивали изменение состава органического компонента осмолитов в тканях мидий двух видов в ответ на хронический соленостный стресс. </w:t>
      </w:r>
    </w:p>
    <w:p>
      <w:pPr>
        <w:ind w:firstLine="708"/>
      </w:pPr>
      <w:r>
        <w:t xml:space="preserve">Материалом для эксперимента послужили мидии, собранные в двух точках: </w:t>
      </w:r>
      <w:r>
        <w:rPr>
          <w:lang w:val="en-US"/>
        </w:rPr>
        <w:t>Ol</w:t>
      </w:r>
      <w:r>
        <w:t xml:space="preserve"> (</w:t>
      </w:r>
      <w:r>
        <w:rPr>
          <w:lang w:val="en-US"/>
        </w:rPr>
        <w:t>MT</w:t>
      </w:r>
      <w:r>
        <w:t xml:space="preserve">) и </w:t>
      </w:r>
      <w:r>
        <w:rPr>
          <w:lang w:val="en-US"/>
        </w:rPr>
        <w:t>LUV</w:t>
      </w:r>
      <w:r>
        <w:t xml:space="preserve"> (</w:t>
      </w:r>
      <w:r>
        <w:rPr>
          <w:lang w:val="en-US"/>
        </w:rPr>
        <w:t>ME</w:t>
      </w:r>
      <w:r>
        <w:t>). Материал был собран в конце июня 2021 года. Животные были доставлены на ББС ЗИН РАН «Картеш» и акклимированы к условиям аквариальной комнаты (</w:t>
      </w:r>
      <w:r>
        <w:rPr>
          <w:lang w:val="en-US"/>
        </w:rPr>
        <w:t>t</w:t>
      </w:r>
      <w:r>
        <w:t>° = 10°</w:t>
      </w:r>
      <w:r>
        <w:rPr>
          <w:lang w:val="en-US"/>
        </w:rPr>
        <w:t>C</w:t>
      </w:r>
      <w:r>
        <w:t xml:space="preserve">, </w:t>
      </w:r>
      <w:r>
        <w:rPr>
          <w:lang w:val="en-US"/>
        </w:rPr>
        <w:t>S</w:t>
      </w:r>
      <w:r>
        <w:t xml:space="preserve"> = 25‰). Срок акклимации составил 30 дней. Далее животные были помещены в аквариумы с различной соленостью: 25‰, 16‰ и 10‰. Раз в день в аквариумах производилась замена воды. В аквариумах с разной соленостью находилось по 20 мидий каждого вида. </w:t>
      </w:r>
    </w:p>
    <w:p>
      <w:pPr>
        <w:ind w:firstLine="708"/>
      </w:pPr>
      <w:r>
        <w:t xml:space="preserve">Время экспозиции составило 30 дней. По прошествии экспозиции мидии были вскрыты. Жаберная ткань и гепатопанкреас мидий были заморожены в жидком азоте для дальнейшего определения концентрации органических осмолитов (описание методики см. в разделе «Методы»). Ткани ноги были зафиксированы в 96% этаноле для последующего генотипирования. </w:t>
      </w:r>
    </w:p>
    <w:p/>
    <w:p>
      <w:pPr>
        <w:ind w:firstLine="708"/>
        <w:rPr>
          <w:b/>
        </w:rPr>
      </w:pPr>
      <w:r>
        <w:rPr>
          <w:b/>
        </w:rPr>
        <w:t>Методы определения физиологических параметров</w:t>
      </w:r>
    </w:p>
    <w:p>
      <w:pPr>
        <w:ind w:firstLine="708"/>
        <w:rPr>
          <w:b/>
        </w:rPr>
      </w:pPr>
      <w:r>
        <w:rPr>
          <w:b/>
        </w:rPr>
        <w:t xml:space="preserve">Определение скорости роста и индекса состояния. </w:t>
      </w:r>
    </w:p>
    <w:p>
      <w:pPr>
        <w:ind w:firstLine="708"/>
      </w:pPr>
      <w:r>
        <w:t xml:space="preserve">Для оценки скорости роста в полевых экспериментах (Эксперименты 1 и 2) мидии помечались индивидуальными метками со сквозной нумерацией. Метки представляли собой квадраты алюминиевой фольги толщиной 50мкм и стороной 5 мм, на которых препаровальной иглой выдавливались номера. Метки были приклеены к раковинам с помощью влагостойкого цианакрилатного клея. Между мечением мидий и их размещением в экспериментальных поселениях проходило не менее суток – в течение этих суток животные были погружены в морскую воду в сетчатых мешках для устранения эффекта манипуляций. Перед мечением у мидий измеряли длину раковины, которая принималась как начальный размер перед началом эксперимента. По окончании эксперимента у мидий вновь измерялась длина раковины, что принималось как конечный размер. Разница между конечным и начальным размером принималась как прирост раковины и характеристика скорости роста. Для оценки скорости роста использовались только молодые мидии из возрастных когорт до 3 лет и с размером раковины не более 27 мм. Это обусловлено тем, что, согласно литературе, двустворчатые моллюски обладают асимптотическим (или </w:t>
      </w:r>
      <w:r>
        <w:rPr>
          <w:lang w:val="en-US"/>
        </w:rPr>
        <w:t>S</w:t>
      </w:r>
      <w:r>
        <w:t xml:space="preserve">-образным) ростом, и имеют наибольшую скорость роста именно в молодости </w:t>
      </w:r>
      <w:r>
        <w:fldChar w:fldCharType="begin" w:fldLock="1"/>
      </w:r>
      <w:r>
        <w:instrText xml:space="preserve">ADDIN CSL_CITATION {"citationItems":[{"id":"ITEM-1","itemData":{"abstract":"Рассмотрены методы определения первичной продукции, расчета вторичной продукции, оценена продуктивность водоемов разного типа.","author":[{"dropping-particle":"","family":"Алимов","given":"Александр Федорович А.Ф.","non-dropping-particle":"","parse-names":false,"suffix":""}],"id":"ITEM-1","issued":{"date-parts":[["1989"]]},"title":"Алимов А.Ф. - Введение В Продукционную Гидробиологию","type":"book"},"uris":["http://www.mendeley.com/documents/?uuid=8eff47ea-0e3c-4f48-ac1d-6cef34e31093"]}],"mendeley":{"formattedCitation":"(Алимов, 1989)","plainTextFormattedCitation":"(Алимов, 1989)","previouslyFormattedCitation":"(Алимов, 1989)"},"properties":{"noteIndex":0},"schema":"https://github.com/citation-style-language/schema/raw/master/csl-citation.json"}</w:instrText>
      </w:r>
      <w:r>
        <w:fldChar w:fldCharType="separate"/>
      </w:r>
      <w:r>
        <w:t>(Алимов, 1989)</w:t>
      </w:r>
      <w:r>
        <w:fldChar w:fldCharType="end"/>
      </w:r>
      <w:r>
        <w:t xml:space="preserve">. Учитывая, что в наших экспериментах время экспозиции было относительно непродолжительным (от 3 до 8 месяцев), нам представлялось, что именно молодые животные могут продемонстрировать всю широту функционального ответа в ответ на воздействие биотическиих и абиотических факторов. </w:t>
      </w:r>
    </w:p>
    <w:p>
      <w:pPr>
        <w:ind w:firstLine="708"/>
      </w:pPr>
      <w:r>
        <w:t xml:space="preserve">Среди многообразия методик оценки индекса состояния, учитывая объемы нашего материала, нами был выбран самый простой, быстрый и наиболее надежный метод </w:t>
      </w:r>
      <w:r>
        <w:fldChar w:fldCharType="begin" w:fldLock="1"/>
      </w:r>
      <w:r>
        <w:instrText xml:space="preserve">ADDIN CSL_CITATION {"citationItems":[{"id":"ITEM-1","itemData":{"DOI":"10.1093/mollus/53.3.293","ISSN":"02601230","author":[{"dropping-particle":"","family":"Davenport","given":"John","non-dropping-particle":"","parse-names":false,"suffix":""},{"dropping-particle":"","family":"Chen","given":"Xiaogang","non-dropping-particle":"","parse-names":false,"suffix":""}],"container-title":"Journal of Molluscan Studies","id":"ITEM-1","issue":"3","issued":{"date-parts":[["1987"]]},"page":"293-297","title":"A comparison of methods for the assessment of condition in the mussel (Mytilus edulis L.)","type":"article-journal","volume":"53"},"uris":["http://www.mendeley.com/documents/?uuid=0cec3c90-5950-411a-ae7a-e130a145b68c"]}],"mendeley":{"formattedCitation":"(Davenport &amp; Chen, 1987)","plainTextFormattedCitation":"(Davenport &amp; Chen, 1987)","previouslyFormattedCitation":"(Davenport &amp; Chen, 1987)"},"properties":{"noteIndex":0},"schema":"https://github.com/citation-style-language/schema/raw/master/csl-citation.json"}</w:instrText>
      </w:r>
      <w:r>
        <w:fldChar w:fldCharType="separate"/>
      </w:r>
      <w:r>
        <w:t>(Davenport &amp; Chen, 1987)</w:t>
      </w:r>
      <w:r>
        <w:fldChar w:fldCharType="end"/>
      </w:r>
      <w:r>
        <w:t xml:space="preserve">. В Эксперименте 2 мы определяли индекс состояния как соотношение сухой массы мягких тканей к сухой массе раковины. Высушивание тканей производилось в сушильном шкафу при температуре 70°С в течение 24 часов. </w:t>
      </w:r>
    </w:p>
    <w:p>
      <w:pPr>
        <w:ind w:firstLine="708"/>
        <w:rPr>
          <w:b/>
        </w:rPr>
      </w:pPr>
      <w:r>
        <w:rPr>
          <w:b/>
        </w:rPr>
        <w:t>Определение силы прикрепления мидий к субстрату и интенсивности образования биссуса.</w:t>
      </w:r>
    </w:p>
    <w:p>
      <w:pPr>
        <w:ind w:firstLine="708"/>
      </w:pPr>
      <w:r>
        <w:t xml:space="preserve">В качестве характеристики силы прикрепления мидий к субстрату мы оценивали пиковую силу натяжения всех биссусных нитей в момент отрыва мидий от субстрата по методике, описанной в литературе </w:t>
      </w:r>
      <w:r>
        <w:fldChar w:fldCharType="begin" w:fldLock="1"/>
      </w:r>
      <w:r>
        <w:instrText xml:space="preserve">ADDIN CSL_CITATION {"citationItems":[{"id":"ITEM-1","itemData":{"author":[{"dropping-particle":"","family":"Price","given":"H A","non-dropping-particle":"","parse-names":false,"suffix":""}],"container-title":"Journal of the Marine Biological Association of the United Kingdom","id":"ITEM-1","issued":{"date-parts":[["1982"]]},"page":"147-155","title":"An Analysis of Factors Determining Seasonal Variation in the Byssal Attachment Strength of Mytilus Edulis","type":"article-journal","volume":"62"},"uris":["http://www.mendeley.com/documents/?uuid=e82ac402-3d87-4144-bee7-b7cf5bc38e07"]}],"mendeley":{"formattedCitation":"(Price, 1982)","plainTextFormattedCitation":"(Price, 1982)","previouslyFormattedCitation":"(Price, 1982)"},"properties":{"noteIndex":0},"schema":"https://github.com/citation-style-language/schema/raw/master/csl-citation.json"}</w:instrText>
      </w:r>
      <w:r>
        <w:fldChar w:fldCharType="separate"/>
      </w:r>
      <w:r>
        <w:t>(Price, 1982)</w:t>
      </w:r>
      <w:r>
        <w:fldChar w:fldCharType="end"/>
      </w:r>
      <w:r>
        <w:t xml:space="preserve">. В качестве субстрата использовались керамические пластины размером 30 х 30 сантиметров. На пластинах были закреплены пластиковые перегородки, формирующие индивидуальные ячейки для мидий (высота перегородок 2 сантиметра). На каждой пластине размещалось 25 индивидуальных ячеек для мидий.  Животные размещались в индивидуальных ячейках (по одной мидии на ячейку), после чего поверхность пластины закрывалась плотно прижатой сетью с размером ячеи 5 х 5 мм, которая предотвращала пермещение мидий из ячейки в ячейку. </w:t>
      </w:r>
    </w:p>
    <w:p>
      <w:pPr>
        <w:ind w:firstLine="708"/>
      </w:pPr>
      <w:r>
        <w:t xml:space="preserve">В Эксперименте 3 пластины подвешивались горизонтально на плавучем искусственном субстрате на глубине 1 метр. Время экспозиции составляло 3 суток. В Эксперименте 4 пластины погружались в аквариумы, экспозиция составила 1 сутки. </w:t>
      </w:r>
    </w:p>
    <w:p>
      <w:pPr>
        <w:ind w:firstLine="708"/>
      </w:pPr>
      <w:r>
        <w:t xml:space="preserve">По истечении экспозиции пластины были подняты, с них аккуратно снималась сетка. Все мидии, у которых мы визуально зарегистрировали прикрепление к сетке, при дальнейшем анализе нами не учитывались. Необходимо отметить, что таких мидий во всех экспериментах было менее 10%. Измерение силы прикрепления производилось следующим образом: на мидиях фиксировался специальный зажим, </w:t>
      </w:r>
      <w:r>
        <w:rPr>
          <w:strike/>
        </w:rPr>
        <w:t xml:space="preserve">жестко </w:t>
      </w:r>
      <w:r>
        <w:t xml:space="preserve">соединенный с электронным динамометром (МЕГЕОН 53020, Россия), после чего плавным подъемным движением, перпендикулярным передне-задней оси животного, осуществлялся отрыв мидии от субстрата. Пиковое значение силы в момент отрыва мидии от субстрата принималось как абсолютная сила прикрепления. У животных, которые совсем не образовали биссусных нитей за время экспозиции, сила прикрепления принималась равной нулю. </w:t>
      </w:r>
    </w:p>
    <w:p>
      <w:pPr>
        <w:ind w:firstLine="708"/>
      </w:pPr>
      <w:r>
        <w:t xml:space="preserve">Те же самые мидии, у которых была измерена сила прикрепления, были использованы для оценки количества выделяемых биссусных нитей.  Для этого животных, сразу после измерения силы прикрепления, помещали в бакпечатки, заполненные морской водой. В крышках бакпечаток,  для обеспечения циркуляции воды,были просверлены отверстия диаметром 4 мм. Таким образом, каждая особь была помещена в индивидуальный сосуд. </w:t>
      </w:r>
    </w:p>
    <w:p>
      <w:pPr>
        <w:ind w:firstLine="708"/>
      </w:pPr>
      <w:r>
        <w:t>Бакпечатки размещались в решетчатых отсадниках, закрепленных  на платформах, свешанных в море на глубину 1 м. Время экспозиции составило 1 сутки. По истечении экспозиции бакпечатки обрабатывались раствором йода для контрастирования биссусных бляшек, после чего производился подсчет бляшек на внутренней поверхности стенок бакпечаток и их крышек..</w:t>
      </w:r>
    </w:p>
    <w:p>
      <w:pPr>
        <w:ind w:firstLine="708"/>
      </w:pPr>
      <w:r>
        <w:t xml:space="preserve"> </w:t>
      </w:r>
    </w:p>
    <w:p>
      <w:pPr>
        <w:ind w:firstLine="708"/>
        <w:rPr>
          <w:b/>
        </w:rPr>
      </w:pPr>
      <w:r>
        <w:rPr>
          <w:b/>
        </w:rPr>
        <w:t>Определение состава органического пула осмолитов и метаболитов.</w:t>
      </w:r>
    </w:p>
    <w:p>
      <w:r>
        <w:t>Подготовка проб для жидкостной хроматографии и масс-спектрометрии производилась на базе ББС ЗИН РАН «Картеш». Замороженные в жидком азоте ткани предварительно взвешивались и помещались в пластиковые пробирки объемом 2 мл, куда также помещались по два металлических шарика для роторных мельниц. Далее пробирки остужались в жидком азоте, после чего встряхивались на роторной мельнице в течение 10 минут. Кассеты-держатели роторной мельницы также предварительно остужались при -80°С и дополнительно в жидком азоте. Это было необходимо для предотвращения размораживания тканей при измельчении в роторной мельнице. По истечении первого цикла измельчения в пробирки добавляли 1 мл экстракционного буфера (80% этанол, 1 мкг/мл 2-(</w:t>
      </w:r>
      <w:r>
        <w:rPr>
          <w:lang w:val="en-US"/>
        </w:rPr>
        <w:t>N</w:t>
      </w:r>
      <w:r>
        <w:t xml:space="preserve">-морфолино)этаносульфановой кислоты в качестве референса). Потом пробирки вновь встряхивались на роторной мельнице в течение 5 минут. Далее пробирки помещали в ультразвуковую баню при температуре 0°С на 15 минут. Наконец, пробирки центрифугировались при 4°С в течение 10 минут при g = 13000. Мы отбирали 800 мкл супернатанта, который замораживали при -80°С и далее высушивали в вакуумном лиофилизаторе при комнатной температуре в течение 4 часов. Между всеми этапами пробирки хранились во льду. </w:t>
      </w:r>
    </w:p>
    <w:p>
      <w:pPr>
        <w:ind w:firstLine="708"/>
      </w:pPr>
      <w:r>
        <w:t xml:space="preserve">Определение концентрации органических осмолитов и метаболитов в жаберной ткани и гепатопанкреасе мидий производилась сотрудниками лаборатории Морской Биологии Университета Ростока (Германия) методом тандемной жидкостной хроматографии и масс-спектрометрии по стандартному протоколу </w:t>
      </w:r>
      <w:r>
        <w:fldChar w:fldCharType="begin" w:fldLock="1"/>
      </w:r>
      <w:r>
        <w:instrText xml:space="preserve">ADDIN CSL_CITATION {"citationItems":[{"id":"ITEM-1","itemData":{"DOI":"10.1016/j.scitotenv.2022.160090","ISSN":"18791026","PMID":"36379341","abstract":"Ocean acidification has become a major ecological and environmental problem in the world, whereas the impact mechanism of ocean acidification in marine bivalves is not fully understood. Cellular energy allocation (CEA) approach and high-coverage metabolomic techniques were used to investigate the acidification effects on the energy metabolism of mussels. The thick shell mussels Mytilus coruscus were exposed to seawater pH 8.1 (control) and pH 7.7 (acidification) for 14 days and allowed to recover at pH 8.1 for 7 days. The levels of carbohydrates, lipids and proteins significantly decreased in the digestive glands of the mussels exposed to acidification. The 14-day acidification exposure increased the energy demands of mussels, resulting in increased electron transport system (ETS) activity and decreased cellular energy allocation (CEA). Significant carry-over effects were observed on all cellular energy parameters except the concentration of carbohydrates and cellular energy demand (Ec) after 7 days of recovery. Metabolomic analysis showed that acidification affected the phenylalanine, tyrosine and tryptophan biosynthesis, taurine and hypotaurine metabolism, and glycine, serine and threonine metabolism. Correlation analysis showed that mussel cell energy parameters (carbohydrates, lipids, proteins, CEA) were negatively/positively correlated with certain differentially abundant metabolites. Overall, the integrated biochemical and metabolomics analyses demonstrated the negative effects of acidification on energy metabolism at the cellular level and implicated the alteration of biosynthesis and metabolism of amino acids as a mechanism of metabolic perturbation caused by acidification in mussels.","author":[{"dropping-particle":"","family":"Shang","given":"Yueyong","non-dropping-particle":"","parse-names":false,"suffix":""},{"dropping-particle":"","family":"Wang","given":"Xinghuo","non-dropping-particle":"","parse-names":false,"suffix":""},{"dropping-particle":"","family":"Shi","given":"Yuntian","non-dropping-particle":"","parse-names":false,"suffix":""},{"dropping-particle":"","family":"Huang","given":"Wei","non-dropping-particle":"","parse-names":false,"suffix":""},{"dropping-particle":"","family":"Sokolova","given":"Inna","non-dropping-particle":"","parse-names":false,"suffix":""},{"dropping-particle":"","family":"Chang","given":"Xueqing","non-dropping-particle":"","parse-names":false,"suffix":""},{"dropping-particle":"","family":"Chen","given":"Deying","non-dropping-particle":"","parse-names":false,"suffix":""},{"dropping-particle":"","family":"Wei","given":"Shuaishuai","non-dropping-particle":"","parse-names":false,"suffix":""},{"dropping-particle":"","family":"Khan","given":"Fahim Ullah","non-dropping-particle":"","parse-names":false,"suffix":""},{"dropping-particle":"","family":"Hu","given":"Menghong","non-dropping-particle":"","parse-names":false,"suffix":""},{"dropping-particle":"","family":"Wang","given":"Youji","non-dropping-particle":"","parse-names":false,"suffix":""}],"container-title":"Science of the Total Environment","id":"ITEM-1","issue":"November 2022","issued":{"date-parts":[["2023"]]},"title":"Ocean acidificationf affects the bioenergetics of marine mussels as revealed by high-coverage quantitative metabolomics","type":"article-journal","volume":"858"},"uris":["http://www.mendeley.com/documents/?uuid=a27e2da6-5244-4441-8c27-0bcb9a902fcd"]}],"mendeley":{"formattedCitation":"(Shang et al., 2023)","plainTextFormattedCitation":"(Shang et al., 2023)","previouslyFormattedCitation":"(Shang et al., 2023)"},"properties":{"noteIndex":0},"schema":"https://github.com/citation-style-language/schema/raw/master/csl-citation.json"}</w:instrText>
      </w:r>
      <w:r>
        <w:fldChar w:fldCharType="separate"/>
      </w:r>
      <w:r>
        <w:t>(Shang et al., 2023)</w:t>
      </w:r>
      <w:r>
        <w:fldChar w:fldCharType="end"/>
      </w:r>
      <w:r>
        <w:t>.</w:t>
      </w:r>
    </w:p>
    <w:p>
      <w:pPr>
        <w:ind w:firstLine="708"/>
      </w:pPr>
    </w:p>
    <w:p>
      <w:pPr>
        <w:ind w:firstLine="708"/>
        <w:rPr>
          <w:b/>
        </w:rPr>
      </w:pPr>
      <w:r>
        <w:rPr>
          <w:b/>
        </w:rPr>
        <w:t xml:space="preserve">Определение видовой принадлежности мидий. </w:t>
      </w:r>
    </w:p>
    <w:p>
      <w:pPr>
        <w:ind w:firstLine="708"/>
      </w:pPr>
      <w:r>
        <w:t xml:space="preserve">Определение видовой принадлежности мидий во всех экспериментах, кроме Эксперимента 7, проводилось на основе морфологических различий МТ и МЕ. А именно мы различали два морфотипа по особенностям мофрологии внутренней поверхности раковины моллюсков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У </w:t>
      </w:r>
      <w:r>
        <w:rPr>
          <w:lang w:val="en-US"/>
        </w:rPr>
        <w:t>MT</w:t>
      </w:r>
      <w:r>
        <w:t xml:space="preserve"> присутствует непрерывная полоска призматического слоя вдоль замка раковины, у МЕ такая полоска прерывается или вовсе отутствует (см. Обзор литературы). </w:t>
      </w:r>
    </w:p>
    <w:p>
      <w:pPr>
        <w:ind w:firstLine="708"/>
      </w:pPr>
      <w:r>
        <w:t xml:space="preserve">Мидии из Эксперимента 7 идентифицировались с помощью генотипирования по трем маркерам. Два ядерных маркера – МЕ 15/16 </w:t>
      </w:r>
      <w:r>
        <w:fldChar w:fldCharType="begin" w:fldLock="1"/>
      </w:r>
      <w:r>
        <w:instrText xml:space="preserve">ADDIN CSL_CITATION {"citationItems":[{"id":"ITEM-1","itemData":{"author":[{"dropping-particle":"","family":"Inoue","given":"Koji","non-dropping-particle":"","parse-names":false,"suffix":""},{"dropping-particle":"","family":"Waite","given":"J. Herbert","non-dropping-particle":"","parse-names":false,"suffix":""},{"dropping-particle":"","family":"Matsuoka","given":"Makoto","non-dropping-particle":"","parse-names":false,"suffix":""},{"dropping-particle":"","family":"Odo","given":"Satoshi","non-dropping-particle":"","parse-names":false,"suffix":""},{"dropping-particle":"","family":"Harayama","given":"Shigeaki","non-dropping-particle":"","parse-names":false,"suffix":""}],"container-title":"Biological Bulletin","id":"ITEM-1","issue":"3","issued":{"date-parts":[["1995"]]},"page":"370-375","title":"Interspecific Variations in Adhesive Protein Sequences of Mytilus edulis , M . galloprovincialis and M. trossulus","type":"article-journal","volume":"189"},"uris":["http://www.mendeley.com/documents/?uuid=fe9d8d4d-5d4e-4473-a633-ed624e14fa26"]}],"mendeley":{"formattedCitation":"(Inoue et al., 1995)","plainTextFormattedCitation":"(Inoue et al., 1995)","previouslyFormattedCitation":"(Inoue et al., 1995)"},"properties":{"noteIndex":0},"schema":"https://github.com/citation-style-language/schema/raw/master/csl-citation.json"}</w:instrText>
      </w:r>
      <w:r>
        <w:fldChar w:fldCharType="separate"/>
      </w:r>
      <w:r>
        <w:t>(Inoue et al., 1995)</w:t>
      </w:r>
      <w:r>
        <w:fldChar w:fldCharType="end"/>
      </w:r>
      <w:r>
        <w:t xml:space="preserve"> и </w:t>
      </w:r>
      <w:r>
        <w:rPr>
          <w:lang w:val="en-US"/>
        </w:rPr>
        <w:t>ITS</w:t>
      </w:r>
      <w:r>
        <w:t xml:space="preserve"> </w:t>
      </w:r>
      <w:r>
        <w:fldChar w:fldCharType="begin" w:fldLock="1"/>
      </w:r>
      <w:r>
        <w:instrText xml:space="preserve">ADDIN CSL_CITATION {"citationItems":[{"id":"ITEM-1","itemData":{"DOI":"10.1139/f95-851","ISSN":"0706-652X","abstract":"Two blue mussel sibling species, Mytilus edulis and Mytilus galloprovincialis, have been imported to Pacific northwest waters in separate attempts to circumvent early mortality experienced by the native species (Mytilus trossulus) when cultured. Here we describe two novel markers based on the polymerase chain reaction that discriminate the two non-native, or alien, mussel species from the native species. The two markers are inherited in a Mendelian fashion, show no evidence of close linkage, and are highly diagnostic. To screen British Columbian mussel populations for the presence of the alien species, we assayed genotypes at the two marker loci in 482 subtidal mussels collected at 12 sites. Animals with at least one alien allele were present at 9 of 12 sampling sites with an overall frequency of 6.2%. The distribution of alien alleles at the two marker loci differed among sampling sites, suggesting differential introgression. The widespread incidence of alien alleles, combined with evidence of extensive hybridization between the alien and native species, indicates that the introduced alleles will probably persist in British Columbia mussels for some time.","author":[{"dropping-particle":"","family":"Heath","given":"Daniel D.","non-dropping-particle":"","parse-names":false,"suffix":""},{"dropping-particle":"","family":"Rawson","given":"Paul D.","non-dropping-particle":"","parse-names":false,"suffix":""},{"dropping-particle":"","family":"Hilbish","given":"Thomas J.","non-dropping-particle":"","parse-names":false,"suffix":""}],"container-title":"Canadian Journal of Fisheries and Aquatic Sciences","id":"ITEM-1","issue":"12","issued":{"date-parts":[["1995"]]},"page":"2621-2627","title":" PCR-based nuclear markers identify alien blue mussel ( Mytilus spp.) genotypes on the west coast of Canada ","type":"article-journal","volume":"52"},"uris":["http://www.mendeley.com/documents/?uuid=f9335b47-145d-4991-9722-67fa2f791f91"]}],"mendeley":{"formattedCitation":"(Heath et al., 1995)","plainTextFormattedCitation":"(Heath et al., 1995)","previouslyFormattedCitation":"(Heath et al., 1995)"},"properties":{"noteIndex":0},"schema":"https://github.com/citation-style-language/schema/raw/master/csl-citation.json"}</w:instrText>
      </w:r>
      <w:r>
        <w:fldChar w:fldCharType="separate"/>
      </w:r>
      <w:r>
        <w:t>(Heath et al., 1995)</w:t>
      </w:r>
      <w:r>
        <w:fldChar w:fldCharType="end"/>
      </w:r>
      <w:r>
        <w:t>– и одному митохондриальному (16</w:t>
      </w:r>
      <w:r>
        <w:rPr>
          <w:lang w:val="en-US"/>
        </w:rPr>
        <w:t>S</w:t>
      </w:r>
      <w:r>
        <w:t xml:space="preserve">, </w:t>
      </w:r>
      <w:r>
        <w:rPr>
          <w:lang w:val="en-US"/>
        </w:rPr>
        <w:t>F</w:t>
      </w:r>
      <w:r>
        <w:t xml:space="preserve">-геном). </w:t>
      </w:r>
      <w:r>
        <w:commentReference w:id="26"/>
      </w:r>
      <w:r>
        <w:t>Среди мидий, участвовавших в эксперименте были выявлены 7 гибридов (менее 10%). Гибриды были удалены из массива данных, при анализе концентраций осмолитов они не учитывались.</w:t>
      </w:r>
    </w:p>
    <w:p>
      <w:pPr>
        <w:ind w:firstLine="708"/>
      </w:pPr>
    </w:p>
    <w:p>
      <w:pPr>
        <w:ind w:firstLine="708"/>
      </w:pPr>
      <w:r>
        <w:t xml:space="preserve"> </w:t>
      </w:r>
    </w:p>
    <w:p>
      <w:pPr>
        <w:ind w:firstLine="708"/>
        <w:rPr>
          <w:b/>
        </w:rPr>
      </w:pPr>
      <w:r>
        <w:rPr>
          <w:b/>
        </w:rPr>
        <w:t>Статистическая обработка данных.</w:t>
      </w:r>
    </w:p>
    <w:p>
      <w:pPr>
        <w:ind w:firstLine="708"/>
      </w:pPr>
      <w:r>
        <w:t xml:space="preserve">Для построения всех моделей были использованы функции, реализованные в языке статистического программирования </w:t>
      </w:r>
      <w:r>
        <w:rPr>
          <w:lang w:val="en-US"/>
        </w:rPr>
        <w:t>R</w:t>
      </w:r>
      <w:r>
        <w:t xml:space="preserve"> (</w:t>
      </w:r>
      <w:r>
        <w:rPr>
          <w:lang w:val="en-US"/>
        </w:rPr>
        <w:t>R</w:t>
      </w:r>
      <w:r>
        <w:t xml:space="preserve"> </w:t>
      </w:r>
      <w:r>
        <w:rPr>
          <w:lang w:val="en-US"/>
        </w:rPr>
        <w:t>Core</w:t>
      </w:r>
      <w:r>
        <w:t xml:space="preserve"> </w:t>
      </w:r>
      <w:r>
        <w:rPr>
          <w:lang w:val="en-US"/>
        </w:rPr>
        <w:t>Team</w:t>
      </w:r>
      <w:r>
        <w:t>, 2016). Для визуализации первичных данных и моделей использовался пакет «</w:t>
      </w:r>
      <w:r>
        <w:rPr>
          <w:lang w:val="en-US"/>
        </w:rPr>
        <w:t>ggplot</w:t>
      </w:r>
      <w:r>
        <w:t xml:space="preserve">2» </w:t>
      </w:r>
      <w:r>
        <w:fldChar w:fldCharType="begin" w:fldLock="1"/>
      </w:r>
      <w:r>
        <w:instrText xml:space="preserve">ADDIN CSL_CITATION {"citationItems":[{"id":"ITEM-1","itemData":{"DOI":"https://doi.org/10.1007/978-0-387-98141-3","ISBN":"9780387981406","author":[{"dropping-particle":"","family":"Wickham","given":"Hadley","non-dropping-particle":"","parse-names":false,"suffix":""}],"id":"ITEM-1","issued":{"date-parts":[["2009"]]},"publisher":"Springer New York, NY","title":"ggplot2: Elegant Graphics for Data Analysis","type":"book"},"uris":["http://www.mendeley.com/documents/?uuid=5f84b86f-f279-4af2-bdfc-1d4bf41ce312"]}],"mendeley":{"formattedCitation":"(Wickham, 2009)","plainTextFormattedCitation":"(Wickham, 2009)","previouslyFormattedCitation":"(Wickham, 2009)"},"properties":{"noteIndex":0},"schema":"https://github.com/citation-style-language/schema/raw/master/csl-citation.json"}</w:instrText>
      </w:r>
      <w:r>
        <w:fldChar w:fldCharType="separate"/>
      </w:r>
      <w:r>
        <w:t>(Wickham, 2009)</w:t>
      </w:r>
      <w:r>
        <w:fldChar w:fldCharType="end"/>
      </w:r>
      <w:r>
        <w:t xml:space="preserve"> и пакет «</w:t>
      </w:r>
      <w:r>
        <w:rPr>
          <w:lang w:val="en-US"/>
        </w:rPr>
        <w:t>rms</w:t>
      </w:r>
      <w:r>
        <w:t xml:space="preserve">» </w:t>
      </w:r>
      <w:r>
        <w:fldChar w:fldCharType="begin" w:fldLock="1"/>
      </w:r>
      <w:r>
        <w:instrText xml:space="preserve">ADDIN CSL_CITATION {"citationItems":[{"id":"ITEM-1","itemData":{"ISBN":"9783319194240","abstract":"Many texts are excellent sources of knowledge about individual statistical tools, but the art of data analysis is about choosing and using multiple tools. Instead of presenting isolated techniques, this text emphasizes problem solving strategies that address the many issues arising when developing multivariable models using real data and not standard textbook examples. It includes imputation methods for dealing with missing data effectively, methods for dealing with nonlinear relationships and for making the estimation of transformations a formal part of the modeling process, methods for dealing with 'too many variables to analyze and not enough observations,' and powerful model validation techniques based on the bootstrap. This text realistically deals with model uncertainty and its effects on inference to achieve 'safe data mining'.","author":[{"dropping-particle":"","family":"Harrell","given":"Frank E.","non-dropping-particle":"","parse-names":false,"suffix":""}],"id":"ITEM-1","issued":{"date-parts":[["2015"]]},"publisher":"Springer Cham","title":"Regression Modeling Strategies.","type":"book"},"uris":["http://www.mendeley.com/documents/?uuid=bdba80d1-ce5f-4e5e-9400-184496e316ea"]}],"mendeley":{"formattedCitation":"(Harrell, 2015)","plainTextFormattedCitation":"(Harrell, 2015)","previouslyFormattedCitation":"(Harrell, 2015)"},"properties":{"noteIndex":0},"schema":"https://github.com/citation-style-language/schema/raw/master/csl-citation.json"}</w:instrText>
      </w:r>
      <w:r>
        <w:fldChar w:fldCharType="separate"/>
      </w:r>
      <w:r>
        <w:t>(Harrell, 2015)</w:t>
      </w:r>
      <w:r>
        <w:fldChar w:fldCharType="end"/>
      </w:r>
      <w:r>
        <w:t xml:space="preserve">. </w:t>
      </w:r>
    </w:p>
    <w:p>
      <w:pPr>
        <w:ind w:firstLine="708"/>
      </w:pPr>
      <w:r>
        <w:t xml:space="preserve">Для всех моделей, основанных на нормальном распределении, мы анализировали графики остатков для выявления признаков гетероскедастичности. В случае обнаружения гетероскедастичности, в модели корректировалась дисперсия за счет введения ковариаты дисперсии (выбор оптимальной ковариаты осуществлялся путем сравнения с помощью </w:t>
      </w:r>
      <w:r>
        <w:rPr>
          <w:lang w:val="en-US"/>
        </w:rPr>
        <w:t>AIC</w:t>
      </w:r>
      <w:r>
        <w:t xml:space="preserve"> моделей с разными ковариатами дисперсии).</w:t>
      </w:r>
    </w:p>
    <w:p>
      <w:pPr>
        <w:ind w:firstLine="708"/>
      </w:pPr>
      <w:r>
        <w:t>В рамках каждого эксперимента мы тестировали модели с различным набором предикторов, включая взаимодействие факторов. После построения полной модели, производилось ее упрощение методом обратного пошагового отбора (</w:t>
      </w:r>
      <w:r>
        <w:rPr>
          <w:lang w:val="en-US"/>
        </w:rPr>
        <w:t>backward</w:t>
      </w:r>
      <w:r>
        <w:t xml:space="preserve"> </w:t>
      </w:r>
      <w:r>
        <w:rPr>
          <w:lang w:val="en-US"/>
        </w:rPr>
        <w:t>selection</w:t>
      </w:r>
      <w:r>
        <w:t xml:space="preserve">, </w:t>
      </w:r>
      <w:r>
        <w:fldChar w:fldCharType="begin" w:fldLock="1"/>
      </w:r>
      <w:r>
        <w:instrText xml:space="preserve">ADDIN CSL_CITATION {"citationItems":[{"id":"ITEM-1","itemData":{"DOI":"10.4324/9780429201271-2","ISBN":"978-0-387-87458-6","abstract":"From the perspective of political science, the first question that arises when one looks at the concept of “smartness” is whether it has a political dimension. This chapter intends to answer this question in a positive sense and helps to analyze forms and contents of such political dimension in Western countries. The main thesis is that an “implicit smart politics” exists. This type of politics is often not identifiable as such, not subjected to a real process of political institutionalization, and strongly diffused among the various social actors. Moreover, we affirm that the ‘implicit’ character of the smart politics is intertwined with the great changes of modern politics caused by the processes of globalization and by the transformations of the role and meaning of the modern state. Thereafter, this chapter discusses the central risks of the implicit smart politics, whose lack of institutionalization in genuinely democratic political forums may favor the excessive power of economic-financial and technological actors. In the final analysis, we argue for an overall political vision and a long-term political project, which guarantees the recognition and limitability of power and defines the forms of political and democratic participation.","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Smart Society: A Sociological Perspective on Smart Living","id":"ITEM-1","issued":{"date-parts":[["2009"]]},"publisher":"Springer","title":"Mixed Effects Models and Extensions in Ecology with R","type":"book"},"uris":["http://www.mendeley.com/documents/?uuid=4c1e3bea-a101-4994-b912-deac65c2fe5a"]}],"mendeley":{"formattedCitation":"(Zuur et al., 2009)","plainTextFormattedCitation":"(Zuur et al., 2009)"},"properties":{"noteIndex":0},"schema":"https://github.com/citation-style-language/schema/raw/master/csl-citation.json"}</w:instrText>
      </w:r>
      <w:r>
        <w:fldChar w:fldCharType="separate"/>
      </w:r>
      <w:r>
        <w:t>(Zuur et al., 2009)</w:t>
      </w:r>
      <w:r>
        <w:fldChar w:fldCharType="end"/>
      </w:r>
      <w:r>
        <w:t>). Оптимальной считалась модель с минимальным значением информационного критерия Акайке (</w:t>
      </w:r>
      <w:r>
        <w:rPr>
          <w:lang w:val="en-US"/>
        </w:rPr>
        <w:t>AIC</w:t>
      </w:r>
      <w:r>
        <w:t>).</w:t>
      </w:r>
    </w:p>
    <w:p>
      <w:pPr>
        <w:ind w:firstLine="708"/>
        <w:rPr>
          <w:b/>
        </w:rPr>
      </w:pPr>
      <w:r>
        <w:rPr>
          <w:b/>
        </w:rPr>
        <w:t>Влияние таксономического состава поселения на скорость роста и индекс состояния мидий.</w:t>
      </w:r>
    </w:p>
    <w:p>
      <w:pPr>
        <w:ind w:firstLine="708"/>
      </w:pPr>
      <w:r>
        <w:t>Для оценки влияния биотических и абиотических факторов на скорость роста и индекс состояния мидий нами использовался регрессионный анализ. Для анализа мы использовали обобщенные смешанные модели (</w:t>
      </w:r>
      <w:r>
        <w:rPr>
          <w:lang w:val="en-US"/>
        </w:rPr>
        <w:t>GLMM</w:t>
      </w:r>
      <w:r>
        <w:t>) и модели, построенные обобщенным методом наименьших квадратов (</w:t>
      </w:r>
      <w:r>
        <w:rPr>
          <w:lang w:val="en-US"/>
        </w:rPr>
        <w:t>GLS</w:t>
      </w:r>
      <w:r>
        <w:t>) и взвешенные линейные модели, в которых применялась коррекция гетероскедастичности за счет введения тех или иных ковариат дисперсии (</w:t>
      </w:r>
      <w:r>
        <w:rPr>
          <w:lang w:val="en-US"/>
        </w:rPr>
        <w:t>WLS</w:t>
      </w:r>
      <w:r>
        <w:t xml:space="preserve">). В случае </w:t>
      </w:r>
      <w:r>
        <w:rPr>
          <w:lang w:val="en-US"/>
        </w:rPr>
        <w:t>GLMM</w:t>
      </w:r>
      <w:r>
        <w:t xml:space="preserve"> мы оценивали коэффициент внутриклассовой корреляции. Если интраклассовой корреляции не наблюдалось, то предпочтение отдавалось </w:t>
      </w:r>
      <w:r>
        <w:rPr>
          <w:lang w:val="en-US"/>
        </w:rPr>
        <w:t>GLS</w:t>
      </w:r>
      <w:r>
        <w:t xml:space="preserve"> </w:t>
      </w:r>
      <w:r>
        <w:fldChar w:fldCharType="begin" w:fldLock="1"/>
      </w:r>
      <w:r>
        <w:instrText xml:space="preserve">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page":"155-163","publisher":"Elsevier B.V.","title":"A Guideline of Selecting and Reporting Intraclass Correlation Coefficients for Reliability Research","type":"article-journal","volume":"15"},"uris":["http://www.mendeley.com/documents/?uuid=e3e20598-61db-42fd-a3a3-2f0e8b684db6"]}],"mendeley":{"formattedCitation":"(Koo &amp; Li, 2016)","plainTextFormattedCitation":"(Koo &amp; Li, 2016)","previouslyFormattedCitation":"(Koo &amp; Li, 2016)"},"properties":{"noteIndex":0},"schema":"https://github.com/citation-style-language/schema/raw/master/csl-citation.json"}</w:instrText>
      </w:r>
      <w:r>
        <w:fldChar w:fldCharType="separate"/>
      </w:r>
      <w:r>
        <w:t>(Koo &amp; Li, 2016)</w:t>
      </w:r>
      <w:r>
        <w:fldChar w:fldCharType="end"/>
      </w:r>
      <w:r>
        <w:t xml:space="preserve">. В качестве предикторов моделей нами использовались характеристики самих мидий (начальный размер и вид мидии) и характеристики поселений (таксономичский состав поселения, соленостный режим, время экспозиции и доля погибших моллюсков). Таксономический состав поселения был описан как непрерывная величина, равная доле </w:t>
      </w:r>
      <w:r>
        <w:rPr>
          <w:lang w:val="en-US"/>
        </w:rPr>
        <w:t>MT</w:t>
      </w:r>
      <w:r>
        <w:t xml:space="preserve"> в поселении (далее «</w:t>
      </w:r>
      <w:r>
        <w:rPr>
          <w:lang w:val="en-US"/>
        </w:rPr>
        <w:t>PropT</w:t>
      </w:r>
      <w:r>
        <w:t xml:space="preserve">»), которая рассчитывалась как соотношение количества обнаруженных в поселении на конец экспозиции МТ к общему числу обнаруженных в поселении мидий. </w:t>
      </w:r>
    </w:p>
    <w:p>
      <w:pPr>
        <w:ind w:firstLine="708"/>
      </w:pPr>
      <w:r>
        <w:t xml:space="preserve">Таким образом, для анализа скорости роста было построено две модели – Модель 1 и Модель 2 - соответствующие Экспериментам 1 и 2 (см. Таблицу ++). </w:t>
      </w:r>
    </w:p>
    <w:p>
      <w:pPr>
        <w:ind w:firstLine="708"/>
      </w:pPr>
      <w:r>
        <w:t xml:space="preserve">В Модели 1 учитывалось влияние следующих предикторов: вид, PropT, станция, взаимодействие этих трех факторов, а также смертность фоновых мидий в поселениях. В Модель 2 входили: </w:t>
      </w:r>
      <w:r>
        <w:rPr>
          <w:lang w:val="en-US"/>
        </w:rPr>
        <w:t>PropT</w:t>
      </w:r>
      <w:r>
        <w:t xml:space="preserve">, длительность экспозиции, вид, их взаимодействие, а также плотность поселения. Для анализа индекса состояния, который оценивался в Эксперименте 2 была получена Модель 3, в которую вошли следующие предикторы: вид, </w:t>
      </w:r>
      <w:r>
        <w:rPr>
          <w:lang w:val="en-US"/>
        </w:rPr>
        <w:t>PropT</w:t>
      </w:r>
      <w:r>
        <w:t>, время экспозиции, взаимодействия перечисленных факторов и плотность поселения мидий. В качестве случайного фактора в этой модели был использован садок.  Структура и характеристики моделей указаны в Таблице ???.</w:t>
      </w:r>
    </w:p>
    <w:p>
      <w:pPr>
        <w:ind w:firstLine="708"/>
        <w:rPr>
          <w:b/>
        </w:rPr>
      </w:pPr>
    </w:p>
    <w:p>
      <w:pPr>
        <w:ind w:firstLine="708"/>
        <w:rPr>
          <w:b/>
        </w:rPr>
      </w:pPr>
      <w:r>
        <w:rPr>
          <w:b/>
        </w:rPr>
        <w:t>Влияние таксономического состава поселения на смертность мидий.</w:t>
      </w:r>
    </w:p>
    <w:p>
      <w:pPr>
        <w:ind w:firstLine="708"/>
      </w:pPr>
      <w:r>
        <w:t>Для анализа смертности мидий в полевых экспериментах нами также был также использован регрессионный анализ. Мы использовали обобщенные линейные модели (</w:t>
      </w:r>
      <w:r>
        <w:rPr>
          <w:lang w:val="en-US"/>
        </w:rPr>
        <w:t>GLM</w:t>
      </w:r>
      <w:r>
        <w:t xml:space="preserve">), основанные на биномиальном распределении и бета-распределнии. На выбор моделей повлияли различия в структуре массивов данных из Экспериментов 1 и 2. </w:t>
      </w:r>
    </w:p>
    <w:p>
      <w:pPr>
        <w:ind w:firstLine="708"/>
      </w:pPr>
      <w:r>
        <w:t>В Эксперименте 1 мы отдельно оценивали смертность меченых мидий (вероятность смерти). В данном случае моделировалась индивидуальная вероятность гибели моллюска, находящегося в тех или иных условиях. Здесь была построена модель, основанная на биномиальном распределении. При анализе смертности меченых мидий в Эксперименте 1 в модели не учитывались животные из «контрольных» поселений. Средняя смертность в таких поселениях использовалась в качестве референса при визуализации модели.</w:t>
      </w:r>
    </w:p>
    <w:p>
      <w:pPr>
        <w:ind w:firstLine="708"/>
      </w:pPr>
      <w:r>
        <w:t xml:space="preserve">В Эксперименте 2 нами оценивалась совокупная смертность меченых и фоновых мидий, как доля погибших моллюсков определенного вида в поселении. Такие различия обусловлены модификацией дизайна Эксперимента 2, в котором нами были добавлены новые типы поселений (с промежуточной плотностью и без доминирования одного из видов, см. раздел «Дизайн экспериментов. Блок2»). В данном случае модель была основана на бета-распределении. </w:t>
      </w:r>
    </w:p>
    <w:p>
      <w:r>
        <w:t xml:space="preserve"> </w:t>
      </w:r>
      <w:r>
        <w:tab/>
      </w:r>
      <w:r>
        <w:t xml:space="preserve">В рамках каждого анализа нами также учитывались характеристики мидий и поселений (факторы аналогичны анализу скорости роста). Поэтому в рамках каждого анализа были построены ряд моделей с различным набором предикторов, которые сравнивались по </w:t>
      </w:r>
      <w:r>
        <w:rPr>
          <w:lang w:val="en-US"/>
        </w:rPr>
        <w:t>AIC</w:t>
      </w:r>
      <w:r>
        <w:t xml:space="preserve">. В результате было представлено три модели: описывающая смертность меченых в Эксперименте 1 (Модель 4), описывающая смертность фоновых мидий в эксперименте 1 (Модель 5) и описывающая общую смертность мидий в поселениях из Эксперимента 2 (Модель 6). Структура всех трех моделей представлена в Таблице ???. </w:t>
      </w:r>
    </w:p>
    <w:p>
      <w:r>
        <w:tab/>
      </w:r>
      <w:r>
        <w:t xml:space="preserve">Модель 5 была основана на Пуассоновском распределении. Мы производили проверку на сверхдисперсию, и не обнаружили её.  Модель 6 была основана на Бета-распределении. </w:t>
      </w:r>
    </w:p>
    <w:p>
      <w:pPr>
        <w:ind w:firstLine="708"/>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pPr>
        <w:ind w:firstLine="708"/>
      </w:pPr>
      <w:r>
        <w:t xml:space="preserve">Для анализа силы прикрепления мидий в полевых Экспериментах 2 и 3 в качестве зависимой переменной нами использовалась абсолютная сила натяжения биссусных нитей при отрыве мидий от субстрата. Нами были построены ряд обобщенных линейный моделей и обобщенных линейных смешанных моделей. Для </w:t>
      </w:r>
      <w:r>
        <w:rPr>
          <w:lang w:val="en-US"/>
        </w:rPr>
        <w:t>GLMM</w:t>
      </w:r>
      <w:r>
        <w:t xml:space="preserve"> мы оценивали коэффциенты внутриклассовой корреляции – если корреляции не наблюдалось, то предпочтение отдавалось </w:t>
      </w:r>
      <w:r>
        <w:rPr>
          <w:lang w:val="en-US"/>
        </w:rPr>
        <w:t>GLS</w:t>
      </w:r>
      <w:r>
        <w:t>. Аналогично предыдущим анализам в качестве предикторов для анализа данных из Эксперимента 2 использовались разнообразные характеристики мидий и поселений. В случае Эксперимента 3 набор предикторов был меньше – ввиду упрощенного дизайна эксперимента. В рамках каждого эксперимента строились модели с различным набором предикторов, включая взаимодействие факторов. В качестве случайного, группирующего фактора мы рассматривали садок, в котором находились мидии, и пластину, на которой производилась оценка силы прикрепления. Для оптимизации модели был использован пошаговый обратный алгоритм (</w:t>
      </w:r>
      <w:r>
        <w:rPr>
          <w:lang w:val="en-US"/>
        </w:rPr>
        <w:t>backward</w:t>
      </w:r>
      <w:r>
        <w:t xml:space="preserve"> </w:t>
      </w:r>
      <w:r>
        <w:rPr>
          <w:lang w:val="en-US"/>
        </w:rPr>
        <w:t>selection</w:t>
      </w:r>
      <w:r>
        <w:t xml:space="preserve">).  В качестве оптимальной рассматривалась модель с минимальным значением </w:t>
      </w:r>
      <w:r>
        <w:rPr>
          <w:lang w:val="en-US"/>
        </w:rPr>
        <w:t>AIC</w:t>
      </w:r>
      <w:r>
        <w:t xml:space="preserve">. Таким методом из модели были исключены взаимодействия предикторов. </w:t>
      </w:r>
    </w:p>
    <w:p>
      <w:pPr>
        <w:ind w:firstLine="708"/>
      </w:pPr>
      <w:r>
        <w:t xml:space="preserve">В Эксперименте 2 размер мидий (оказывающий влияние на силу прикрепления) характеризовался длинной их раковины, в то время как в Эксперименте 3 – общей массой каждой мидии. Результатом стали две модели (Модель 7 и Модель 8), соответственно экспериментам. Их структура и характеристики приведены в Таблице ??? Приложения. </w:t>
      </w:r>
    </w:p>
    <w:p>
      <w:pPr>
        <w:ind w:firstLine="708"/>
      </w:pPr>
      <w:r>
        <w:t xml:space="preserve">Для анализа влияния биотических факторов на интенсивность образования биссуса (количество образованных мидиями биссусных бляшек) нами были построены </w:t>
      </w:r>
      <w:r>
        <w:rPr>
          <w:lang w:val="en-US"/>
        </w:rPr>
        <w:t>GLM</w:t>
      </w:r>
      <w:r>
        <w:t xml:space="preserve">. Количество бляшек являлось зависимой переменной. Распределение значений зависимой переменной не подчинялось пуассоновскому распределению (мы наблюдали сверхдисперсию), поэтому для анализа мы использовали обобщенную модель с отрицательным биномиальным распределением (в этом случае, сверхдисперсии не наблюдалось). В качестве предикторов рассматривались: вид и доля МТ в поселении (и их взаимодействие), плотность поселения и вес мидии. Оптимизация модели производилась методом обратного пошагового отбора. В итоговую модель (Модель 9) вошли все указанные выше предикторы, за исключением взаимодействия. </w:t>
      </w:r>
    </w:p>
    <w:p>
      <w:pPr>
        <w:ind w:firstLine="708"/>
        <w:rPr>
          <w:b/>
        </w:rPr>
      </w:pPr>
      <w:r>
        <w:rPr>
          <w:b/>
        </w:rPr>
        <w:t xml:space="preserve">Влияние солености на силу прикрепления мидий к субстрату. </w:t>
      </w:r>
    </w:p>
    <w:p>
      <w:pPr>
        <w:ind w:firstLine="708"/>
      </w:pPr>
      <w:r>
        <w:t>Для анализа влияния солености на силу прикрепления мидий к субстрату (Эксперимент 4), были построены несколько моделей (</w:t>
      </w:r>
      <w:r>
        <w:rPr>
          <w:lang w:val="en-US"/>
        </w:rPr>
        <w:t>GLS</w:t>
      </w:r>
      <w:r>
        <w:t xml:space="preserve">). Соленость и вид мидий были включена в модель, как дискретные предикторы. Вес мидии являлся ковариатой. В данных нами была обнаружена гетероскедастичность, поэтому в итоговой модели мы корректировали дисперсию, включив в модель в качестве ковариаты дисперсии вид мидии и их вес. В качестве предикторов в итоговой модели (Модель 10) выступили: вид, соленость, вес мидии, а также все взаимодействия этих трех предикторов. </w:t>
      </w:r>
    </w:p>
    <w:p>
      <w:pPr>
        <w:ind w:firstLine="708"/>
      </w:pPr>
      <w:r>
        <w:t>Поскольку в Эксперименте 4 мидии МЕ зачастую демонстрировали отсутствие прикрепления к субстрату в гипосалинных условиях, мы провели дополнительный анализ вероятности прикрепления мидий в диапазоне соленостей. Для этого нами была построена Модель 11, описывающая связь между вероятностью того, что каждая мидия вообще прикрепилась, и следующим набором предикторов: вид, соленость, вес мидии. Модель была основана на биномиальном распределении.</w:t>
      </w:r>
    </w:p>
    <w:p>
      <w:pPr>
        <w:ind w:firstLine="708"/>
      </w:pPr>
    </w:p>
    <w:p>
      <w:pPr>
        <w:ind w:firstLine="708"/>
        <w:rPr>
          <w:b/>
        </w:rPr>
      </w:pPr>
      <w:r>
        <w:rPr>
          <w:b/>
        </w:rPr>
        <w:t>Влияние изменяющейся солености на поведенческие реакции мидий.</w:t>
      </w:r>
    </w:p>
    <w:p>
      <w:pPr>
        <w:ind w:firstLine="708"/>
        <w:rPr>
          <w:b/>
        </w:rPr>
      </w:pPr>
      <w:r>
        <w:t xml:space="preserve">Для анализа реакции схлопывания и открывания створок в ответ на изменяющуюся соленость была построена обобщенная смешанная модель (Модель 12). Зависимой переменной являлся статус мидий (створки открыты - положительный исход, створки закрыты - отрицательный). В фиксированной части модели в качестве предикторов нами рассматривались вид мидии, соленость, фаза цикла (повышение/понижение солености), а также взаимодействие факторов (тройное взаимодействие и взаимодействие вида и фазы цикла были исключены).  Поскольку модель основана на повторяющихся наблюдениях одних и тех же особей, то в качестве случайных факторов в модель входила особь, а также день наблюдений. </w:t>
      </w:r>
    </w:p>
    <w:p>
      <w:pPr>
        <w:ind w:firstLine="708"/>
        <w:rPr>
          <w:b/>
        </w:rPr>
      </w:pPr>
      <w:r>
        <w:rPr>
          <w:b/>
        </w:rPr>
        <w:t xml:space="preserve">Влияние хронического соленостного стресса на смертность мидий. </w:t>
      </w:r>
    </w:p>
    <w:p>
      <w:pPr>
        <w:ind w:firstLine="708"/>
      </w:pPr>
      <w:r>
        <w:t>Для оценки смертности мидий в различных соленостных условиях нами был проведен анализ выживаемости (</w:t>
      </w:r>
      <w:r>
        <w:rPr>
          <w:lang w:val="en-US"/>
        </w:rPr>
        <w:t>survival</w:t>
      </w:r>
      <w:r>
        <w:t xml:space="preserve"> </w:t>
      </w:r>
      <w:r>
        <w:rPr>
          <w:lang w:val="en-US"/>
        </w:rPr>
        <w:t>analysis</w:t>
      </w:r>
      <w:r>
        <w:t xml:space="preserve">) и построена модель Кокса (модель пропорционального риска, </w:t>
      </w:r>
      <w:r>
        <w:rPr>
          <w:lang w:val="en-US"/>
        </w:rPr>
        <w:t>proportional</w:t>
      </w:r>
      <w:r>
        <w:t xml:space="preserve"> </w:t>
      </w:r>
      <w:r>
        <w:rPr>
          <w:lang w:val="en-US"/>
        </w:rPr>
        <w:t>hazard</w:t>
      </w:r>
      <w:r>
        <w:t xml:space="preserve"> </w:t>
      </w:r>
      <w:r>
        <w:rPr>
          <w:lang w:val="en-US"/>
        </w:rPr>
        <w:t>model</w:t>
      </w:r>
      <w:r>
        <w:t xml:space="preserve">, </w:t>
      </w:r>
      <w:r>
        <w:rPr>
          <w:lang w:val="en-US"/>
        </w:rPr>
        <w:t>PHM</w:t>
      </w:r>
      <w:r>
        <w:t xml:space="preserve">) </w:t>
      </w:r>
      <w:r>
        <w:fldChar w:fldCharType="begin" w:fldLock="1"/>
      </w:r>
      <w:r>
        <w:instrText xml:space="preserve">ADDIN CSL_CITATION {"citationItems":[{"id":"ITEM-1","itemData":{"DOI":"10.18637/jss.v084.i02","ISSN":"15487660","abstract":"Cox’s regression model for the analysis of survival data relies on the proportional hazards assumption. However, this assumption is often violated in practice and as a consequence the average relative risk may be under- or overestimated. Weighted estimation of Cox regression is a parsimonious alternative which supplies well interpretable average effects also in case of non-proportional hazards. We provide the R package coxphw implementing weighted Cox regression. By means of two biomedical examples appropriate analyses in the presence of non-proportional hazards are exemplified and advantages of weighted Cox regression are discussed. Moreover, using package coxphw, time-dependent effects can be conveniently estimated by including interactions of covariates with arbitrary functions of time.","author":[{"dropping-particle":"","family":"Dunkler","given":"Daniela","non-dropping-particle":"","parse-names":false,"suffix":""},{"dropping-particle":"","family":"Ploner","given":"Meinhard","non-dropping-particle":"","parse-names":false,"suffix":""},{"dropping-particle":"","family":"Schemper","given":"Michael","non-dropping-particle":"","parse-names":false,"suffix":""},{"dropping-particle":"","family":"Heinze","given":"Georg","non-dropping-particle":"","parse-names":false,"suffix":""}],"container-title":"Journal of Statistical Software","id":"ITEM-1","issue":"2","issued":{"date-parts":[["2018"]]},"title":"Weighted Cox regression using the R package coxphw","type":"article-journal","volume":"84"},"uris":["http://www.mendeley.com/documents/?uuid=65755b3b-9310-4a60-b6de-71f311b7cdab"]}],"mendeley":{"formattedCitation":"(Dunkler et al., 2018)","plainTextFormattedCitation":"(Dunkler et al., 2018)","previouslyFormattedCitation":"(Dunkler et al., 2018)"},"properties":{"noteIndex":0},"schema":"https://github.com/citation-style-language/schema/raw/master/csl-citation.json"}</w:instrText>
      </w:r>
      <w:r>
        <w:fldChar w:fldCharType="separate"/>
      </w:r>
      <w:r>
        <w:t>(Dunkler et al., 2018)</w:t>
      </w:r>
      <w:r>
        <w:fldChar w:fldCharType="end"/>
      </w:r>
      <w:r>
        <w:t xml:space="preserve">. Модель Кокса может рассматриваться как состоящая из двух частей: лежащей в основе модели функции риска, которая описывает, как риск события в каждый момент времени изменяется с течением времени при исходных уровнях ковариат; и эффекта параметров, описывающего, как риск события изменяется в ответ на влияние предикторов. Моделью 13 описывается связь между статусом мидий на конец эксперимента (мидия жива/мертва), с видом моллюска, количеством дней, которое прошло до момента смерти каждой мидии, и соленостью (дискретный фактор с 4 уровнями). </w:t>
      </w:r>
    </w:p>
    <w:p>
      <w:pPr>
        <w:ind w:firstLine="708"/>
        <w:rPr>
          <w:b/>
        </w:rPr>
      </w:pPr>
      <w:r>
        <w:rPr>
          <w:b/>
        </w:rPr>
        <w:t>Анализ состава метаболитов и органического пула осмолитов при различных соленостях.</w:t>
      </w:r>
    </w:p>
    <w:p>
      <w:pPr>
        <w:ind w:firstLine="708"/>
      </w:pPr>
      <w:r>
        <w:t xml:space="preserve">Для изучения статистических зависимостей концентрации метаболитов и органических осмолитов в тканях мидий с соленостными условиями и видом мидий нами использовался анализ избыточности, </w:t>
      </w:r>
      <w:r>
        <w:rPr>
          <w:lang w:val="en-US"/>
        </w:rPr>
        <w:t>RDA</w:t>
      </w:r>
      <w:r>
        <w:t xml:space="preserve"> (Модель 14). В этом анализе матрица зависимых переменных содержала концентрации 35 метаболитов и осмолитов в двух тканях: в жабрах и гепатопанкреасе (то есть, всего 70 зависимых переменных). Матрица переменных-предикторов содержала информацию о соленостных условиях и видовой принадлежности мидий. Фактор солености был представлен как непрерывная переменная. Для определения статистической значимости модели использовались пермутационные тесты </w:t>
      </w:r>
      <w:r>
        <w:fldChar w:fldCharType="begin" w:fldLock="1"/>
      </w:r>
      <w:r>
        <w:instrText xml:space="preserve">ADDIN CSL_CITATION {"citationItems":[{"id":"ITEM-1","itemData":{"DOI":"10.1007/978-1-4419-7976-6","ISBN":"978144197975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orcard","given":"Daniel","non-dropping-particle":"","parse-names":false,"suffix":""},{"dropping-particle":"","family":"Gillet","given":"Francois","non-dropping-particle":"","parse-names":false,"suffix":""},{"dropping-particle":"","family":"Legendre","given":"Pierre","non-dropping-particle":"","parse-names":false,"suffix":""}],"container-title":"Numerical Ecology with R","id":"ITEM-1","issued":{"date-parts":[["2011"]]},"title":"Numerical Ecology with R","type":"book"},"uris":["http://www.mendeley.com/documents/?uuid=9c9a441f-027f-4a5c-b893-abe306afc740"]}],"mendeley":{"formattedCitation":"(Borcard et al., 2011)","plainTextFormattedCitation":"(Borcard et al., 2011)","previouslyFormattedCitation":"(Borcard et al., 2011)"},"properties":{"noteIndex":0},"schema":"https://github.com/citation-style-language/schema/raw/master/csl-citation.json"}</w:instrText>
      </w:r>
      <w:r>
        <w:fldChar w:fldCharType="separate"/>
      </w:r>
      <w:r>
        <w:t>(Borcard et al., 2011)</w:t>
      </w:r>
      <w:r>
        <w:fldChar w:fldCharType="end"/>
      </w:r>
      <w:r>
        <w:t xml:space="preserve">. </w:t>
      </w:r>
    </w:p>
    <w:p>
      <w:pPr>
        <w:ind w:firstLine="708"/>
      </w:pPr>
      <w:r>
        <w:t xml:space="preserve">Основываясь на результатах </w:t>
      </w:r>
      <w:r>
        <w:rPr>
          <w:lang w:val="en-US"/>
        </w:rPr>
        <w:t>RDA</w:t>
      </w:r>
      <w:r>
        <w:t xml:space="preserve"> были определены группы метаболитов, на которые изучаемые факторы оказывали наибольшее влияние. </w:t>
      </w:r>
    </w:p>
    <w:p>
      <w:pPr>
        <w:ind w:firstLine="708"/>
      </w:pPr>
      <w:r>
        <w:t xml:space="preserve">Для тех метаболитов, которые демонстрировали связь с предикторами в модели </w:t>
      </w:r>
      <w:r>
        <w:rPr>
          <w:lang w:val="en-US"/>
        </w:rPr>
        <w:t>RDA</w:t>
      </w:r>
      <w:r>
        <w:t xml:space="preserve"> дополнительно был проведен дисперсионный анализ. В этом анализе в качестве зависимой переменной выступала  +++++, в качестве фактора ++++. </w:t>
      </w:r>
    </w:p>
    <w:p>
      <w:pPr>
        <w:ind w:firstLine="708"/>
      </w:pPr>
    </w:p>
    <w:p>
      <w:pPr>
        <w:ind w:firstLine="708"/>
      </w:pPr>
    </w:p>
    <w:p>
      <w:pPr>
        <w:spacing w:after="0" w:line="240" w:lineRule="auto"/>
      </w:pPr>
      <w:r>
        <w:br w:type="page"/>
      </w:r>
    </w:p>
    <w:p>
      <w:pPr>
        <w:sectPr>
          <w:pgSz w:w="11906" w:h="16838"/>
          <w:pgMar w:top="1134" w:right="850" w:bottom="1134" w:left="1701" w:header="708" w:footer="708" w:gutter="0"/>
          <w:cols w:space="708" w:num="1"/>
          <w:docGrid w:linePitch="360" w:charSpace="0"/>
        </w:sectPr>
      </w:pPr>
    </w:p>
    <w:tbl>
      <w:tblPr>
        <w:tblStyle w:val="3"/>
        <w:tblW w:w="15840" w:type="dxa"/>
        <w:tblInd w:w="0" w:type="dxa"/>
        <w:tblLayout w:type="autofit"/>
        <w:tblCellMar>
          <w:top w:w="0" w:type="dxa"/>
          <w:left w:w="108" w:type="dxa"/>
          <w:bottom w:w="0" w:type="dxa"/>
          <w:right w:w="108" w:type="dxa"/>
        </w:tblCellMar>
      </w:tblPr>
      <w:tblGrid>
        <w:gridCol w:w="1203"/>
        <w:gridCol w:w="1038"/>
        <w:gridCol w:w="1339"/>
        <w:gridCol w:w="1834"/>
        <w:gridCol w:w="1574"/>
        <w:gridCol w:w="2922"/>
        <w:gridCol w:w="1390"/>
        <w:gridCol w:w="1752"/>
        <w:gridCol w:w="1561"/>
        <w:gridCol w:w="1227"/>
      </w:tblGrid>
      <w:tr>
        <w:tblPrEx>
          <w:tblCellMar>
            <w:top w:w="0" w:type="dxa"/>
            <w:left w:w="108" w:type="dxa"/>
            <w:bottom w:w="0" w:type="dxa"/>
            <w:right w:w="108" w:type="dxa"/>
          </w:tblCellMar>
        </w:tblPrEx>
        <w:trPr>
          <w:trHeight w:val="420" w:hRule="atLeast"/>
        </w:trPr>
        <w:tc>
          <w:tcPr>
            <w:tcW w:w="1203"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Модель</w:t>
            </w:r>
          </w:p>
        </w:tc>
        <w:tc>
          <w:tcPr>
            <w:tcW w:w="1038"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Тип модели</w:t>
            </w:r>
          </w:p>
        </w:tc>
        <w:tc>
          <w:tcPr>
            <w:tcW w:w="1339"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Источник данных</w:t>
            </w:r>
          </w:p>
        </w:tc>
        <w:tc>
          <w:tcPr>
            <w:tcW w:w="1834"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Зависимая переменная</w:t>
            </w:r>
          </w:p>
        </w:tc>
        <w:tc>
          <w:tcPr>
            <w:tcW w:w="4496" w:type="dxa"/>
            <w:gridSpan w:val="2"/>
            <w:tcBorders>
              <w:top w:val="single" w:color="auto" w:sz="4" w:space="0"/>
              <w:left w:val="nil"/>
              <w:bottom w:val="single" w:color="auto" w:sz="4" w:space="0"/>
              <w:right w:val="single" w:color="000000"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Предикторы фиксированной части</w:t>
            </w:r>
          </w:p>
        </w:tc>
        <w:tc>
          <w:tcPr>
            <w:tcW w:w="1390"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Случайные факторы</w:t>
            </w:r>
          </w:p>
        </w:tc>
        <w:tc>
          <w:tcPr>
            <w:tcW w:w="1752"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Взаимодействие факторов</w:t>
            </w:r>
          </w:p>
        </w:tc>
        <w:tc>
          <w:tcPr>
            <w:tcW w:w="1561"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Характер распределения</w:t>
            </w:r>
          </w:p>
        </w:tc>
        <w:tc>
          <w:tcPr>
            <w:tcW w:w="1227" w:type="dxa"/>
            <w:vMerge w:val="restart"/>
            <w:tcBorders>
              <w:top w:val="single" w:color="auto" w:sz="4" w:space="0"/>
              <w:left w:val="single" w:color="auto" w:sz="4" w:space="0"/>
              <w:bottom w:val="single" w:color="000000"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Коррекция дисперсии</w:t>
            </w:r>
          </w:p>
        </w:tc>
      </w:tr>
      <w:tr>
        <w:tblPrEx>
          <w:tblCellMar>
            <w:top w:w="0" w:type="dxa"/>
            <w:left w:w="108" w:type="dxa"/>
            <w:bottom w:w="0" w:type="dxa"/>
            <w:right w:w="108" w:type="dxa"/>
          </w:tblCellMar>
        </w:tblPrEx>
        <w:trPr>
          <w:trHeight w:val="288" w:hRule="atLeast"/>
        </w:trPr>
        <w:tc>
          <w:tcPr>
            <w:tcW w:w="120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038"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33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8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Дискретные</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0"/>
                <w:szCs w:val="20"/>
                <w:lang w:eastAsia="ru-RU"/>
              </w:rPr>
            </w:pPr>
            <w:r>
              <w:rPr>
                <w:rFonts w:ascii="Times New Roman" w:hAnsi="Times New Roman" w:eastAsia="Times New Roman" w:cs="Times New Roman"/>
                <w:b/>
                <w:bCs/>
                <w:color w:val="000000"/>
                <w:sz w:val="20"/>
                <w:szCs w:val="20"/>
                <w:lang w:eastAsia="ru-RU"/>
              </w:rPr>
              <w:t>Непрерывные</w:t>
            </w:r>
          </w:p>
        </w:tc>
        <w:tc>
          <w:tcPr>
            <w:tcW w:w="1390"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752"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56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c>
          <w:tcPr>
            <w:tcW w:w="1227"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b/>
                <w:bCs/>
                <w:color w:val="000000"/>
                <w:sz w:val="20"/>
                <w:szCs w:val="20"/>
                <w:lang w:eastAsia="ru-RU"/>
              </w:rPr>
            </w:pP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станции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рирост раковины</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Индекс состояния </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адок</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жива/мертв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смертность в поселении, началь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5</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1</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личество погибших мидий (фоновых) в садке</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уассоновск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828"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оля погибших мидий</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длительность экспозиции</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ета-распределени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2</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плотность поселения, конечный размер</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размер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9</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GL</w:t>
            </w:r>
            <w:r>
              <w:rPr>
                <w:rFonts w:ascii="Times New Roman" w:hAnsi="Times New Roman" w:eastAsia="Times New Roman" w:cs="Times New Roman"/>
                <w:color w:val="000000"/>
                <w:sz w:val="20"/>
                <w:szCs w:val="20"/>
                <w:lang w:val="en-US" w:eastAsia="ru-RU"/>
              </w:rPr>
              <w:t>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3</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личество биссусных бляшек</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 вес мидии, плотность поселения</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Отрицательное 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 </w:t>
            </w:r>
            <w:r>
              <w:rPr>
                <w:rFonts w:ascii="Times New Roman" w:hAnsi="Times New Roman" w:eastAsia="Times New Roman" w:cs="Times New Roman"/>
                <w:color w:val="000000"/>
                <w:sz w:val="20"/>
                <w:szCs w:val="20"/>
                <w:lang w:val="en-US" w:eastAsia="ru-RU"/>
              </w:rPr>
              <w:t>-</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0</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LS</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ила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орм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о виду и весу мидии</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GL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4</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ероятность прикрепления</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вес мидии</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GLM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5</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ус мидии (открыта-закрыта)</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фаза цикла</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собь, день эксперимента</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Биномиальное</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val="en-US" w:eastAsia="ru-RU"/>
              </w:rPr>
              <w:t>-</w:t>
            </w: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552"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HM</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6</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ень смерти, статус</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соленость</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r>
        <w:tblPrEx>
          <w:tblCellMar>
            <w:top w:w="0" w:type="dxa"/>
            <w:left w:w="108" w:type="dxa"/>
            <w:bottom w:w="0" w:type="dxa"/>
            <w:right w:w="108" w:type="dxa"/>
          </w:tblCellMar>
        </w:tblPrEx>
        <w:trPr>
          <w:trHeight w:val="1104" w:hRule="atLeast"/>
        </w:trPr>
        <w:tc>
          <w:tcPr>
            <w:tcW w:w="1203" w:type="dxa"/>
            <w:tcBorders>
              <w:top w:val="nil"/>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4</w:t>
            </w:r>
          </w:p>
        </w:tc>
        <w:tc>
          <w:tcPr>
            <w:tcW w:w="103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RDA</w:t>
            </w:r>
          </w:p>
        </w:tc>
        <w:tc>
          <w:tcPr>
            <w:tcW w:w="1339"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Эксперимент 7</w:t>
            </w:r>
          </w:p>
        </w:tc>
        <w:tc>
          <w:tcPr>
            <w:tcW w:w="18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Концентрации 35 метаболитов и осмолитов в двух тканях</w:t>
            </w:r>
          </w:p>
        </w:tc>
        <w:tc>
          <w:tcPr>
            <w:tcW w:w="157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w:t>
            </w:r>
          </w:p>
        </w:tc>
        <w:tc>
          <w:tcPr>
            <w:tcW w:w="292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eastAsia="ru-RU"/>
              </w:rPr>
              <w:t>Соленость</w:t>
            </w:r>
          </w:p>
        </w:tc>
        <w:tc>
          <w:tcPr>
            <w:tcW w:w="13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75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56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w:t>
            </w:r>
          </w:p>
        </w:tc>
        <w:tc>
          <w:tcPr>
            <w:tcW w:w="1227"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val="en-US" w:eastAsia="ru-RU"/>
              </w:rPr>
            </w:pPr>
            <w:r>
              <w:rPr>
                <w:rFonts w:ascii="Times New Roman" w:hAnsi="Times New Roman" w:eastAsia="Times New Roman" w:cs="Times New Roman"/>
                <w:color w:val="000000"/>
                <w:sz w:val="20"/>
                <w:szCs w:val="20"/>
                <w:lang w:val="en-US" w:eastAsia="ru-RU"/>
              </w:rPr>
              <w:t>-</w:t>
            </w:r>
          </w:p>
        </w:tc>
      </w:tr>
    </w:tbl>
    <w:p/>
    <w:p>
      <w:pPr>
        <w:sectPr>
          <w:pgSz w:w="16838" w:h="11906" w:orient="landscape"/>
          <w:pgMar w:top="720" w:right="720" w:bottom="720" w:left="720" w:header="709" w:footer="709" w:gutter="0"/>
          <w:cols w:space="708" w:num="1"/>
          <w:docGrid w:linePitch="360" w:charSpace="0"/>
        </w:sectPr>
      </w:pPr>
    </w:p>
    <w:p>
      <w:pPr>
        <w:spacing w:after="0" w:line="240" w:lineRule="auto"/>
      </w:pPr>
    </w:p>
    <w:p>
      <w:pPr>
        <w:spacing w:after="0" w:line="240" w:lineRule="auto"/>
      </w:pPr>
      <w:r>
        <w:t>Глава 3. Результаты.</w:t>
      </w:r>
    </w:p>
    <w:p>
      <w:pPr>
        <w:spacing w:after="0" w:line="240" w:lineRule="auto"/>
      </w:pPr>
    </w:p>
    <w:p>
      <w:pPr>
        <w:spacing w:after="0" w:line="240" w:lineRule="auto"/>
        <w:ind w:firstLine="708"/>
        <w:rPr>
          <w:b/>
        </w:rPr>
      </w:pPr>
      <w:r>
        <w:rPr>
          <w:b/>
        </w:rPr>
        <w:t>Влияние таксономического состава поселения на скорость роста и индекс состояния мидий.</w:t>
      </w:r>
    </w:p>
    <w:p>
      <w:pPr>
        <w:spacing w:after="0" w:line="240" w:lineRule="auto"/>
        <w:ind w:firstLine="708"/>
      </w:pPr>
      <w:r>
        <w:t xml:space="preserve">В Эксперименте 1 скорость роста мидий двух видов исследовалась в зависимости от соленостного режима (на двух станциях), таксономического состава поселений, начального размера мидий и смертности в поселениях. Результаты регрессионного анализа представлены в Таблице ??? Приложения ??? и визуализированы ниже на Рис. ???. </w:t>
      </w:r>
    </w:p>
    <w:p>
      <w:pPr>
        <w:spacing w:after="0" w:line="240" w:lineRule="auto"/>
        <w:ind w:firstLine="708"/>
      </w:pPr>
      <w:r>
        <w:t xml:space="preserve">Модель 1 показала наличие статистически значимой связи межу соленостным режимом и скоростью роста мидий. В гипосалинных условиях сублиторали о. Телячий мидии обоих видов демонстрировали крайне низкую скорость роста (прирост раковины менее 1 мм за 76 дней экспозиции), в то время как в условиях нормальной солености (Лувеньга) наблюдался достаточно активный рост. Нами была продемонстрирована достоверная связь между видовой принадлежностью мидий и скоростью их роста – МТ характеризуются несколько более высокими значениями прироста раковины (в среднем длина их раковин за 76 дней увеличилась на +++ мм), нежели МЕ (в среднем прирост составил +++ мм). Это косвенно подкрепляется и значениями скорости роста мидий в контрольных поселениях, которые не вошли в Модель 1, и использовались нами в качестве референса при визуализации модели (см. Рис ???). Различия в скорости роста между МТ и МЕ проявляются наиболее сильно в условиях взаимодействия биотического (таксономический состав поселения, </w:t>
      </w:r>
      <w:r>
        <w:rPr>
          <w:lang w:val="en-US"/>
        </w:rPr>
        <w:t>PropT</w:t>
      </w:r>
      <w:r>
        <w:t>) и абиотического фактора (соленостный режим) – влияние тройного взаимодействия факторов было значительно и имело самый высокий вклад среди параметров модели (см. Таблицу ??? Приложения ???). В условиях нормальной солености МТ и МЕ характеризовались практически одинаковой скоростью роста в поселениях, где доминирует МТ. Однако в поселениях с выраженным доминированием МЕ (</w:t>
      </w:r>
      <w:r>
        <w:rPr>
          <w:lang w:val="en-US"/>
        </w:rPr>
        <w:t>PropT</w:t>
      </w:r>
      <w:r>
        <w:t xml:space="preserve"> &lt;0.1), М</w:t>
      </w:r>
      <w:r>
        <w:rPr>
          <w:lang w:val="en-US"/>
        </w:rPr>
        <w:t>T</w:t>
      </w:r>
      <w:r>
        <w:t xml:space="preserve"> демонстрировали более высокую скорость роста, нежели М</w:t>
      </w:r>
      <w:r>
        <w:rPr>
          <w:lang w:val="en-US"/>
        </w:rPr>
        <w:t>E</w:t>
      </w:r>
      <w:r>
        <w:t xml:space="preserve">. </w:t>
      </w:r>
    </w:p>
    <w:p>
      <w:pPr>
        <w:spacing w:after="0" w:line="240" w:lineRule="auto"/>
        <w:ind w:firstLine="708"/>
      </w:pPr>
      <w:r>
        <w:t xml:space="preserve">Начальный размер мидий предсказуемо и достоверно влиял на скорость роста – и более крупные моллюски демонстрировали немного более низкие значения прироста раковины. Однако, вклад этого параметра в итоговую модель был несравненно низким по отношению к другим параметрам. Смертность моллюсков в поселении не влияла на скорость прироста раковины. </w:t>
      </w:r>
    </w:p>
    <w:p>
      <w:pPr>
        <w:spacing w:after="0" w:line="240" w:lineRule="auto"/>
      </w:pPr>
      <w:r>
        <w:tab/>
      </w:r>
      <w:r>
        <w:rPr>
          <w:lang w:eastAsia="ru-RU"/>
        </w:rPr>
        <w:drawing>
          <wp:inline distT="0" distB="0" distL="0" distR="0">
            <wp:extent cx="5829300" cy="3817620"/>
            <wp:effectExtent l="0" t="0" r="0" b="0"/>
            <wp:docPr id="2" name="Рисунок 2" descr="C:\Users\anton\OneDrive\Рабочий стол\Sci_stuff\doplom2023_pics\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descr="C:\Users\anton\OneDrive\Рабочий стол\Sci_stuff\doplom2023_pics\Model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Влияние таксономического состава поселения (доля М. </w:t>
      </w:r>
      <w:r>
        <w:rPr>
          <w:lang w:val="en-US"/>
        </w:rPr>
        <w:t>trossulus</w:t>
      </w:r>
      <w:r>
        <w:t xml:space="preserve"> в садке, </w:t>
      </w:r>
      <w:r>
        <w:rPr>
          <w:lang w:val="en-US"/>
        </w:rPr>
        <w:t>PropT</w:t>
      </w:r>
      <w:r>
        <w:t>) и соленостного режима на скорость роста у МТ и МЕ в Эксперименте 1. Непрерывными линиями обозначены линии регрессии, серая область вокруг линий – 95%-ный доверительный интервал. Штрих-линией обозначены средние значения прироста раковины в контрольных поселениях (садки с низкой плотностью поселения). Точками обозначены эмпирические данные. О. Телячий – станция с гипосалинными условиями (</w:t>
      </w:r>
      <w:r>
        <w:rPr>
          <w:lang w:val="en-US"/>
        </w:rPr>
        <w:t>S</w:t>
      </w:r>
      <w:r>
        <w:t xml:space="preserve"> = 10‰), Лувеньга – станция с нормальными соленостными условиями (</w:t>
      </w:r>
      <w:r>
        <w:rPr>
          <w:lang w:val="en-US"/>
        </w:rPr>
        <w:t>S</w:t>
      </w:r>
      <w:r>
        <w:t xml:space="preserve"> = 20‰). </w:t>
      </w:r>
    </w:p>
    <w:p>
      <w:pPr>
        <w:spacing w:after="0" w:line="240" w:lineRule="auto"/>
        <w:ind w:firstLine="708"/>
      </w:pPr>
    </w:p>
    <w:p>
      <w:pPr>
        <w:spacing w:after="0" w:line="240" w:lineRule="auto"/>
      </w:pPr>
      <w:r>
        <w:tab/>
      </w:r>
      <w:r>
        <w:t xml:space="preserve">В Эксперименте 2 нами анализировалась скорость роста (Модель 2) и индекс состояния (Модель 3) мидий двух видов в зависимости от длительности экспозиции, таксономического состава и плотности поселений. Результаты регрессионного анализа для двух моделей представлены в Таблице ??? Приложения ???. </w:t>
      </w:r>
    </w:p>
    <w:p>
      <w:pPr>
        <w:spacing w:after="0" w:line="240" w:lineRule="auto"/>
      </w:pPr>
      <w:r>
        <w:tab/>
      </w:r>
      <w:r>
        <w:t xml:space="preserve">Модель 2 визуализирована на Рис. ???. Все параметры модели (кроме тройного взаимодействия факторов вида, </w:t>
      </w:r>
      <w:r>
        <w:rPr>
          <w:lang w:val="en-US"/>
        </w:rPr>
        <w:t>PropT</w:t>
      </w:r>
      <w:r>
        <w:t xml:space="preserve"> и длительности экспозиции) оказывали достоверное влияние на прирост раковины мидий. Согласно построенной нами модели, при длительной экспозиции скорость роста моллюсков оказывается значительно ниже скорости роста при краткосрочной экспозиции. Скорость роста была различной у представителей двух видов – так, МТ характеризовались более низкой скоростью роста, нежели МЕ. </w:t>
      </w:r>
    </w:p>
    <w:p>
      <w:pPr>
        <w:spacing w:after="0" w:line="240" w:lineRule="auto"/>
      </w:pPr>
    </w:p>
    <w:p>
      <w:pPr>
        <w:spacing w:after="0" w:line="240" w:lineRule="auto"/>
        <w:ind w:firstLine="708"/>
      </w:pPr>
      <w:r>
        <w:t>В садках, установленных в зимнее время и выдержанных в течение восьми месяцев, величина прироста у мидий обоих видов значимо не различалась и была достаточно низкой (в среднем ++ за +++ дней экспозиции). Величина прироста у мидий в садках этой группы не завесила от таксономического состава поселения (</w:t>
      </w:r>
      <w:r>
        <w:rPr>
          <w:lang w:val="en-US"/>
        </w:rPr>
        <w:t>PropT</w:t>
      </w:r>
      <w:r>
        <w:t xml:space="preserve">). В садках, выставленных в июне и экспонированных в течение ++ дней наблюдалась иная картина. Величина прироста у мидий двух видов была существенно выше, чем у мидий из группы, описанной ранее. При этом для </w:t>
      </w:r>
      <w:r>
        <w:rPr>
          <w:lang w:val="en-US"/>
        </w:rPr>
        <w:t>ME</w:t>
      </w:r>
      <w:r>
        <w:t xml:space="preserve"> наблюдалась явная зависимость величины прироста от таксономического состава поселения. В садках в которых доминировали </w:t>
      </w:r>
      <w:r>
        <w:rPr>
          <w:lang w:val="en-US"/>
        </w:rPr>
        <w:t>MT</w:t>
      </w:r>
      <w:r>
        <w:t xml:space="preserve"> прирост </w:t>
      </w:r>
      <w:r>
        <w:rPr>
          <w:lang w:val="en-US"/>
        </w:rPr>
        <w:t>ME</w:t>
      </w:r>
      <w:r>
        <w:t xml:space="preserve"> был ниже, чем в садках, где доминировали </w:t>
      </w:r>
      <w:r>
        <w:rPr>
          <w:lang w:val="en-US"/>
        </w:rPr>
        <w:t>ME</w:t>
      </w:r>
      <w:r>
        <w:t xml:space="preserve">. В то же время явной зависимости прироста от таксономического состава поселений в случае </w:t>
      </w:r>
      <w:r>
        <w:rPr>
          <w:lang w:val="en-US"/>
        </w:rPr>
        <w:t>MT</w:t>
      </w:r>
      <w:r>
        <w:t xml:space="preserve"> не наблюдалось.</w:t>
      </w:r>
    </w:p>
    <w:p>
      <w:pPr>
        <w:spacing w:after="0" w:line="240" w:lineRule="auto"/>
      </w:pPr>
    </w:p>
    <w:p>
      <w:pPr>
        <w:spacing w:after="0" w:line="240" w:lineRule="auto"/>
      </w:pPr>
      <w:r>
        <w:tab/>
      </w:r>
      <w:r>
        <w:rPr>
          <w:lang w:eastAsia="ru-RU"/>
        </w:rPr>
        <w:drawing>
          <wp:inline distT="0" distB="0" distL="0" distR="0">
            <wp:extent cx="5829300" cy="3817620"/>
            <wp:effectExtent l="0" t="0" r="0" b="0"/>
            <wp:docPr id="5" name="Рисунок 5" descr="C:\Users\anton\OneDrive\Рабочий стол\Sci_stuff\doplom2023_pics\Mode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descr="C:\Users\anton\OneDrive\Рабочий стол\Sci_stuff\doplom2023_pics\Model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Влияние таксономического состава поселения (Доля М. </w:t>
      </w:r>
      <w:r>
        <w:rPr>
          <w:lang w:val="en-US"/>
        </w:rPr>
        <w:t>trossulus</w:t>
      </w:r>
      <w:r>
        <w:t xml:space="preserve"> в садке,  </w:t>
      </w:r>
      <w:r>
        <w:rPr>
          <w:lang w:val="en-US"/>
        </w:rPr>
        <w:t>PropT</w:t>
      </w:r>
      <w:r>
        <w:t>) на величину прироста раковины в садках при краткосрочной (</w:t>
      </w:r>
      <w:r>
        <w:rPr>
          <w:lang w:val="en-US"/>
        </w:rPr>
        <w:t>Summer</w:t>
      </w:r>
      <w:r>
        <w:t>) и долгосрочной (</w:t>
      </w:r>
      <w:r>
        <w:rPr>
          <w:lang w:val="en-US"/>
        </w:rPr>
        <w:t>Winter</w:t>
      </w:r>
      <w:r>
        <w:t xml:space="preserve">) экспозиции. Непрерывными линиями обозначены линии регрессии, серая область вокруг линий – 95%-ный доверительный интервал. </w:t>
      </w:r>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Первичные данные на данном графике не приводятся так как для данной визуализации значения плотности поселения были подставлены в формулу модели, как средние. </w:t>
      </w:r>
    </w:p>
    <w:p>
      <w:pPr>
        <w:spacing w:after="0" w:line="240" w:lineRule="auto"/>
      </w:pPr>
    </w:p>
    <w:p>
      <w:pPr>
        <w:spacing w:after="0" w:line="240" w:lineRule="auto"/>
      </w:pPr>
      <w:r>
        <w:tab/>
      </w:r>
      <w:r>
        <w:t xml:space="preserve">Модель 3, описывающая связь между биотическими факторами и индексом состояния мидий, визуализирована на Рис. ???. Все параметры модели, (кроме фактора вида, который имел наименьший вклад), оказывали достоверное влияние на индекс состояния моллюсков. Необходимо отметить, что несмотря на присутствие фактора вида в анализе, сравнивать абсолютные значения индекса состояния между двумя видами – некорректно. Значения индекса состояния для МТ и МЕ в одних и тех же условиях будут заведомо разными по причине разницы в массе их раковин (МТ обладают более тонкой и легкой раковиной, поэтому значение индекса состояния для них будет всегда завышенным по сравнению с МЕ). Поэтому, в данном анализе мы сконцентрировали внимание именно на тенденциях изменения скорости роста. </w:t>
      </w:r>
    </w:p>
    <w:p>
      <w:pPr>
        <w:spacing w:after="0" w:line="240" w:lineRule="auto"/>
      </w:pPr>
      <w:r>
        <w:tab/>
      </w:r>
      <w:r>
        <w:t xml:space="preserve">Согласно нашей модели, при долгосрочной экспозиции индекс состояния обоих видов не демонстрировал зависимости от таксономического состава поселений. Однако, в садках, подвергшихся краткосрочной экспозиции было выявлено значимое снижение показателя индекса состояния у МЕ в поселениях, где доминирует вид-конкурент. У МТ же индекс состояния не имел значимой связи с таксономическим составом поселения. </w:t>
      </w:r>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6" name="Рисунок 6" descr="C:\Users\anton\OneDrive\Рабочий стол\Sci_stuff\doplom2023_pics\Mode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descr="C:\Users\anton\OneDrive\Рабочий стол\Sci_stuff\doplom2023_pics\Model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Влияние таксономического состава поселения (Доля М. </w:t>
      </w:r>
      <w:r>
        <w:rPr>
          <w:lang w:val="en-US"/>
        </w:rPr>
        <w:t>trossulus</w:t>
      </w:r>
      <w:r>
        <w:t xml:space="preserve"> в садке, </w:t>
      </w:r>
      <w:r>
        <w:rPr>
          <w:lang w:val="en-US"/>
        </w:rPr>
        <w:t>PropT</w:t>
      </w:r>
      <w:r>
        <w:t>) на индекс состояния двух видов мидий при краткосрочной (</w:t>
      </w:r>
      <w:r>
        <w:rPr>
          <w:lang w:val="en-US"/>
        </w:rPr>
        <w:t>Summer</w:t>
      </w:r>
      <w:r>
        <w:t>) и долгосрочной (</w:t>
      </w:r>
      <w:r>
        <w:rPr>
          <w:lang w:val="en-US"/>
        </w:rPr>
        <w:t>Winter</w:t>
      </w:r>
      <w:r>
        <w:t xml:space="preserve">) экспозиции. </w:t>
      </w:r>
      <w:r>
        <w:rPr>
          <w:lang w:val="en-US"/>
        </w:rPr>
        <w:t>Summer</w:t>
      </w:r>
      <w:r>
        <w:t xml:space="preserve"> и </w:t>
      </w:r>
      <w:r>
        <w:rPr>
          <w:lang w:val="en-US"/>
        </w:rPr>
        <w:t>Winter</w:t>
      </w:r>
      <w:r>
        <w:t xml:space="preserve"> отражают время постановки эксперимента и длительность экспозиции – 3 и 8 месяцев соответственно. Межвидовое сравнение осложнено особенностями строения раковины моллюсков (подробнее см. описание результатов и раздел Обсуждение). </w:t>
      </w:r>
    </w:p>
    <w:p>
      <w:pPr>
        <w:spacing w:after="0" w:line="240" w:lineRule="auto"/>
      </w:pPr>
    </w:p>
    <w:p>
      <w:pPr>
        <w:spacing w:after="0" w:line="240" w:lineRule="auto"/>
        <w:rPr>
          <w:b/>
        </w:rPr>
      </w:pPr>
      <w:r>
        <w:rPr>
          <w:b/>
        </w:rPr>
        <w:tab/>
      </w:r>
      <w:r>
        <w:rPr>
          <w:b/>
        </w:rPr>
        <w:t xml:space="preserve">Влияние таксономического состава смешанных поселений на смертность мидий. </w:t>
      </w:r>
    </w:p>
    <w:p>
      <w:pPr>
        <w:spacing w:after="0" w:line="240" w:lineRule="auto"/>
      </w:pPr>
      <w:r>
        <w:tab/>
      </w:r>
    </w:p>
    <w:p>
      <w:pPr>
        <w:spacing w:after="0" w:line="240" w:lineRule="auto"/>
      </w:pPr>
      <w:r>
        <w:tab/>
      </w:r>
      <w:r>
        <w:t xml:space="preserve">В Эксперименте 1 нами отдельно анализировалась смертность меченых и смертность фоновых мидий (Модель 4 и Модель 5). Результаты регрессионного анализа представлены в Таблице ??? Приложения ???. </w:t>
      </w:r>
    </w:p>
    <w:p>
      <w:pPr>
        <w:spacing w:after="0" w:line="240" w:lineRule="auto"/>
      </w:pPr>
      <w:r>
        <w:tab/>
      </w:r>
      <w:r>
        <w:t xml:space="preserve">Модель 4 описывает связь между вероятностью гибели меченого моллюска, его видом, соленостным режимом (станция), общей смертностью в поселении и начальным размером. Визуализация модели представлена на Рис. ???. В гипосалинных условиях станции на о. Телячий МЕ демонстрировали более высокую смертность по сравнению с МТ. Однако значимых различий в смертности мидий разных видов при экспозиции в нормальной солености (станция в Лувеньге) выявлено не было. </w:t>
      </w:r>
    </w:p>
    <w:p>
      <w:pPr>
        <w:spacing w:after="0" w:line="240" w:lineRule="auto"/>
      </w:pPr>
      <w:r>
        <w:t>Построенная модель позволила выявить значимую связь веротности гибели меченных моллюсков с таксономическим составом смешанного поселения.  В поселениях, где доминирует МТ, меченые мидии погибали чаще, нежели в поселениях, где доминировали МЕ.</w:t>
      </w:r>
    </w:p>
    <w:p>
      <w:pPr>
        <w:spacing w:after="0" w:line="240" w:lineRule="auto"/>
      </w:pPr>
    </w:p>
    <w:p>
      <w:pPr>
        <w:spacing w:after="0" w:line="240" w:lineRule="auto"/>
      </w:pPr>
      <w:r>
        <w:t>Так, вероятность гибели меченых МЕ в гипосалинных условиях и при доминировании вида-конкурента достигала 75%, в то время как в присутствии своих сородичей – менее 30%.</w:t>
      </w:r>
    </w:p>
    <w:p>
      <w:pPr>
        <w:spacing w:after="0" w:line="240" w:lineRule="auto"/>
      </w:pPr>
    </w:p>
    <w:p>
      <w:pPr>
        <w:spacing w:after="0" w:line="240" w:lineRule="auto"/>
      </w:pPr>
      <w:r>
        <w:t xml:space="preserve">Построенная модель выявила, также, зависимость смертности меченных мидий от уровня смертности фоновых мидий. Смертность меченных и фоновых мидий демонстрировала положительную корреляцию. То есть, в садках, в которых погибло больше фоновых моллюсков, вероятность выживания меченных животных была выше. </w:t>
      </w:r>
    </w:p>
    <w:p>
      <w:pPr>
        <w:spacing w:after="0" w:line="240" w:lineRule="auto"/>
      </w:pPr>
    </w:p>
    <w:p>
      <w:pPr>
        <w:spacing w:after="0" w:line="240" w:lineRule="auto"/>
      </w:pPr>
      <w:r>
        <w:rPr>
          <w:lang w:eastAsia="ru-RU"/>
        </w:rPr>
        <w:drawing>
          <wp:inline distT="0" distB="0" distL="0" distR="0">
            <wp:extent cx="5829300" cy="3817620"/>
            <wp:effectExtent l="0" t="0" r="0" b="0"/>
            <wp:docPr id="7" name="Рисунок 7" descr="C:\Users\anton\OneDrive\Рабочий стол\Sci_stuff\doplom2023_pics\Mode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descr="C:\Users\anton\OneDrive\Рабочий стол\Sci_stuff\doplom2023_pics\Model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Зависимость вероятности гибели мелких меченых мидий от доли </w:t>
      </w:r>
      <w:r>
        <w:rPr>
          <w:lang w:val="en-US"/>
        </w:rPr>
        <w:t>MT</w:t>
      </w:r>
      <w:r>
        <w:t xml:space="preserve"> в поселении (</w:t>
      </w:r>
      <w:r>
        <w:rPr>
          <w:lang w:val="en-US"/>
        </w:rPr>
        <w:t>PropT</w:t>
      </w:r>
      <w:r>
        <w:t>) при различных соленостных режимах. О. Телячий соответствуют гипосалинные условия (</w:t>
      </w:r>
      <w:r>
        <w:rPr>
          <w:lang w:val="en-US"/>
        </w:rPr>
        <w:t>S</w:t>
      </w:r>
      <w:r>
        <w:t xml:space="preserve"> = 10‰), станции близ Лувеньги – нормальные соленостные условия (</w:t>
      </w:r>
      <w:r>
        <w:rPr>
          <w:lang w:val="en-US"/>
        </w:rPr>
        <w:t>S</w:t>
      </w:r>
      <w:r>
        <w:t xml:space="preserve"> = 20‰). Линиями обозначены линии регрессий, темная область – 95%-ный доверительный интервал. Пунктирные линии обозначают среднюю смертность меченых мидий в контрольных поселениях. </w:t>
      </w:r>
    </w:p>
    <w:p>
      <w:pPr>
        <w:spacing w:after="0" w:line="240" w:lineRule="auto"/>
      </w:pPr>
    </w:p>
    <w:p>
      <w:pPr>
        <w:spacing w:after="0" w:line="240" w:lineRule="auto"/>
        <w:ind w:firstLine="708"/>
      </w:pPr>
      <w:r>
        <w:t xml:space="preserve">В связи с последней выявленной закономерностью мы проанализировали зависимость количества погибших фоновых мидий от таксономического состава смешанного поселения и уровня солености (Модель 5). Визуализация модели представлена на Рис. ???. Результаты регрессионного анализа показали наличие достоверной и положительной связи между количеством погибших крупных (фоновых) моллюсков и таксономическим составом поселения. В условиях доминирования МТ животные гибли </w:t>
      </w:r>
      <w:r>
        <w:rPr>
          <w:strike/>
        </w:rPr>
        <w:t xml:space="preserve">практически </w:t>
      </w:r>
      <w:r>
        <w:t xml:space="preserve">в 2,5 раза чаще, чем в поселениях с доминирующим МЕ. Количество смертей крупных моллюсков не зависело от соленостных условий и не различалось между двумя станциями. </w:t>
      </w:r>
    </w:p>
    <w:p>
      <w:pPr>
        <w:spacing w:after="0" w:line="240" w:lineRule="auto"/>
      </w:pPr>
    </w:p>
    <w:p>
      <w:pPr>
        <w:spacing w:after="0" w:line="240" w:lineRule="auto"/>
      </w:pPr>
      <w:r>
        <w:tab/>
      </w:r>
      <w:r>
        <w:t xml:space="preserve">В Эксперименте 2 смертность мидий нами анализировалась как совокупная смертность меченых и фоновых моллюсков в поселении и была представлена долей погибших моллюсков определенного вида от общей численности моллюсков этого же самого вида в поселении. Результаты регрессионного анализа (Модель 6) приведены в Таблице ??? Приложения ???. Согласно построенной модели плотность поселения имела значимое положительное влияние на смертность. Таксономический состав поселения так же влиял на смертность. В краткосрочном эксперименте (при экспозиции 3 месяца) в поселениях с выраженным доминированием МТ погибли более 50% МТ, в то время как смертность МЕ не превышала 20%. Обратная ситуация наблюдалась в поселениях с выраженным доминированием МЕ. В таких поселениях оба вида характеризовались довольно низкой смертностью (менее 20%). </w:t>
      </w:r>
      <w:r>
        <w:tab/>
      </w:r>
    </w:p>
    <w:p>
      <w:pPr>
        <w:spacing w:after="0" w:line="240" w:lineRule="auto"/>
        <w:ind w:firstLine="708"/>
      </w:pPr>
      <w:r>
        <w:t xml:space="preserve">В группе садков, которые экспонировали более длительное время (садки, установленные зимой) описанной закономерности мы не наблюдали.  Значимой связи смертности с таксономическим составом смешанного поселения выявлено не было. При этом уровень смертности двух видов значимо не различался.  </w:t>
      </w:r>
    </w:p>
    <w:p>
      <w:pPr>
        <w:spacing w:after="0" w:line="240" w:lineRule="auto"/>
        <w:ind w:firstLine="708"/>
        <w:rPr>
          <w:strike/>
        </w:rPr>
      </w:pPr>
    </w:p>
    <w:p>
      <w:pPr>
        <w:spacing w:after="0" w:line="240" w:lineRule="auto"/>
      </w:pPr>
    </w:p>
    <w:p>
      <w:pPr>
        <w:spacing w:after="0" w:line="240" w:lineRule="auto"/>
      </w:pPr>
    </w:p>
    <w:p>
      <w:pPr>
        <w:spacing w:after="0" w:line="240" w:lineRule="auto"/>
      </w:pPr>
    </w:p>
    <w:p>
      <w:pPr>
        <w:spacing w:after="0" w:line="240" w:lineRule="auto"/>
      </w:pPr>
      <w:r>
        <w:rPr>
          <w:lang w:eastAsia="ru-RU"/>
        </w:rPr>
        <w:drawing>
          <wp:inline distT="0" distB="0" distL="0" distR="0">
            <wp:extent cx="5829300" cy="3817620"/>
            <wp:effectExtent l="0" t="0" r="0" b="0"/>
            <wp:docPr id="8" name="Рисунок 8" descr="C:\Users\anton\OneDrive\Рабочий стол\Sci_stuff\doplom2023_pics\Model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descr="C:\Users\anton\OneDrive\Рабочий стол\Sci_stuff\doplom2023_pics\Model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Рис. ???. Зависимость количества погибших фоновых (крупных) мидий в Эксперименте 1 от таксономического состава поселения (</w:t>
      </w:r>
      <w:r>
        <w:rPr>
          <w:lang w:val="en-US"/>
        </w:rPr>
        <w:t>PropT</w:t>
      </w:r>
      <w:r>
        <w:t xml:space="preserve">) и соленостного режима (станция). Цветные линии обозначают линии регрессии, темные области обозначают 95%-ный доверительный интервал. </w:t>
      </w:r>
    </w:p>
    <w:p>
      <w:pPr>
        <w:spacing w:after="0" w:line="240" w:lineRule="auto"/>
      </w:pPr>
    </w:p>
    <w:p>
      <w:pPr>
        <w:spacing w:after="0" w:line="240" w:lineRule="auto"/>
      </w:pPr>
      <w:r>
        <w:rPr>
          <w:lang w:eastAsia="ru-RU"/>
        </w:rPr>
        <w:drawing>
          <wp:inline distT="0" distB="0" distL="0" distR="0">
            <wp:extent cx="5829300" cy="3817620"/>
            <wp:effectExtent l="0" t="0" r="0" b="0"/>
            <wp:docPr id="11" name="Рисунок 11" descr="C:\Users\anton\OneDrive\Рабочий стол\Sci_stuff\doplom2023_pics\Model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descr="C:\Users\anton\OneDrive\Рабочий стол\Sci_stuff\doplom2023_pics\Model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 xml:space="preserve">Рис. ???. Доля погибших животных определенного вида от общего числа особей этого вида в поселении в зависимости от таксономического состава поселения и длительности экспозиции. Цветные линии отображают линии регрессии, темные области – 95%-ный доверительный интервал. </w:t>
      </w:r>
      <w:r>
        <w:rPr>
          <w:lang w:val="en-US"/>
        </w:rPr>
        <w:t>Summer</w:t>
      </w:r>
      <w:r>
        <w:t xml:space="preserve"> и </w:t>
      </w:r>
      <w:r>
        <w:rPr>
          <w:lang w:val="en-US"/>
        </w:rPr>
        <w:t>Winter</w:t>
      </w:r>
      <w:r>
        <w:t xml:space="preserve"> отражают время начало экспозиции и являются краткосрочной (3 месяца) и долгосрочной (8 месяцев) экспозициями соответственно. </w:t>
      </w:r>
    </w:p>
    <w:p>
      <w:pPr>
        <w:spacing w:after="0" w:line="240" w:lineRule="auto"/>
      </w:pPr>
    </w:p>
    <w:p>
      <w:pPr>
        <w:spacing w:after="0" w:line="240" w:lineRule="auto"/>
      </w:pPr>
    </w:p>
    <w:p>
      <w:pPr>
        <w:rPr>
          <w:b/>
        </w:rPr>
      </w:pPr>
      <w:r>
        <w:rPr>
          <w:b/>
        </w:rPr>
        <w:t xml:space="preserve">Влияние таксономического состава поселения на силу прикрепления мидий к субстрату и интенсивность образования биссуса. </w:t>
      </w:r>
    </w:p>
    <w:p>
      <w:pPr>
        <w:spacing w:after="0" w:line="240" w:lineRule="auto"/>
      </w:pPr>
      <w:r>
        <w:tab/>
      </w:r>
      <w:r>
        <w:t xml:space="preserve">Мы проанализировали характеристики биссуса у мидий, которые были подвергнуты долговременной экспозиции (Эксперимент 2). Результаты построения регрессионных моделей представлены в Таблице ??? Приложения ??? (Модель 7). Визуализация Модели 7 представлена ниже на рис. ???. </w:t>
      </w:r>
    </w:p>
    <w:p>
      <w:pPr>
        <w:spacing w:after="0" w:line="240" w:lineRule="auto"/>
      </w:pPr>
      <w:r>
        <w:tab/>
      </w:r>
      <w:r>
        <w:t xml:space="preserve">Сила прикрепления мидий к субстрату  положительно зависела от размера особей, но не демонстрировала значимой связи с таксономическим составом поселения, в котором экспонировались моллюски.  При этом, МТ прикреплялись к субстрату значительно сильнее, нежели МЕ. </w:t>
      </w:r>
    </w:p>
    <w:p>
      <w:pPr>
        <w:spacing w:after="0" w:line="240" w:lineRule="auto"/>
      </w:pPr>
    </w:p>
    <w:p>
      <w:pPr>
        <w:spacing w:after="0" w:line="240" w:lineRule="auto"/>
      </w:pPr>
      <w:r>
        <w:rPr>
          <w:lang w:eastAsia="ru-RU"/>
        </w:rPr>
        <w:drawing>
          <wp:inline distT="0" distB="0" distL="0" distR="0">
            <wp:extent cx="5829300" cy="3817620"/>
            <wp:effectExtent l="0" t="0" r="0" b="0"/>
            <wp:docPr id="13" name="Рисунок 13" descr="C:\Users\anton\OneDrive\Рабочий стол\Sci_stuff\doplom2023_pics\Model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Рисунок 13" descr="C:\Users\anton\OneDrive\Рабочий стол\Sci_stuff\doplom2023_pics\Model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 xml:space="preserve">Рис. ???. Зависимость силы прикрепления МТ и МЕ к искусственному субстрату в зависимости от преобладания МТ в поселении.  В анализе были использованы моллюски из садков, подвергнутых долгосрочной экспозиции в Эксперименте 2. Зависимая переменная представлена в форме натурального логарифма силы прикрепления. Точками обозначены первичные данные. Остальные обозначения, как на предыдущих рисунках.  </w:t>
      </w:r>
    </w:p>
    <w:p>
      <w:pPr>
        <w:spacing w:after="0" w:line="240" w:lineRule="auto"/>
      </w:pPr>
    </w:p>
    <w:p>
      <w:pPr>
        <w:spacing w:after="0" w:line="240" w:lineRule="auto"/>
      </w:pPr>
      <w:r>
        <w:tab/>
      </w:r>
      <w:r>
        <w:t xml:space="preserve">Материал, полученный в Эксперименте 3 (экспозиция моллюсков в течение 8 месяцев) позволил оценить зависимость силы прикрепления биссуса и количества образуемых биссусных нитей в мидий двух видов в зависимости от таксономического состава смешанного поселения (Модель 8 и Модель 9). Результаты регрессионного анализа приведены в Таблице ??? Приложения ???. Модели визуализированы ниже на Рис. ??? и Рис. ???. </w:t>
      </w:r>
    </w:p>
    <w:p>
      <w:pPr>
        <w:spacing w:after="0" w:line="240" w:lineRule="auto"/>
      </w:pPr>
      <w:r>
        <w:tab/>
      </w:r>
    </w:p>
    <w:p>
      <w:pPr>
        <w:spacing w:after="0" w:line="240" w:lineRule="auto"/>
      </w:pPr>
      <w:r>
        <w:tab/>
      </w:r>
      <w:r>
        <w:t xml:space="preserve">Сила прикрепления мидий к субстрату демонстрировала значимую связь с долей МТ в поселении. Моллюски обеих видов, которые содержались в поселениях, где доминировали МЕ, демонстрировали близкие значения силы прикрепления. Однако сила прикрепления </w:t>
      </w:r>
      <w:r>
        <w:rPr>
          <w:lang w:val="en-US"/>
        </w:rPr>
        <w:t>M</w:t>
      </w:r>
      <w:r>
        <w:t xml:space="preserve">Е снижалась по мере увеличения доли МТ. </w:t>
      </w:r>
    </w:p>
    <w:p>
      <w:pPr>
        <w:spacing w:after="0" w:line="240" w:lineRule="auto"/>
      </w:pPr>
    </w:p>
    <w:p>
      <w:pPr>
        <w:spacing w:after="0" w:line="240" w:lineRule="auto"/>
      </w:pPr>
      <w:r>
        <w:t xml:space="preserve">Вес мидий, использованный в Модели 8 в качестве ковариаты, предсказуемо оказывал положительное влияние на силу прикрепления. </w:t>
      </w:r>
    </w:p>
    <w:p>
      <w:pPr>
        <w:spacing w:after="0" w:line="240" w:lineRule="auto"/>
      </w:pPr>
    </w:p>
    <w:p>
      <w:pPr>
        <w:spacing w:after="0" w:line="240" w:lineRule="auto"/>
      </w:pPr>
      <w:r>
        <w:rPr>
          <w:lang w:eastAsia="ru-RU"/>
        </w:rPr>
        <w:drawing>
          <wp:inline distT="0" distB="0" distL="0" distR="0">
            <wp:extent cx="5829300" cy="3817620"/>
            <wp:effectExtent l="0" t="0" r="0" b="0"/>
            <wp:docPr id="17" name="Рисунок 17" descr="C:\Users\anton\OneDrive\Рабочий стол\Sci_stuff\doplom2023_pics\Model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17" descr="C:\Users\anton\OneDrive\Рабочий стол\Sci_stuff\doplom2023_pics\Model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 xml:space="preserve"> </w:t>
      </w:r>
    </w:p>
    <w:p>
      <w:pPr>
        <w:spacing w:after="0" w:line="240" w:lineRule="auto"/>
      </w:pPr>
      <w:r>
        <w:t>Рис. ???. Сила прикрепления двух видов мидий в зависимости от доли МТ в поселении при краткосрочной экспозиции (14 дней). Обозначения, как на предыдущих рисунках.</w:t>
      </w:r>
    </w:p>
    <w:p>
      <w:pPr>
        <w:spacing w:after="0" w:line="240" w:lineRule="auto"/>
      </w:pPr>
      <w:r>
        <w:tab/>
      </w:r>
    </w:p>
    <w:p>
      <w:pPr>
        <w:spacing w:after="0" w:line="240" w:lineRule="auto"/>
      </w:pPr>
      <w:r>
        <w:tab/>
      </w:r>
      <w:r>
        <w:t xml:space="preserve">Таксономический состав поселения, однако, не оказывал значимого влияния на количество образуемых мидиями биссусных нитей (Модель 9). При этом МТ демонстрировали достоверную тенденцию к более интенсивному образованию биссуса, нежели МЕ. Количество образуемых бляшек негативно и значительно зависело от размера мидии, то есть крупные моллюски были склонны образовывать меньше биссусных нитей. Плотность поселения не оказывала значимого эффекта на интенсивность образования биссуса.  </w:t>
      </w:r>
    </w:p>
    <w:p>
      <w:pPr>
        <w:spacing w:after="0" w:line="240" w:lineRule="auto"/>
      </w:pPr>
    </w:p>
    <w:p>
      <w:pPr>
        <w:spacing w:after="0" w:line="240" w:lineRule="auto"/>
      </w:pPr>
      <w:r>
        <w:rPr>
          <w:lang w:eastAsia="ru-RU"/>
        </w:rPr>
        <w:drawing>
          <wp:inline distT="0" distB="0" distL="0" distR="0">
            <wp:extent cx="5829300" cy="3817620"/>
            <wp:effectExtent l="0" t="0" r="0" b="0"/>
            <wp:docPr id="1" name="Рисунок 1" descr="C:\Users\anton\OneDrive\Рабочий стол\Sci_stuff\doplom2023_pics\Model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Рисунок 1" descr="C:\Users\anton\OneDrive\Рабочий стол\Sci_stuff\doplom2023_pics\Model9.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pPr>
      <w:r>
        <w:t>Рис. ???. Количество образуемых мидиями биссусных бляшек после 14 дней экспозиции в поселениях с различным таксономическим составом. Обозначения, как на предыдущих рисунках.</w:t>
      </w:r>
    </w:p>
    <w:p>
      <w:pPr>
        <w:spacing w:after="0" w:line="240" w:lineRule="auto"/>
      </w:pPr>
    </w:p>
    <w:p>
      <w:pPr>
        <w:spacing w:after="0" w:line="240" w:lineRule="auto"/>
        <w:ind w:firstLine="708"/>
        <w:rPr>
          <w:b/>
        </w:rPr>
      </w:pPr>
      <w:r>
        <w:rPr>
          <w:b/>
        </w:rPr>
        <w:t xml:space="preserve">Влияние соленостного стресса на силу прикрепления мидий. </w:t>
      </w:r>
    </w:p>
    <w:p>
      <w:pPr>
        <w:spacing w:after="0" w:line="240" w:lineRule="auto"/>
        <w:ind w:firstLine="708"/>
        <w:rPr>
          <w:b/>
        </w:rPr>
      </w:pPr>
    </w:p>
    <w:p>
      <w:pPr>
        <w:spacing w:after="0" w:line="240" w:lineRule="auto"/>
      </w:pPr>
      <w:r>
        <w:tab/>
      </w:r>
      <w:r>
        <w:t xml:space="preserve">В Эксперименте 4 мы исследовали силу прикрепления двух видов мидий в различных соленостных условиях. Результаты двух построенных моделей приведены в Таблице ??? Приложения ???. </w:t>
      </w:r>
    </w:p>
    <w:p>
      <w:pPr>
        <w:spacing w:after="0" w:line="240" w:lineRule="auto"/>
      </w:pPr>
      <w:r>
        <w:tab/>
      </w:r>
      <w:r>
        <w:t xml:space="preserve">Результаты регрессионного анализа (Модель 10, визуализация на Рис. ???) показали достоверное влияние взаимодействия факторов вида, солености и веса мидии на силу прикрепления. В нормальных соленостных условиях (24‰ и 20‰) оба вида мидий практически не различались в своей силе прикрепления к субстрату. Различия проявились в гипосалинных (16‰) и экстремально гипосалинных (12‰) условиях. Количество не прикрепившихся МЕ возрастало с понижением солености. Одновременно с этим, крупные особи МТ демонстрировали тенденцию к увеличению силы прикрепления именно в гипосалинных условиях. </w:t>
      </w:r>
    </w:p>
    <w:p>
      <w:pPr>
        <w:spacing w:after="0" w:line="240" w:lineRule="auto"/>
      </w:pPr>
      <w:r>
        <w:tab/>
      </w:r>
      <w:r>
        <w:t xml:space="preserve">На том же самом массиве данных нами был проведен дополнительно анализ вероятности прикрепления к субстрату в зависимости от солености и веса мидий (Модель 11, визуализация представлена ниже на Рис. ???).  Вероятность прикрепления к субстрату значимо положительно зависела от массы моллюсков. Вероятность прикрепления МЕ заметно снижалась в гипосалинных условиях и достигала 25% в условиях экстремального опреснения (12‰). В то же время, вероятность прикрепления у </w:t>
      </w:r>
      <w:r>
        <w:rPr>
          <w:lang w:val="en-US"/>
        </w:rPr>
        <w:t>MT</w:t>
      </w:r>
      <w:r>
        <w:t xml:space="preserve"> от солености не зависела и была ври всех значениях солености высока (около 80%). </w:t>
      </w:r>
    </w:p>
    <w:p>
      <w:pPr>
        <w:spacing w:after="0" w:line="240" w:lineRule="auto"/>
      </w:pPr>
      <w:r>
        <w:tab/>
      </w:r>
    </w:p>
    <w:p>
      <w:pPr>
        <w:spacing w:after="0" w:line="240" w:lineRule="auto"/>
      </w:pPr>
      <w:r>
        <w:rPr>
          <w:lang w:eastAsia="ru-RU"/>
        </w:rPr>
        <w:drawing>
          <wp:inline distT="0" distB="0" distL="0" distR="0">
            <wp:extent cx="5829300" cy="3817620"/>
            <wp:effectExtent l="0" t="0" r="0" b="0"/>
            <wp:docPr id="3" name="Рисунок 3" descr="C:\Users\anton\OneDrive\Рабочий стол\Sci_stuff\doplom2023_pics\Model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descr="C:\Users\anton\OneDrive\Рабочий стол\Sci_stuff\doplom2023_pics\Model1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r>
        <w:tab/>
      </w:r>
    </w:p>
    <w:p>
      <w:pPr>
        <w:spacing w:after="0" w:line="240" w:lineRule="auto"/>
      </w:pPr>
      <w:r>
        <w:t xml:space="preserve">Рис. ???. Сила прикрепления биссуса к субстрату у МТ и МЕ при четырех соленостях в зависимости от массы моллюсков. Обозначения, как на предыдущих рисунках. </w:t>
      </w:r>
    </w:p>
    <w:p>
      <w:pPr>
        <w:spacing w:after="0" w:line="240" w:lineRule="auto"/>
      </w:pPr>
    </w:p>
    <w:p>
      <w:pPr>
        <w:spacing w:after="0" w:line="240" w:lineRule="auto"/>
      </w:pPr>
      <w:r>
        <w:rPr>
          <w:lang w:eastAsia="ru-RU"/>
        </w:rPr>
        <w:drawing>
          <wp:inline distT="0" distB="0" distL="0" distR="0">
            <wp:extent cx="5829300" cy="3817620"/>
            <wp:effectExtent l="0" t="0" r="0" b="0"/>
            <wp:docPr id="4" name="Рисунок 4" descr="C:\Users\anton\OneDrive\Рабочий стол\Sci_stuff\doplom2023_pics\Mode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descr="C:\Users\anton\OneDrive\Рабочий стол\Sci_stuff\doplom2023_pics\Model1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ероятность прикрепления МТ и МЕ в зависимости от солености. Обозначения, как на предыдущих рисунках.</w:t>
      </w:r>
    </w:p>
    <w:p>
      <w:pPr>
        <w:spacing w:after="0" w:line="240" w:lineRule="auto"/>
      </w:pPr>
    </w:p>
    <w:p>
      <w:pPr>
        <w:spacing w:after="0" w:line="240" w:lineRule="auto"/>
      </w:pPr>
    </w:p>
    <w:p>
      <w:pPr>
        <w:spacing w:after="0" w:line="240" w:lineRule="auto"/>
        <w:ind w:firstLine="708"/>
        <w:rPr>
          <w:b/>
        </w:rPr>
      </w:pPr>
      <w:r>
        <w:rPr>
          <w:b/>
        </w:rPr>
        <w:t xml:space="preserve">Влияние динамически меняющейся солености на реакцию схлопывания и открывания створок у мидий. </w:t>
      </w:r>
    </w:p>
    <w:p>
      <w:pPr>
        <w:spacing w:after="0" w:line="240" w:lineRule="auto"/>
      </w:pPr>
    </w:p>
    <w:p>
      <w:pPr>
        <w:spacing w:after="0" w:line="240" w:lineRule="auto"/>
      </w:pPr>
      <w:r>
        <w:tab/>
      </w:r>
      <w:r>
        <w:t xml:space="preserve">Результаты регрессионного анализа, описывающего зависимость статуса моллюска (открыты или закрыты створки) от изменяющейся солености приведены в Таблице ??? Приложения ???. Модель 12 визуализирована на Рис. ???. </w:t>
      </w:r>
    </w:p>
    <w:p>
      <w:pPr>
        <w:spacing w:after="0" w:line="240" w:lineRule="auto"/>
      </w:pPr>
      <w:r>
        <w:tab/>
      </w:r>
      <w:r>
        <w:t xml:space="preserve">В нашем эксперименте мидии реагировали на понижение солености предсказуемо – закрывая свои створки раковины. Вероятность того, что створки открыты значимо </w:t>
      </w:r>
      <w:commentRangeStart w:id="27"/>
      <w:r>
        <w:rPr>
          <w:highlight w:val="yellow"/>
        </w:rPr>
        <w:t>положительно</w:t>
      </w:r>
      <w:commentRangeEnd w:id="27"/>
      <w:r>
        <w:rPr>
          <w:rStyle w:val="4"/>
        </w:rPr>
        <w:commentReference w:id="27"/>
      </w:r>
      <w:r>
        <w:rPr>
          <w:highlight w:val="yellow"/>
        </w:rPr>
        <w:t xml:space="preserve"> </w:t>
      </w:r>
      <w:r>
        <w:t xml:space="preserve">зависела от солености в аквариумах. При этом, статус створок зависел от фазы цикла эксперимента – то есть понижается или повышается соленость. Мидии обоих видов закономерно, открывали свои створки при более высокой солености. Нами были обнаружены небольшие, но значимые отличия в реакции МТ и МЕ на понижающуюся соленость. Различия проявлялись уже при достижении солености 17‰, когда МТ оказывались закрытыми немного чаще, чем МЕ. Однако, по достижении экстремально низкой солености (10‰) МТ были открыты несколько чаще, нежели МЕ. </w:t>
      </w:r>
    </w:p>
    <w:p>
      <w:pPr>
        <w:spacing w:after="0" w:line="240" w:lineRule="auto"/>
      </w:pPr>
    </w:p>
    <w:p>
      <w:pPr>
        <w:spacing w:after="0" w:line="240" w:lineRule="auto"/>
      </w:pPr>
      <w:r>
        <w:rPr>
          <w:lang w:eastAsia="ru-RU"/>
        </w:rPr>
        <w:drawing>
          <wp:inline distT="0" distB="0" distL="0" distR="0">
            <wp:extent cx="5829300" cy="3817620"/>
            <wp:effectExtent l="0" t="0" r="0" b="0"/>
            <wp:docPr id="12" name="Рисунок 12" descr="C:\Users\anton\OneDrive\Рабочий стол\Sci_stuff\doplom2023_pics\Model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Рисунок 12" descr="C:\Users\anton\OneDrive\Рабочий стол\Sci_stuff\doplom2023_pics\Model1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pPr>
      <w:r>
        <w:t>Рис. ???. Вероятность того, что створки мидии открыты, в зависимости от солености и фазы цикла. Слева (</w:t>
      </w:r>
      <w:r>
        <w:rPr>
          <w:lang w:val="en-US"/>
        </w:rPr>
        <w:t>Drop</w:t>
      </w:r>
      <w:r>
        <w:t>) представлена первая фаза цикла – понижение солености от 24‰ до 10‰. Справа (</w:t>
      </w:r>
      <w:r>
        <w:rPr>
          <w:lang w:val="en-US"/>
        </w:rPr>
        <w:t>Rise</w:t>
      </w:r>
      <w:r>
        <w:t xml:space="preserve">) представлена вторая фаза цикла – повышение солености. Линиями обозначены линии регрессии, темная область – 95%-ный доверительный интервал. </w:t>
      </w:r>
    </w:p>
    <w:p>
      <w:pPr>
        <w:spacing w:after="0" w:line="240" w:lineRule="auto"/>
      </w:pPr>
    </w:p>
    <w:p>
      <w:pPr>
        <w:spacing w:after="0" w:line="240" w:lineRule="auto"/>
        <w:rPr>
          <w:b/>
        </w:rPr>
      </w:pPr>
      <w:r>
        <w:rPr>
          <w:b/>
        </w:rPr>
        <w:tab/>
      </w:r>
      <w:r>
        <w:rPr>
          <w:b/>
        </w:rPr>
        <w:t xml:space="preserve">Влияние хронического соленостного стресса на выживаемость мидий. </w:t>
      </w:r>
    </w:p>
    <w:p>
      <w:pPr>
        <w:spacing w:after="0" w:line="240" w:lineRule="auto"/>
      </w:pPr>
      <w:r>
        <w:tab/>
      </w:r>
      <w:r>
        <w:t xml:space="preserve">Для анализа выживаемости мидий в условиях хронического соленостного стресса нами была построена модель Кокса (Модель 12). Результаты модели представлены в Таблице ??? Приложения ???. </w:t>
      </w:r>
    </w:p>
    <w:p>
      <w:pPr>
        <w:spacing w:after="0" w:line="240" w:lineRule="auto"/>
      </w:pPr>
    </w:p>
    <w:p>
      <w:pPr>
        <w:spacing w:after="0" w:line="240" w:lineRule="auto"/>
      </w:pPr>
      <w:r>
        <w:tab/>
      </w:r>
      <w:r>
        <w:t>Нами было выявлено значимое влияние взаимодействия факторов солености и вида на пропорциональные риски (</w:t>
      </w:r>
      <w:r>
        <w:rPr>
          <w:lang w:val="en-US"/>
        </w:rPr>
        <w:t>hazard</w:t>
      </w:r>
      <w:r>
        <w:t xml:space="preserve"> </w:t>
      </w:r>
      <w:r>
        <w:rPr>
          <w:lang w:val="en-US"/>
        </w:rPr>
        <w:t>ratio</w:t>
      </w:r>
      <w:r>
        <w:t>) смерти моллюсков. Различия в уровне риска между видами были достоверными только в нормальных соленостных условиях – при 24‰. МТ в нормальных соленостных условиях гибли значительно чаще, нежели МЕ (см. Рис. ???). Согласно построенной нами модели, уровень риска для МТ при 24‰ был в 3,65 раз выше, чем для МЕ. Смертность МТ при 24‰ достигла 48%, тогда как МЕ – лишь 18%. В условиях умеренного опреснения (16‰) смертность моллюсков практически не отличалась: на конец экспозиции погибли 22% МЕ и 18% МТ. В условиях сильного опреснения (13‰) погибли 38% МЕ и 50% МТ. Уровень риска при 13‰ для МТ был несколько выше (в 1,56 раза), чем для МЕ (</w:t>
      </w:r>
      <w:r>
        <w:rPr>
          <w:lang w:val="en-US"/>
        </w:rPr>
        <w:t>p</w:t>
      </w:r>
      <w:r>
        <w:t xml:space="preserve"> = 0.053). В условиях же экстремального опреснения (10‰) риски для МТ не значительно снижались по сравнению с МЕ (до 0,67). В экстремальных гипосалинных условиях доля погибших МЕ составила 50%, а МТ – 34%.  </w:t>
      </w:r>
    </w:p>
    <w:p>
      <w:pPr>
        <w:spacing w:after="0" w:line="240" w:lineRule="auto"/>
      </w:pPr>
    </w:p>
    <w:p>
      <w:pPr>
        <w:spacing w:after="0" w:line="240" w:lineRule="auto"/>
        <w:sectPr>
          <w:pgSz w:w="11906" w:h="16838"/>
          <w:pgMar w:top="1134" w:right="851" w:bottom="1134" w:left="1701" w:header="709" w:footer="709" w:gutter="0"/>
          <w:cols w:space="708" w:num="1"/>
          <w:docGrid w:linePitch="360" w:charSpace="0"/>
        </w:sectPr>
      </w:pPr>
    </w:p>
    <w:p>
      <w:pPr>
        <w:spacing w:after="0" w:line="240" w:lineRule="auto"/>
      </w:pPr>
      <w:r>
        <w:rPr>
          <w:lang w:eastAsia="ru-RU"/>
        </w:rPr>
        <w:drawing>
          <wp:inline distT="0" distB="0" distL="0" distR="0">
            <wp:extent cx="3848100" cy="2519680"/>
            <wp:effectExtent l="0" t="0" r="0" b="0"/>
            <wp:docPr id="14" name="Рисунок 14" descr="C:\Users\anton\OneDrive\Рабочий стол\Sci_stuff\doplom2023_pics\PH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Рисунок 14" descr="C:\Users\anton\OneDrive\Рабочий стол\Sci_stuff\doplom2023_pics\PHM1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3921468" cy="2568177"/>
                    </a:xfrm>
                    <a:prstGeom prst="rect">
                      <a:avLst/>
                    </a:prstGeom>
                    <a:noFill/>
                    <a:ln>
                      <a:noFill/>
                    </a:ln>
                  </pic:spPr>
                </pic:pic>
              </a:graphicData>
            </a:graphic>
          </wp:inline>
        </w:drawing>
      </w:r>
      <w:r>
        <w:rPr>
          <w:lang w:eastAsia="ru-RU"/>
        </w:rPr>
        <w:drawing>
          <wp:inline distT="0" distB="0" distL="0" distR="0">
            <wp:extent cx="3848100" cy="2519680"/>
            <wp:effectExtent l="0" t="0" r="0" b="0"/>
            <wp:docPr id="15" name="Рисунок 15" descr="C:\Users\anton\OneDrive\Рабочий стол\Sci_stuff\doplom2023_pics\PHM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Рисунок 15" descr="C:\Users\anton\OneDrive\Рабочий стол\Sci_stuff\doplom2023_pics\PHM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6" name="Рисунок 16" descr="C:\Users\anton\OneDrive\Рабочий стол\Sci_stuff\doplom2023_pics\PHM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Рисунок 16" descr="C:\Users\anton\OneDrive\Рабочий стол\Sci_stuff\doplom2023_pics\PHM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r>
        <w:rPr>
          <w:lang w:eastAsia="ru-RU"/>
        </w:rPr>
        <w:drawing>
          <wp:inline distT="0" distB="0" distL="0" distR="0">
            <wp:extent cx="3848100" cy="2519680"/>
            <wp:effectExtent l="0" t="0" r="0" b="0"/>
            <wp:docPr id="18" name="Рисунок 18" descr="C:\Users\anton\OneDrive\Рабочий стол\Sci_stuff\doplom2023_pics\PHM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Рисунок 18" descr="C:\Users\anton\OneDrive\Рабочий стол\Sci_stuff\doplom2023_pics\PHM24.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3848400" cy="2520000"/>
                    </a:xfrm>
                    <a:prstGeom prst="rect">
                      <a:avLst/>
                    </a:prstGeom>
                    <a:noFill/>
                    <a:ln>
                      <a:noFill/>
                    </a:ln>
                  </pic:spPr>
                </pic:pic>
              </a:graphicData>
            </a:graphic>
          </wp:inline>
        </w:drawing>
      </w:r>
    </w:p>
    <w:p>
      <w:pPr>
        <w:spacing w:after="0" w:line="240" w:lineRule="auto"/>
      </w:pPr>
      <w:r>
        <w:t>Рис. ???. Кривые выживаемости МТ (</w:t>
      </w:r>
      <w:r>
        <w:rPr>
          <w:lang w:val="en-US"/>
        </w:rPr>
        <w:t>tr</w:t>
      </w:r>
      <w:r>
        <w:t>) и МЕ (</w:t>
      </w:r>
      <w:r>
        <w:rPr>
          <w:lang w:val="en-US"/>
        </w:rPr>
        <w:t>ed</w:t>
      </w:r>
      <w:r>
        <w:t xml:space="preserve">) в зависимости от времени (дни). </w:t>
      </w:r>
      <w:r>
        <w:rPr>
          <w:b/>
        </w:rPr>
        <w:t xml:space="preserve">А – </w:t>
      </w:r>
      <w:r>
        <w:t xml:space="preserve">при солености 10‰. </w:t>
      </w:r>
      <w:r>
        <w:rPr>
          <w:b/>
        </w:rPr>
        <w:t xml:space="preserve">Б – </w:t>
      </w:r>
      <w:r>
        <w:t xml:space="preserve">при солености 13‰. </w:t>
      </w:r>
      <w:r>
        <w:rPr>
          <w:b/>
        </w:rPr>
        <w:t xml:space="preserve">В – </w:t>
      </w:r>
      <w:r>
        <w:t xml:space="preserve">при солености 16‰. </w:t>
      </w:r>
      <w:r>
        <w:rPr>
          <w:b/>
        </w:rPr>
        <w:t xml:space="preserve">Г – </w:t>
      </w:r>
      <w:r>
        <w:t xml:space="preserve">при солености 24‰. Кривые выживаемости построены методом Калпан-Майера для каждой солености отдельно. Темные области – 95%-ный доверительный интервал. </w:t>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ind w:firstLine="708"/>
        <w:rPr>
          <w:b/>
        </w:rPr>
      </w:pPr>
      <w:r>
        <w:rPr>
          <w:b/>
        </w:rPr>
        <w:t xml:space="preserve">Состав органического компонента осмолитов у мидий разных видов в различных соленостных условиях. </w:t>
      </w:r>
    </w:p>
    <w:p>
      <w:pPr>
        <w:spacing w:after="0" w:line="240" w:lineRule="auto"/>
      </w:pPr>
      <w:r>
        <w:tab/>
      </w:r>
    </w:p>
    <w:p>
      <w:pPr>
        <w:spacing w:after="0" w:line="240" w:lineRule="auto"/>
      </w:pPr>
      <w:r>
        <w:t xml:space="preserve">В ходе тандемной жидкостной хроматографии и масс-спектрометрии были зарегистрировано 35 метаболитов и осмолитов в каждой ткани. Полученный массив данных был загружен на сайт </w:t>
      </w:r>
      <w:r>
        <w:fldChar w:fldCharType="begin"/>
      </w:r>
      <w:r>
        <w:instrText xml:space="preserve"> HYPERLINK "http://www.metaboanalyst.com" </w:instrText>
      </w:r>
      <w:r>
        <w:fldChar w:fldCharType="separate"/>
      </w:r>
      <w:r>
        <w:rPr>
          <w:rStyle w:val="5"/>
          <w:lang w:val="en-US"/>
        </w:rPr>
        <w:t>www</w:t>
      </w:r>
      <w:r>
        <w:rPr>
          <w:rStyle w:val="5"/>
        </w:rPr>
        <w:t>.</w:t>
      </w:r>
      <w:r>
        <w:rPr>
          <w:rStyle w:val="5"/>
          <w:lang w:val="en-US"/>
        </w:rPr>
        <w:t>metaboanalyst</w:t>
      </w:r>
      <w:r>
        <w:rPr>
          <w:rStyle w:val="5"/>
        </w:rPr>
        <w:t>.</w:t>
      </w:r>
      <w:r>
        <w:rPr>
          <w:rStyle w:val="5"/>
          <w:lang w:val="en-US"/>
        </w:rPr>
        <w:t>com</w:t>
      </w:r>
      <w:r>
        <w:rPr>
          <w:rStyle w:val="5"/>
          <w:lang w:val="en-US"/>
        </w:rPr>
        <w:fldChar w:fldCharType="end"/>
      </w:r>
      <w:r>
        <w:t>, где был проведен анализ насыщения метаболических путей (</w:t>
      </w:r>
      <w:r>
        <w:rPr>
          <w:lang w:val="en-US"/>
        </w:rPr>
        <w:t>metabolic</w:t>
      </w:r>
      <w:r>
        <w:t xml:space="preserve"> </w:t>
      </w:r>
      <w:r>
        <w:rPr>
          <w:lang w:val="en-US"/>
        </w:rPr>
        <w:t>pathways</w:t>
      </w:r>
      <w:r>
        <w:t xml:space="preserve"> </w:t>
      </w:r>
      <w:r>
        <w:rPr>
          <w:lang w:val="en-US"/>
        </w:rPr>
        <w:t>enrichment</w:t>
      </w:r>
      <w:r>
        <w:t xml:space="preserve"> </w:t>
      </w:r>
      <w:r>
        <w:rPr>
          <w:lang w:val="en-US"/>
        </w:rPr>
        <w:t>analysis</w:t>
      </w:r>
      <w:r>
        <w:t xml:space="preserve">). На основе этого анализа метаболиты и осмолиты, которые относились к метаболическим путям с наибольшим насыщением, были объединены в функциональные группы. Список метаболитов и функциональные группы приведены в Таблице ??? Приложения. </w:t>
      </w:r>
    </w:p>
    <w:p>
      <w:pPr>
        <w:spacing w:after="0" w:line="240" w:lineRule="auto"/>
      </w:pPr>
      <w:r>
        <w:tab/>
      </w:r>
      <w:r>
        <w:t xml:space="preserve">Из 35 метаболитов осмолитами являлись 20. Более 75% от общей массы идентифицированных осмолитов в жаберной ткани (и более 50% в гепатопанкреасе) у обоих видов мидий приходилось на три основных осмолита, характерных для двустворчатых моллюсков – это таурин, глицин и аспартат (см. Рис. ??? и Рис. ???). </w:t>
      </w:r>
    </w:p>
    <w:p>
      <w:pPr>
        <w:spacing w:after="0" w:line="240" w:lineRule="auto"/>
      </w:pPr>
      <w:r>
        <w:rPr>
          <w:lang w:eastAsia="ru-RU"/>
        </w:rPr>
        <w:drawing>
          <wp:inline distT="0" distB="0" distL="0" distR="0">
            <wp:extent cx="5939790" cy="3999230"/>
            <wp:effectExtent l="0" t="0" r="3810" b="1270"/>
            <wp:docPr id="19" name="Рисунок 19" descr="D:\R\Germans LCMS\Gil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Рисунок 19" descr="D:\R\Germans LCMS\Gills.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pPr>
      <w:r>
        <w:t>(Рис. ???. Состав органического компомнента осмолитов в жаберной ткани МЕ (сверху) и МТ (снизу) при трех соленостях: 10‰, 16‰ т 25‰.). Под секторными диаграммами представлено среднее значение совокупной концентрации осмолитов в группе</w:t>
      </w:r>
    </w:p>
    <w:p>
      <w:pPr>
        <w:spacing w:after="0" w:line="240" w:lineRule="auto"/>
      </w:pPr>
    </w:p>
    <w:p>
      <w:pPr>
        <w:spacing w:after="0" w:line="240" w:lineRule="auto"/>
      </w:pPr>
      <w:r>
        <w:rPr>
          <w:lang w:eastAsia="ru-RU"/>
        </w:rPr>
        <w:drawing>
          <wp:inline distT="0" distB="0" distL="0" distR="0">
            <wp:extent cx="5939790" cy="3999230"/>
            <wp:effectExtent l="0" t="0" r="3810" b="1270"/>
            <wp:docPr id="20" name="Рисунок 20" descr="D:\R\Germans LCMS\D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Рисунок 20" descr="D:\R\Germans LCMS\DG.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a:xfrm>
                      <a:off x="0" y="0"/>
                      <a:ext cx="5939790" cy="3999859"/>
                    </a:xfrm>
                    <a:prstGeom prst="rect">
                      <a:avLst/>
                    </a:prstGeom>
                    <a:noFill/>
                    <a:ln>
                      <a:noFill/>
                    </a:ln>
                  </pic:spPr>
                </pic:pic>
              </a:graphicData>
            </a:graphic>
          </wp:inline>
        </w:drawing>
      </w:r>
    </w:p>
    <w:p>
      <w:pPr>
        <w:spacing w:after="0" w:line="240" w:lineRule="auto"/>
      </w:pPr>
      <w:r>
        <w:t>(Рис. ???. Состав органического компомнента осмолитов в тканях гепатопанкреаса МЕ (сверху) и МТ (снизу) при трех соленостях: 10‰, 16‰ т 25‰)</w:t>
      </w:r>
    </w:p>
    <w:p>
      <w:pPr>
        <w:spacing w:after="0" w:line="240" w:lineRule="auto"/>
        <w:ind w:firstLine="708"/>
      </w:pPr>
    </w:p>
    <w:p>
      <w:pPr>
        <w:spacing w:after="0" w:line="240" w:lineRule="auto"/>
        <w:ind w:firstLine="708"/>
      </w:pPr>
      <w:r>
        <w:t xml:space="preserve">Дисперсионный анализ совокупной концентрации осмолитов показал значимое влияние солености и вида на концентрацию осмолитов в жаберной ткани. Общая концентрация осмолитов закономерно снижалась с понижением солености. МТ демонстрировали более высокие концентрации осмолитов в жаберной ткани, особенно при экстремальном опреснении (10‰) (см. Рис. ???). Отсутствие значимого взаимодействия факторов свидетельствует о том, что оба вида мидий однотипно реагируют на изменение солености. </w:t>
      </w:r>
    </w:p>
    <w:p>
      <w:pPr>
        <w:spacing w:after="0" w:line="240" w:lineRule="auto"/>
        <w:ind w:firstLine="708"/>
      </w:pPr>
      <w:r>
        <w:t>Р</w:t>
      </w:r>
      <w:r>
        <w:rPr>
          <w:lang w:eastAsia="ru-RU"/>
        </w:rPr>
        <w:drawing>
          <wp:inline distT="0" distB="0" distL="0" distR="0">
            <wp:extent cx="5829300" cy="3817620"/>
            <wp:effectExtent l="0" t="0" r="0" b="0"/>
            <wp:docPr id="21" name="Рисунок 21" descr="C:\Users\anton\OneDrive\Рабочий стол\Sci_stuff\doplom2023_pics\Osm_g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Рисунок 21" descr="C:\Users\anton\OneDrive\Рабочий стол\Sci_stuff\doplom2023_pics\Osm_gill.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pPr>
      <w:r>
        <w:t>(Рис. ???. Совокупная концентрация осмолитов в жаберной ткани МТ и МЕ в различных соленостных условиях)</w:t>
      </w:r>
    </w:p>
    <w:p>
      <w:pPr>
        <w:spacing w:after="0" w:line="240" w:lineRule="auto"/>
        <w:ind w:firstLine="708"/>
      </w:pPr>
    </w:p>
    <w:p>
      <w:pPr>
        <w:spacing w:after="0" w:line="240" w:lineRule="auto"/>
      </w:pPr>
      <w:r>
        <w:tab/>
      </w:r>
      <w:r>
        <w:t>В тканях гепатопанкераса мы наблюдали похожую картину. Соленость имела значительное влияние на совокупную концентрацию осмолитов, их концентрация снижалась с уменьшением солености (см. Рис. ???). Видовая принадлежность мидий не оказывала значимого влияния на концентрацию осмолитов в гепатопанкреасе. Однако необходимо отметить, что МТ демонстрировали тенденцию к более высоким концентрациям осмолитов при понижении солености (аналогичная тенденция была отмечена при анализе жаберной ткани). Влияние взаимодействия факторов солености и вида в данном случае не было значимым (</w:t>
      </w:r>
      <w:r>
        <w:rPr>
          <w:lang w:val="en-US"/>
        </w:rPr>
        <w:t>p</w:t>
      </w:r>
      <w:r>
        <w:t xml:space="preserve"> = 0.069). Результаты дисперсионного анализа для жаберной ткани и для гепатопанкреаса приведены ниже в Таблице ??? и Таблице ??? соответственно.</w:t>
      </w:r>
    </w:p>
    <w:p>
      <w:pPr>
        <w:spacing w:after="0" w:line="240" w:lineRule="auto"/>
      </w:pPr>
    </w:p>
    <w:p>
      <w:pPr>
        <w:spacing w:after="0" w:line="240" w:lineRule="auto"/>
        <w:rPr>
          <w:lang w:val="en-US"/>
        </w:rPr>
      </w:pPr>
      <w:r>
        <w:rPr>
          <w:lang w:eastAsia="ru-RU"/>
        </w:rPr>
        <w:drawing>
          <wp:inline distT="0" distB="0" distL="0" distR="0">
            <wp:extent cx="5829300" cy="3817620"/>
            <wp:effectExtent l="0" t="0" r="0" b="0"/>
            <wp:docPr id="22" name="Рисунок 22" descr="C:\Users\anton\OneDrive\Рабочий стол\Sci_stuff\doplom2023_pics\Osm_h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Рисунок 22" descr="C:\Users\anton\OneDrive\Рабочий стол\Sci_stuff\doplom2023_pics\Osm_he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829300" cy="3817620"/>
                    </a:xfrm>
                    <a:prstGeom prst="rect">
                      <a:avLst/>
                    </a:prstGeom>
                    <a:noFill/>
                    <a:ln>
                      <a:noFill/>
                    </a:ln>
                  </pic:spPr>
                </pic:pic>
              </a:graphicData>
            </a:graphic>
          </wp:inline>
        </w:drawing>
      </w:r>
    </w:p>
    <w:p>
      <w:pPr>
        <w:spacing w:after="0" w:line="240" w:lineRule="auto"/>
        <w:ind w:firstLine="708"/>
      </w:pPr>
      <w:r>
        <w:t>(Рис. ???. Совокупная концентрация осмолитов в тканях гепатопнкреаса МТ и МЕ при различных соленостных условиях)</w:t>
      </w:r>
    </w:p>
    <w:p>
      <w:pPr>
        <w:spacing w:after="0" w:line="240" w:lineRule="auto"/>
      </w:pPr>
    </w:p>
    <w:p>
      <w:pPr>
        <w:spacing w:after="0" w:line="240" w:lineRule="auto"/>
      </w:pPr>
      <w:r>
        <w:t>Таблица ???. Результаты дисперсионного анализа совокупной концентрации органических осмолитов в жаберной ткани МТ и МЕ при различной солености</w:t>
      </w:r>
    </w:p>
    <w:p>
      <w:pPr>
        <w:spacing w:after="0" w:line="240" w:lineRule="auto"/>
        <w:ind w:firstLine="708"/>
      </w:pPr>
    </w:p>
    <w:tbl>
      <w:tblPr>
        <w:tblStyle w:val="3"/>
        <w:tblW w:w="5703" w:type="dxa"/>
        <w:tblInd w:w="0" w:type="dxa"/>
        <w:tblLayout w:type="autofit"/>
        <w:tblCellMar>
          <w:top w:w="0" w:type="dxa"/>
          <w:left w:w="108" w:type="dxa"/>
          <w:bottom w:w="0" w:type="dxa"/>
          <w:right w:w="108" w:type="dxa"/>
        </w:tblCellMar>
      </w:tblPr>
      <w:tblGrid>
        <w:gridCol w:w="1583"/>
        <w:gridCol w:w="960"/>
        <w:gridCol w:w="960"/>
        <w:gridCol w:w="1312"/>
        <w:gridCol w:w="941"/>
      </w:tblGrid>
      <w:tr>
        <w:tblPrEx>
          <w:tblCellMar>
            <w:top w:w="0" w:type="dxa"/>
            <w:left w:w="108" w:type="dxa"/>
            <w:bottom w:w="0" w:type="dxa"/>
            <w:right w:w="108" w:type="dxa"/>
          </w:tblCellMar>
        </w:tblPrEx>
        <w:trPr>
          <w:trHeight w:val="288" w:hRule="atLeast"/>
        </w:trPr>
        <w:tc>
          <w:tcPr>
            <w:tcW w:w="1583"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Жабры</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6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31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8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67.4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4.8770</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2994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416.0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7.4017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5.45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972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82142    </w:t>
            </w:r>
          </w:p>
        </w:tc>
      </w:tr>
      <w:tr>
        <w:tblPrEx>
          <w:tblCellMar>
            <w:top w:w="0" w:type="dxa"/>
            <w:left w:w="108" w:type="dxa"/>
            <w:bottom w:w="0" w:type="dxa"/>
            <w:right w:w="108" w:type="dxa"/>
          </w:tblCellMar>
        </w:tblPrEx>
        <w:trPr>
          <w:trHeight w:val="288" w:hRule="atLeast"/>
        </w:trPr>
        <w:tc>
          <w:tcPr>
            <w:tcW w:w="1583"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4</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161.01   </w:t>
            </w:r>
          </w:p>
        </w:tc>
        <w:tc>
          <w:tcPr>
            <w:tcW w:w="131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8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p>
    <w:p>
      <w:pPr>
        <w:spacing w:after="0" w:line="240" w:lineRule="auto"/>
      </w:pPr>
    </w:p>
    <w:p>
      <w:pPr>
        <w:spacing w:after="0" w:line="240" w:lineRule="auto"/>
      </w:pPr>
      <w:r>
        <w:t>Таблица ???. Результаты дисперсионного анализа совокупной концентрации органических осмолитов в тканях гепатопанкреаса у МТ и МЕ при различной солености</w:t>
      </w:r>
    </w:p>
    <w:p>
      <w:pPr>
        <w:spacing w:after="0" w:line="240" w:lineRule="auto"/>
      </w:pPr>
    </w:p>
    <w:tbl>
      <w:tblPr>
        <w:tblStyle w:val="3"/>
        <w:tblW w:w="5665" w:type="dxa"/>
        <w:tblInd w:w="0" w:type="dxa"/>
        <w:tblLayout w:type="autofit"/>
        <w:tblCellMar>
          <w:top w:w="0" w:type="dxa"/>
          <w:left w:w="108" w:type="dxa"/>
          <w:bottom w:w="0" w:type="dxa"/>
          <w:right w:w="108" w:type="dxa"/>
        </w:tblCellMar>
      </w:tblPr>
      <w:tblGrid>
        <w:gridCol w:w="1737"/>
        <w:gridCol w:w="668"/>
        <w:gridCol w:w="992"/>
        <w:gridCol w:w="1418"/>
        <w:gridCol w:w="941"/>
      </w:tblGrid>
      <w:tr>
        <w:tblPrEx>
          <w:tblCellMar>
            <w:top w:w="0" w:type="dxa"/>
            <w:left w:w="108" w:type="dxa"/>
            <w:bottom w:w="0" w:type="dxa"/>
            <w:right w:w="108" w:type="dxa"/>
          </w:tblCellMar>
        </w:tblPrEx>
        <w:trPr>
          <w:trHeight w:val="288" w:hRule="atLeast"/>
        </w:trPr>
        <w:tc>
          <w:tcPr>
            <w:tcW w:w="1737" w:type="dxa"/>
            <w:tcBorders>
              <w:top w:val="single" w:color="auto" w:sz="4" w:space="0"/>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b/>
                <w:bCs/>
                <w:color w:val="000000"/>
                <w:lang w:eastAsia="ru-RU"/>
              </w:rPr>
            </w:pPr>
            <w:r>
              <w:rPr>
                <w:rFonts w:ascii="Calibri" w:hAnsi="Calibri" w:eastAsia="Times New Roman" w:cs="Calibri"/>
                <w:b/>
                <w:bCs/>
                <w:color w:val="000000"/>
                <w:lang w:eastAsia="ru-RU"/>
              </w:rPr>
              <w:t>Гепатопанкреас</w:t>
            </w:r>
          </w:p>
        </w:tc>
        <w:tc>
          <w:tcPr>
            <w:tcW w:w="66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992"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SS</w:t>
            </w:r>
          </w:p>
        </w:tc>
        <w:tc>
          <w:tcPr>
            <w:tcW w:w="1418"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F-критерий</w:t>
            </w:r>
          </w:p>
        </w:tc>
        <w:tc>
          <w:tcPr>
            <w:tcW w:w="850" w:type="dxa"/>
            <w:tcBorders>
              <w:top w:val="single" w:color="auto" w:sz="4" w:space="0"/>
              <w:left w:val="nil"/>
              <w:bottom w:val="single" w:color="auto" w:sz="4" w:space="0"/>
              <w:right w:val="single" w:color="auto" w:sz="4" w:space="0"/>
            </w:tcBorders>
            <w:shd w:val="clear" w:color="auto" w:fill="auto"/>
            <w:noWrap/>
            <w:vAlign w:val="bottom"/>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88.1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7253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10264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4527.9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69.998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соленость</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2</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78.2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2.7542</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0.06963 </w:t>
            </w:r>
          </w:p>
        </w:tc>
      </w:tr>
      <w:tr>
        <w:tblPrEx>
          <w:tblCellMar>
            <w:top w:w="0" w:type="dxa"/>
            <w:left w:w="108" w:type="dxa"/>
            <w:bottom w:w="0" w:type="dxa"/>
            <w:right w:w="108" w:type="dxa"/>
          </w:tblCellMar>
        </w:tblPrEx>
        <w:trPr>
          <w:trHeight w:val="288" w:hRule="atLeast"/>
        </w:trPr>
        <w:tc>
          <w:tcPr>
            <w:tcW w:w="1737"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668"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1</w:t>
            </w:r>
          </w:p>
        </w:tc>
        <w:tc>
          <w:tcPr>
            <w:tcW w:w="992"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2619.8   </w:t>
            </w:r>
          </w:p>
        </w:tc>
        <w:tc>
          <w:tcPr>
            <w:tcW w:w="141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85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p>
    <w:p>
      <w:pPr>
        <w:spacing w:after="0" w:line="240" w:lineRule="auto"/>
      </w:pPr>
    </w:p>
    <w:p>
      <w:pPr>
        <w:spacing w:after="0" w:line="240" w:lineRule="auto"/>
        <w:ind w:firstLine="708"/>
        <w:rPr>
          <w:strike/>
        </w:rPr>
      </w:pPr>
      <w:r>
        <w:t>Для того, чтобы проанализировать, как меняются концентрации всех 35 осмолитов и метаболитов в тканях мидий в зависимости от солености, был проведен анализ избыточности (</w:t>
      </w:r>
      <w:r>
        <w:rPr>
          <w:lang w:val="en-US"/>
        </w:rPr>
        <w:t>RDA</w:t>
      </w:r>
      <w:r>
        <w:t xml:space="preserve">), результаты которого приведены на Рис. ++. Доля описанной моделью инерции составила 23,19%. На первую каноническую ось, с которой была ассоциирована соленость приходилось 17,24% изменчивости, тогда как на вторую, с которой был ассоциирован фактор вида, 5,95% изменчивости. </w:t>
      </w:r>
    </w:p>
    <w:p>
      <w:pPr>
        <w:spacing w:after="0" w:line="240" w:lineRule="auto"/>
      </w:pPr>
      <w:r>
        <w:t xml:space="preserve">С помощью пермутационного теста мы продемонстрировали, что влияние обоих предикторов, включенных в модель (Соленость и Вид), было значимым (Табл. ++)., то есть оба фактора влияли на изменение композиции метаболитов. </w:t>
      </w:r>
    </w:p>
    <w:p>
      <w:pPr>
        <w:spacing w:after="0" w:line="240" w:lineRule="auto"/>
      </w:pPr>
    </w:p>
    <w:p>
      <w:pPr>
        <w:spacing w:after="0" w:line="240" w:lineRule="auto"/>
      </w:pPr>
      <w:r>
        <w:t xml:space="preserve">Таблица ???. Результаты пермутационного теста влияния факторов. Число пермутаций – 9999. </w:t>
      </w:r>
    </w:p>
    <w:p>
      <w:pPr>
        <w:spacing w:after="0" w:line="240" w:lineRule="auto"/>
      </w:pPr>
    </w:p>
    <w:tbl>
      <w:tblPr>
        <w:tblStyle w:val="3"/>
        <w:tblW w:w="5500" w:type="dxa"/>
        <w:tblInd w:w="0" w:type="dxa"/>
        <w:tblLayout w:type="autofit"/>
        <w:tblCellMar>
          <w:top w:w="0" w:type="dxa"/>
          <w:left w:w="108" w:type="dxa"/>
          <w:bottom w:w="0" w:type="dxa"/>
          <w:right w:w="108" w:type="dxa"/>
        </w:tblCellMar>
      </w:tblPr>
      <w:tblGrid>
        <w:gridCol w:w="1260"/>
        <w:gridCol w:w="960"/>
        <w:gridCol w:w="1226"/>
        <w:gridCol w:w="1101"/>
        <w:gridCol w:w="960"/>
      </w:tblGrid>
      <w:tr>
        <w:tblPrEx>
          <w:tblCellMar>
            <w:top w:w="0" w:type="dxa"/>
            <w:left w:w="108" w:type="dxa"/>
            <w:bottom w:w="0" w:type="dxa"/>
            <w:right w:w="108" w:type="dxa"/>
          </w:tblCellMar>
        </w:tblPrEx>
        <w:trPr>
          <w:trHeight w:val="864" w:hRule="atLeast"/>
        </w:trPr>
        <w:tc>
          <w:tcPr>
            <w:tcW w:w="1260"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b/>
                <w:bCs/>
                <w:color w:val="000000"/>
                <w:lang w:eastAsia="ru-RU"/>
              </w:rPr>
            </w:pPr>
            <w:r>
              <w:rPr>
                <w:rFonts w:ascii="Calibri" w:hAnsi="Calibri" w:eastAsia="Times New Roman" w:cs="Calibri"/>
                <w:b/>
                <w:bCs/>
                <w:color w:val="000000"/>
                <w:lang w:eastAsia="ru-RU"/>
              </w:rPr>
              <w:t> </w:t>
            </w:r>
          </w:p>
        </w:tc>
        <w:tc>
          <w:tcPr>
            <w:tcW w:w="96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Df</w:t>
            </w:r>
          </w:p>
        </w:tc>
        <w:tc>
          <w:tcPr>
            <w:tcW w:w="122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Дисперсия</w:t>
            </w:r>
          </w:p>
        </w:tc>
        <w:tc>
          <w:tcPr>
            <w:tcW w:w="1100"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псевдо-F-критерий</w:t>
            </w:r>
          </w:p>
        </w:tc>
        <w:tc>
          <w:tcPr>
            <w:tcW w:w="960" w:type="dxa"/>
            <w:tcBorders>
              <w:top w:val="single" w:color="auto" w:sz="4" w:space="0"/>
              <w:left w:val="nil"/>
              <w:bottom w:val="single" w:color="auto" w:sz="4" w:space="0"/>
              <w:right w:val="single" w:color="auto" w:sz="4" w:space="0"/>
            </w:tcBorders>
            <w:shd w:val="clear" w:color="auto" w:fill="auto"/>
            <w:noWrap/>
            <w:vAlign w:val="center"/>
          </w:tcPr>
          <w:p>
            <w:pPr>
              <w:spacing w:after="0" w:line="240" w:lineRule="auto"/>
              <w:jc w:val="center"/>
              <w:rPr>
                <w:rFonts w:ascii="Calibri" w:hAnsi="Calibri" w:eastAsia="Times New Roman" w:cs="Calibri"/>
                <w:color w:val="000000"/>
                <w:lang w:eastAsia="ru-RU"/>
              </w:rPr>
            </w:pPr>
            <w:r>
              <w:rPr>
                <w:rFonts w:ascii="Calibri" w:hAnsi="Calibri" w:eastAsia="Times New Roman" w:cs="Calibri"/>
                <w:color w:val="000000"/>
                <w:lang w:eastAsia="ru-RU"/>
              </w:rPr>
              <w:t>p-value</w:t>
            </w:r>
          </w:p>
        </w:tc>
      </w:tr>
      <w:tr>
        <w:tblPrEx>
          <w:tblCellMar>
            <w:top w:w="0" w:type="dxa"/>
            <w:left w:w="108" w:type="dxa"/>
            <w:bottom w:w="0" w:type="dxa"/>
            <w:right w:w="108" w:type="dxa"/>
          </w:tblCellMar>
        </w:tblPrEx>
        <w:trPr>
          <w:trHeight w:val="288" w:hRule="atLeast"/>
        </w:trPr>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Соленость</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122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3.6835 </w:t>
            </w:r>
          </w:p>
        </w:tc>
        <w:tc>
          <w:tcPr>
            <w:tcW w:w="110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8.4053  </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Вид</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1</w:t>
            </w:r>
          </w:p>
        </w:tc>
        <w:tc>
          <w:tcPr>
            <w:tcW w:w="122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1.2725  </w:t>
            </w:r>
          </w:p>
        </w:tc>
        <w:tc>
          <w:tcPr>
            <w:tcW w:w="110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xml:space="preserve">6.3582  </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lt;0.001</w:t>
            </w:r>
          </w:p>
        </w:tc>
      </w:tr>
      <w:tr>
        <w:tblPrEx>
          <w:tblCellMar>
            <w:top w:w="0" w:type="dxa"/>
            <w:left w:w="108" w:type="dxa"/>
            <w:bottom w:w="0" w:type="dxa"/>
            <w:right w:w="108" w:type="dxa"/>
          </w:tblCellMar>
        </w:tblPrEx>
        <w:trPr>
          <w:trHeight w:val="288" w:hRule="atLeast"/>
        </w:trPr>
        <w:tc>
          <w:tcPr>
            <w:tcW w:w="1260"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Остатки</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jc w:val="right"/>
              <w:rPr>
                <w:rFonts w:ascii="Calibri" w:hAnsi="Calibri" w:eastAsia="Times New Roman" w:cs="Calibri"/>
                <w:color w:val="000000"/>
                <w:lang w:eastAsia="ru-RU"/>
              </w:rPr>
            </w:pPr>
            <w:r>
              <w:rPr>
                <w:rFonts w:ascii="Calibri" w:hAnsi="Calibri" w:eastAsia="Times New Roman" w:cs="Calibri"/>
                <w:color w:val="000000"/>
                <w:lang w:eastAsia="ru-RU"/>
              </w:rPr>
              <w:t>82</w:t>
            </w:r>
          </w:p>
        </w:tc>
        <w:tc>
          <w:tcPr>
            <w:tcW w:w="122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16.4109</w:t>
            </w:r>
          </w:p>
        </w:tc>
        <w:tc>
          <w:tcPr>
            <w:tcW w:w="110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c>
          <w:tcPr>
            <w:tcW w:w="960"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Calibri" w:hAnsi="Calibri" w:eastAsia="Times New Roman" w:cs="Calibri"/>
                <w:color w:val="000000"/>
                <w:lang w:eastAsia="ru-RU"/>
              </w:rPr>
            </w:pPr>
            <w:r>
              <w:rPr>
                <w:rFonts w:ascii="Calibri" w:hAnsi="Calibri" w:eastAsia="Times New Roman" w:cs="Calibri"/>
                <w:color w:val="000000"/>
                <w:lang w:eastAsia="ru-RU"/>
              </w:rPr>
              <w:t> </w:t>
            </w:r>
          </w:p>
        </w:tc>
      </w:tr>
    </w:tbl>
    <w:p>
      <w:pPr>
        <w:spacing w:after="0" w:line="240" w:lineRule="auto"/>
      </w:pPr>
      <w:r>
        <w:br w:type="page"/>
      </w:r>
    </w:p>
    <w:p>
      <w:pPr>
        <w:spacing w:after="0" w:line="240" w:lineRule="auto"/>
        <w:ind w:firstLine="708"/>
        <w:sectPr>
          <w:pgSz w:w="11906" w:h="16838"/>
          <w:pgMar w:top="1134" w:right="851" w:bottom="1134" w:left="1701" w:header="709" w:footer="709" w:gutter="0"/>
          <w:cols w:space="708" w:num="1"/>
          <w:docGrid w:linePitch="360" w:charSpace="0"/>
        </w:sectPr>
      </w:pPr>
    </w:p>
    <w:p>
      <w:pPr>
        <w:spacing w:after="0" w:line="240" w:lineRule="auto"/>
        <w:ind w:firstLine="708"/>
      </w:pPr>
      <w:r>
        <w:rPr>
          <w:rFonts w:ascii="Times New Roman" w:hAnsi="Times New Roman" w:eastAsia="Times New Roman" w:cs="Times New Roman"/>
          <w:snapToGrid w:val="0"/>
          <w:color w:val="000000"/>
          <w:w w:val="0"/>
          <w:sz w:val="0"/>
          <w:szCs w:val="0"/>
          <w:u w:color="000000"/>
          <w:shd w:val="clear" w:color="000000" w:fill="000000"/>
          <w:lang w:eastAsia="ru-RU"/>
        </w:rPr>
        <w:drawing>
          <wp:anchor distT="0" distB="0" distL="114300" distR="114300" simplePos="0" relativeHeight="251659264" behindDoc="0" locked="0" layoutInCell="1" allowOverlap="1">
            <wp:simplePos x="0" y="0"/>
            <wp:positionH relativeFrom="margin">
              <wp:align>center</wp:align>
            </wp:positionH>
            <wp:positionV relativeFrom="paragraph">
              <wp:posOffset>146685</wp:posOffset>
            </wp:positionV>
            <wp:extent cx="10339705" cy="4711700"/>
            <wp:effectExtent l="0" t="0" r="5080" b="0"/>
            <wp:wrapNone/>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Рисунок 25"/>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a:xfrm>
                      <a:off x="0" y="0"/>
                      <a:ext cx="10339561" cy="4711698"/>
                    </a:xfrm>
                    <a:prstGeom prst="rect">
                      <a:avLst/>
                    </a:prstGeom>
                    <a:noFill/>
                    <a:ln>
                      <a:noFill/>
                    </a:ln>
                  </pic:spPr>
                </pic:pic>
              </a:graphicData>
            </a:graphic>
          </wp:anchor>
        </w:drawing>
      </w:r>
    </w:p>
    <w:p>
      <w:pPr>
        <w:spacing w:after="0" w:line="240" w:lineRule="auto"/>
        <w:ind w:firstLine="708"/>
      </w:pPr>
    </w:p>
    <w:p>
      <w:pPr>
        <w:spacing w:after="0" w:line="240" w:lineRule="auto"/>
        <w:ind w:firstLine="708"/>
      </w:pPr>
    </w:p>
    <w:p>
      <w:pPr>
        <w:spacing w:after="0" w:line="240" w:lineRule="auto"/>
        <w:ind w:firstLine="708"/>
      </w:pPr>
    </w:p>
    <w:p>
      <w:pPr>
        <w:spacing w:after="0" w:line="240" w:lineRule="auto"/>
        <w:ind w:firstLine="708"/>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pPr>
    </w:p>
    <w:p>
      <w:pPr>
        <w:spacing w:after="0" w:line="240" w:lineRule="auto"/>
        <w:sectPr>
          <w:pgSz w:w="16838" w:h="11906" w:orient="landscape"/>
          <w:pgMar w:top="1701" w:right="1134" w:bottom="851" w:left="1134" w:header="709" w:footer="709" w:gutter="0"/>
          <w:cols w:space="708" w:num="1"/>
          <w:docGrid w:linePitch="360" w:charSpace="0"/>
        </w:sectPr>
      </w:pPr>
      <w:r>
        <w:t>(Рис. ???. Ординация особей (левая панель) и метаболитов (правая панель) в первых двух канонических осях. На правой панели стрелка указывает направление, соответствующее увеличению солености; красный и синий крестики маркируют центроиды, соответствующие двум видам (</w:t>
      </w:r>
      <w:r>
        <w:rPr>
          <w:lang w:val="en-US"/>
        </w:rPr>
        <w:t>MT</w:t>
      </w:r>
      <w:r>
        <w:t xml:space="preserve"> и </w:t>
      </w:r>
      <w:r>
        <w:rPr>
          <w:lang w:val="en-US"/>
        </w:rPr>
        <w:t>ME</w:t>
      </w:r>
      <w:r>
        <w:t>, соответственно).</w:t>
      </w:r>
    </w:p>
    <w:p>
      <w:pPr>
        <w:spacing w:after="0" w:line="240" w:lineRule="auto"/>
      </w:pPr>
      <w:r>
        <w:tab/>
      </w:r>
      <w:r>
        <w:t xml:space="preserve">Как видно из ординации (Рис. ???), изменение концентрации большинства метаболитов объясняется либо фактором вида, либо фактором солености. К метаболитам, которые сильно связаны с осью </w:t>
      </w:r>
      <w:r>
        <w:rPr>
          <w:lang w:val="en-US"/>
        </w:rPr>
        <w:t>RDA</w:t>
      </w:r>
      <w:r>
        <w:t xml:space="preserve">2 (отражает видовую принадлежность мидий) относятся: гистиндин, аспарагин, триптофан, фениаланин, АМФ и ЦМФ, а также цистин. Практически все эти вещества, кроме азотистых оснований, относятся к минорным осмолитам и не были отнесены нами ни к каким другим функциональным группам. Наиболее интересная картина представляется вдоль оси </w:t>
      </w:r>
      <w:r>
        <w:rPr>
          <w:lang w:val="en-US"/>
        </w:rPr>
        <w:t>RDA</w:t>
      </w:r>
      <w:r>
        <w:t xml:space="preserve">1 (которая отражает изменение концентрации метаболитов с соленостью). К признакам с наибольшей нагрузкой на эту ось относятся метаболиты из функциональной группы азотистого обмена и экскреции (орнитин, аргининосуккцинат, аргинин), а также </w:t>
      </w:r>
      <w:commentRangeStart w:id="28"/>
      <w:r>
        <w:rPr>
          <w:highlight w:val="yellow"/>
        </w:rPr>
        <w:t xml:space="preserve">мажорные </w:t>
      </w:r>
      <w:commentRangeEnd w:id="28"/>
      <w:r>
        <w:commentReference w:id="28"/>
      </w:r>
      <w:r>
        <w:t xml:space="preserve">осмолиты (таурин и глицин). Кроме того, по-видимому, соленость негативно влияет на концентрацию метионин сульфоксида – маркера оксидативного стресса. Однако, примечательно, что ни суккцинат, ни малат, не изменяют своей концентрации в зависимости от солености. Метаболиты, связанные с азотистым обменом и экскрецией, закономерно демонстрируют повышение концентрации в условиях опреснения, тогда концентрация мажорных осмолитов, наоборот, положительно связана с соленостью. На фоне изменения концентрации мажорных осмолитов с соленость, изменения концентрации минорных осмолитов выглядят незначительными.  Необходимо отметить, что именно изменчивость концентрации таурина, глицина и орнитина (для всех – в жабрах и гепатопанкреасе), а также аргининосуккцината (только в жабрах) – лучше изменчивости других метаболитов объясняется моделью. Именно для этих метаболитов доля объясненной моделью изменчивости превосходит долю необъясненной. </w:t>
      </w:r>
    </w:p>
    <w:p>
      <w:pPr>
        <w:spacing w:after="0" w:line="240" w:lineRule="auto"/>
      </w:pPr>
      <w:r>
        <w:tab/>
      </w:r>
    </w:p>
    <w:p>
      <w:pPr>
        <w:spacing w:after="0" w:line="240" w:lineRule="auto"/>
      </w:pPr>
      <w:r>
        <w:tab/>
      </w:r>
      <w:r>
        <w:t xml:space="preserve">Для отдельных метаболитов и осмолитов нами был проведен дисперсионный анализ. Результаты дисперсионного анализа приведены в Таблице ??? Приложения.   </w:t>
      </w:r>
    </w:p>
    <w:p>
      <w:pPr>
        <w:spacing w:after="0" w:line="240" w:lineRule="auto"/>
      </w:pPr>
      <w:r>
        <w:t xml:space="preserve">Дисперсионный анализ показал, что три основных участника цикла мочевой кислоты (орнитин, аргинин и аргининосуккцинат) сильно зависели от солености. Для тканей гепатопанкреаса дисперсионный анализ показал достоверное влияние вида на все три метаболита. МЕ демонстрировали гораздо большие значения концентраций метаболитов цикла мочевой кислоты (см. Рис. ???). Для орнитина в гепатопанкреасе было показано достоверное влияние взаимодействия факторов вида и солености. Так, например, в условиях экстремального опреснения концентрация орнитина у МЕ возрастала гораздо больше, нежели у МТ. Влияние взаимодействия факторов было, так же, достоверным и для концентрации аргинина в жаберной ткани. Тенденция к изменению концентрации в гипосалинных условиях для аргинина была аналогичной орнитину. </w:t>
      </w:r>
    </w:p>
    <w:p>
      <w:pPr>
        <w:spacing w:after="0" w:line="240" w:lineRule="auto"/>
      </w:pPr>
      <w:r>
        <w:tab/>
      </w:r>
      <w:r>
        <w:t xml:space="preserve">Соленость оказывала значимый эффект на все три мажорных осмолита – их концентрация снижалась с понижением солености. Видовые различия в концентрации таурина – самого многочисленного из мажорных осмолитов – были значительны в жаберной ткани (см. Рис. ???). МЕ характеризовались повышенной концентрацией таурина. В случае аспартата и глицина было показано достоверное влияние взаимодействия факторов на их концентрацию. Так, например, в условиях нормальной солености МТ демонстрировали повышенную концентрацию глицина как в жабрах, так и в гепатопанкреасе (см. Рис. ???), однако при понижении солености его концентрация у МЕ и МТ – практически не отличалась. Аналогичной была тенденция и для аспартата. </w:t>
      </w:r>
    </w:p>
    <w:p>
      <w:pPr>
        <w:spacing w:after="0" w:line="240" w:lineRule="auto"/>
      </w:pPr>
      <w:r>
        <w:tab/>
      </w:r>
      <w:r>
        <w:t xml:space="preserve">Только часть метаболитов, характеризующих аэробный и анаэробный обмен, изменялась с понижением солености. Концентрации малата и суккцината были выше при 16‰. Концентрация лактата не изменялась при изменении солености вовсе. Примечательно, что концентрация метионин сульфоксида – маркера оксидативного стресса – достоверно повышалась в гипосалинных условиях. Однако, никаких видовых различий в концентрациях этих метаболитов нами не было обнаружено. </w:t>
      </w:r>
    </w:p>
    <w:p>
      <w:pPr>
        <w:spacing w:after="0" w:line="240" w:lineRule="auto"/>
      </w:pPr>
      <w:r>
        <w:tab/>
      </w:r>
      <w:r>
        <w:t xml:space="preserve">Дисперсионный анализ показал достоверные видовые различия только в концентрации АМФ – его концентрация в жаберной ткани была значительно выше у МЕ. Тогда как для ЦМФ никаких различий мы не обнаружили. Концентрация ГМФ достоверно зависела от солености. В обеих тканях его концентрация была выше у МЕ. </w:t>
      </w:r>
    </w:p>
    <w:p>
      <w:pPr>
        <w:spacing w:after="0" w:line="240" w:lineRule="auto"/>
        <w:rPr>
          <w:del w:id="0" w:author="Гуннлауг Иллугасон" w:date="2023-06-12T20:28:00Z"/>
        </w:rPr>
      </w:pPr>
    </w:p>
    <w:p>
      <w:pPr>
        <w:spacing w:after="0" w:line="240" w:lineRule="auto"/>
        <w:rPr>
          <w:lang w:val="en-US"/>
        </w:rPr>
      </w:pPr>
    </w:p>
    <w:p>
      <w:pPr>
        <w:spacing w:after="0" w:line="240" w:lineRule="auto"/>
        <w:sectPr>
          <w:pgSz w:w="11906" w:h="16838"/>
          <w:pgMar w:top="1134" w:right="851" w:bottom="1134" w:left="1701" w:header="709" w:footer="709" w:gutter="0"/>
          <w:cols w:space="708" w:num="1"/>
          <w:docGrid w:linePitch="360" w:charSpace="0"/>
        </w:sectPr>
      </w:pPr>
    </w:p>
    <w:p>
      <w:pPr>
        <w:spacing w:after="0" w:line="240" w:lineRule="auto"/>
      </w:pPr>
      <w:r>
        <w:rPr>
          <w:lang w:eastAsia="ru-RU"/>
        </w:rPr>
        <w:drawing>
          <wp:anchor distT="0" distB="0" distL="114300" distR="114300" simplePos="0" relativeHeight="251660288" behindDoc="1" locked="0" layoutInCell="1" allowOverlap="1">
            <wp:simplePos x="0" y="0"/>
            <wp:positionH relativeFrom="page">
              <wp:align>right</wp:align>
            </wp:positionH>
            <wp:positionV relativeFrom="paragraph">
              <wp:posOffset>-988695</wp:posOffset>
            </wp:positionV>
            <wp:extent cx="10450830" cy="3215005"/>
            <wp:effectExtent l="0" t="0" r="8255" b="5080"/>
            <wp:wrapNone/>
            <wp:docPr id="29" name="Рисунок 29" descr="C:\Users\anton\OneDrive\Рабочий стол\Sci_stuff\doplom2023_pics\Орнитин и компания.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Рисунок 29" descr="C:\Users\anton\OneDrive\Рабочий стол\Sci_stuff\doplom2023_pics\Орнитин и компания.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10450800" cy="3214800"/>
                    </a:xfrm>
                    <a:prstGeom prst="rect">
                      <a:avLst/>
                    </a:prstGeom>
                    <a:noFill/>
                    <a:ln>
                      <a:noFill/>
                    </a:ln>
                  </pic:spPr>
                </pic:pic>
              </a:graphicData>
            </a:graphic>
          </wp:anchor>
        </w:drawing>
      </w:r>
    </w:p>
    <w:p>
      <w:pPr>
        <w:spacing w:after="0" w:line="240" w:lineRule="auto"/>
      </w:pPr>
    </w:p>
    <w:p>
      <w:pPr>
        <w:spacing w:after="0" w:line="240" w:lineRule="auto"/>
      </w:pPr>
      <w:r>
        <w:rPr>
          <w:lang w:eastAsia="ru-RU"/>
        </w:rPr>
        <w:drawing>
          <wp:anchor distT="0" distB="0" distL="114300" distR="114300" simplePos="0" relativeHeight="251661312" behindDoc="1" locked="0" layoutInCell="1" allowOverlap="1">
            <wp:simplePos x="0" y="0"/>
            <wp:positionH relativeFrom="page">
              <wp:align>right</wp:align>
            </wp:positionH>
            <wp:positionV relativeFrom="paragraph">
              <wp:posOffset>1946910</wp:posOffset>
            </wp:positionV>
            <wp:extent cx="10450830" cy="3215640"/>
            <wp:effectExtent l="0" t="0" r="7620" b="3810"/>
            <wp:wrapNone/>
            <wp:docPr id="30" name="Рисунок 30" descr="C:\Users\anton\OneDrive\Рабочий стол\Sci_stuff\doplom2023_pics\Таурин и к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Рисунок 30" descr="C:\Users\anton\OneDrive\Рабочий стол\Sci_stuff\doplom2023_pics\Таурин и ко.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10451009" cy="3215640"/>
                    </a:xfrm>
                    <a:prstGeom prst="rect">
                      <a:avLst/>
                    </a:prstGeom>
                    <a:noFill/>
                    <a:ln>
                      <a:noFill/>
                    </a:ln>
                  </pic:spPr>
                </pic:pic>
              </a:graphicData>
            </a:graphic>
          </wp:anchor>
        </w:drawing>
      </w:r>
      <w:r>
        <w:br w:type="page"/>
      </w:r>
    </w:p>
    <w:p>
      <w:pPr>
        <w:spacing w:after="0" w:line="240" w:lineRule="auto"/>
        <w:sectPr>
          <w:pgSz w:w="16838" w:h="11906" w:orient="landscape"/>
          <w:pgMar w:top="1701" w:right="1134" w:bottom="851" w:left="1134" w:header="709" w:footer="709" w:gutter="0"/>
          <w:cols w:space="708" w:num="1"/>
          <w:docGrid w:linePitch="360" w:charSpace="0"/>
        </w:sectPr>
      </w:pPr>
    </w:p>
    <w:p>
      <w:pPr>
        <w:spacing w:after="0" w:line="240" w:lineRule="auto"/>
        <w:rPr>
          <w:b/>
        </w:rPr>
      </w:pPr>
      <w:r>
        <w:rPr>
          <w:b/>
        </w:rPr>
        <w:t>Глава 4. Обсуждение.</w:t>
      </w:r>
    </w:p>
    <w:p>
      <w:pPr>
        <w:spacing w:after="0" w:line="240" w:lineRule="auto"/>
        <w:rPr>
          <w:ins w:id="1" w:author="polyd" w:date="2023-06-13T19:56:49Z"/>
        </w:rPr>
      </w:pPr>
      <w:r>
        <w:tab/>
      </w:r>
    </w:p>
    <w:p>
      <w:pPr>
        <w:spacing w:after="0" w:line="240" w:lineRule="auto"/>
        <w:rPr>
          <w:del w:id="2" w:author="polyd" w:date="2023-06-13T20:44:49Z"/>
          <w:rFonts w:hint="default"/>
          <w:lang w:val="ru-RU"/>
        </w:rPr>
      </w:pPr>
    </w:p>
    <w:p>
      <w:pPr>
        <w:spacing w:after="0" w:line="240" w:lineRule="auto"/>
        <w:rPr>
          <w:del w:id="3" w:author="polyd" w:date="2023-06-13T20:44:49Z"/>
        </w:rPr>
      </w:pPr>
    </w:p>
    <w:p>
      <w:pPr>
        <w:spacing w:after="0" w:line="240" w:lineRule="auto"/>
        <w:rPr>
          <w:ins w:id="4" w:author="polyd" w:date="2023-06-13T20:03:15Z"/>
          <w:strike/>
          <w:rPrChange w:id="5" w:author="polyd" w:date="2023-06-13T20:03:44Z">
            <w:rPr>
              <w:ins w:id="6" w:author="polyd" w:date="2023-06-13T20:03:15Z"/>
            </w:rPr>
          </w:rPrChange>
        </w:rPr>
      </w:pPr>
      <w:del w:id="7" w:author="polyd" w:date="2023-06-13T20:44:49Z">
        <w:r>
          <w:rPr/>
          <w:delText xml:space="preserve">Проделанная нами работа заключается в сравнении физиологических характеристик </w:delText>
        </w:r>
      </w:del>
      <w:del w:id="8" w:author="polyd" w:date="2023-06-13T20:44:49Z">
        <w:r>
          <w:rPr>
            <w:lang w:val="en-US"/>
          </w:rPr>
          <w:delText>MT</w:delText>
        </w:r>
      </w:del>
      <w:del w:id="9" w:author="polyd" w:date="2023-06-13T20:44:49Z">
        <w:r>
          <w:rPr/>
          <w:delText xml:space="preserve"> и </w:delText>
        </w:r>
      </w:del>
      <w:del w:id="10" w:author="polyd" w:date="2023-06-13T20:44:49Z">
        <w:r>
          <w:rPr>
            <w:lang w:val="en-US"/>
          </w:rPr>
          <w:delText>ME</w:delText>
        </w:r>
      </w:del>
      <w:del w:id="11" w:author="polyd" w:date="2023-06-13T20:44:49Z">
        <w:r>
          <w:rPr/>
          <w:delText xml:space="preserve"> и оценке влияния на них ряда биотических факторов, а также солености. Насколько нам известно, на настоящий момент отсутствуют исследования, в которых физиологические признаки МТ и МЕ рассматриваются именно в условиях совместных поселений. </w:delText>
        </w:r>
      </w:del>
    </w:p>
    <w:p>
      <w:pPr>
        <w:spacing w:after="0" w:line="240" w:lineRule="auto"/>
        <w:rPr>
          <w:strike/>
          <w:rPrChange w:id="12" w:author="polyd" w:date="2023-06-13T20:03:44Z">
            <w:rPr/>
          </w:rPrChange>
        </w:rPr>
      </w:pPr>
      <w:r>
        <w:rPr>
          <w:strike/>
          <w:rPrChange w:id="13" w:author="polyd" w:date="2023-06-13T20:03:44Z">
            <w:rPr/>
          </w:rPrChange>
        </w:rPr>
        <w:t xml:space="preserve">Исследований, которые бы каким-либо образом моделировали развитие совместных поселений криптических видов мидий и рассматривали бы в таких поселениях конкурентные отношения – в литературе вовсе нет.  </w:t>
      </w:r>
    </w:p>
    <w:p>
      <w:pPr>
        <w:spacing w:after="0" w:line="240" w:lineRule="auto"/>
        <w:ind w:left="110" w:hanging="110" w:hangingChars="50"/>
        <w:rPr>
          <w:ins w:id="15" w:author="polyd" w:date="2023-06-13T20:45:10Z"/>
          <w:rFonts w:hint="default"/>
          <w:lang w:val="ru-RU"/>
        </w:rPr>
        <w:pPrChange w:id="14" w:author="polyd" w:date="2023-06-13T20:04:41Z">
          <w:pPr>
            <w:spacing w:after="0" w:line="240" w:lineRule="auto"/>
          </w:pPr>
        </w:pPrChange>
      </w:pPr>
      <w:r>
        <w:tab/>
      </w:r>
      <w:ins w:id="16" w:author="polyd" w:date="2023-06-13T20:03:54Z">
        <w:r>
          <w:rPr>
            <w:lang w:val="ru-RU"/>
          </w:rPr>
          <w:t>Бол</w:t>
        </w:r>
      </w:ins>
      <w:ins w:id="17" w:author="polyd" w:date="2023-06-13T20:03:55Z">
        <w:r>
          <w:rPr>
            <w:lang w:val="ru-RU"/>
          </w:rPr>
          <w:t>ьшин</w:t>
        </w:r>
      </w:ins>
      <w:ins w:id="18" w:author="polyd" w:date="2023-06-13T20:03:56Z">
        <w:r>
          <w:rPr>
            <w:lang w:val="ru-RU"/>
          </w:rPr>
          <w:t>ство</w:t>
        </w:r>
      </w:ins>
      <w:ins w:id="19" w:author="polyd" w:date="2023-06-13T20:03:56Z">
        <w:r>
          <w:rPr>
            <w:rFonts w:hint="default"/>
            <w:lang w:val="ru-RU"/>
          </w:rPr>
          <w:t xml:space="preserve"> </w:t>
        </w:r>
      </w:ins>
      <w:ins w:id="20" w:author="polyd" w:date="2023-06-13T20:03:57Z">
        <w:r>
          <w:rPr>
            <w:rFonts w:hint="default"/>
            <w:lang w:val="ru-RU"/>
          </w:rPr>
          <w:t>э</w:t>
        </w:r>
      </w:ins>
      <w:ins w:id="21" w:author="polyd" w:date="2023-06-13T20:03:58Z">
        <w:r>
          <w:rPr>
            <w:rFonts w:hint="default"/>
            <w:lang w:val="ru-RU"/>
          </w:rPr>
          <w:t>ко</w:t>
        </w:r>
      </w:ins>
      <w:ins w:id="22" w:author="polyd" w:date="2023-06-13T20:03:59Z">
        <w:r>
          <w:rPr>
            <w:rFonts w:hint="default"/>
            <w:lang w:val="ru-RU"/>
          </w:rPr>
          <w:t>физ</w:t>
        </w:r>
      </w:ins>
      <w:ins w:id="23" w:author="polyd" w:date="2023-06-13T20:04:00Z">
        <w:r>
          <w:rPr>
            <w:rFonts w:hint="default"/>
            <w:lang w:val="ru-RU"/>
          </w:rPr>
          <w:t>иолог</w:t>
        </w:r>
      </w:ins>
      <w:ins w:id="24" w:author="polyd" w:date="2023-06-13T20:04:01Z">
        <w:r>
          <w:rPr>
            <w:rFonts w:hint="default"/>
            <w:lang w:val="ru-RU"/>
          </w:rPr>
          <w:t>иче</w:t>
        </w:r>
      </w:ins>
      <w:ins w:id="25" w:author="polyd" w:date="2023-06-13T20:04:02Z">
        <w:r>
          <w:rPr>
            <w:rFonts w:hint="default"/>
            <w:lang w:val="ru-RU"/>
          </w:rPr>
          <w:t>ки</w:t>
        </w:r>
      </w:ins>
      <w:ins w:id="26" w:author="polyd" w:date="2023-06-13T20:04:03Z">
        <w:r>
          <w:rPr>
            <w:rFonts w:hint="default"/>
            <w:lang w:val="ru-RU"/>
          </w:rPr>
          <w:t xml:space="preserve">х </w:t>
        </w:r>
      </w:ins>
      <w:ins w:id="27" w:author="polyd" w:date="2023-06-13T20:04:04Z">
        <w:r>
          <w:rPr>
            <w:rFonts w:hint="default"/>
            <w:lang w:val="ru-RU"/>
          </w:rPr>
          <w:t>рабо</w:t>
        </w:r>
      </w:ins>
      <w:ins w:id="28" w:author="polyd" w:date="2023-06-13T20:04:05Z">
        <w:r>
          <w:rPr>
            <w:rFonts w:hint="default"/>
            <w:lang w:val="ru-RU"/>
          </w:rPr>
          <w:t>т</w:t>
        </w:r>
      </w:ins>
      <w:ins w:id="29" w:author="polyd" w:date="2023-06-13T20:04:06Z">
        <w:r>
          <w:rPr>
            <w:rFonts w:hint="default"/>
            <w:lang w:val="ru-RU"/>
          </w:rPr>
          <w:t>,</w:t>
        </w:r>
      </w:ins>
      <w:ins w:id="30" w:author="polyd" w:date="2023-06-13T20:04:07Z">
        <w:r>
          <w:rPr>
            <w:rFonts w:hint="default"/>
            <w:lang w:val="ru-RU"/>
          </w:rPr>
          <w:t xml:space="preserve"> </w:t>
        </w:r>
      </w:ins>
      <w:ins w:id="31" w:author="polyd" w:date="2023-06-13T20:04:08Z">
        <w:r>
          <w:rPr>
            <w:rFonts w:hint="default"/>
            <w:lang w:val="ru-RU"/>
          </w:rPr>
          <w:t>посв</w:t>
        </w:r>
      </w:ins>
      <w:ins w:id="32" w:author="polyd" w:date="2023-06-13T20:04:09Z">
        <w:r>
          <w:rPr>
            <w:rFonts w:hint="default"/>
            <w:lang w:val="ru-RU"/>
          </w:rPr>
          <w:t>ященн</w:t>
        </w:r>
      </w:ins>
      <w:ins w:id="33" w:author="polyd" w:date="2023-06-13T20:04:10Z">
        <w:r>
          <w:rPr>
            <w:rFonts w:hint="default"/>
            <w:lang w:val="ru-RU"/>
          </w:rPr>
          <w:t>ых</w:t>
        </w:r>
      </w:ins>
      <w:ins w:id="34" w:author="polyd" w:date="2023-06-13T20:04:30Z">
        <w:r>
          <w:rPr>
            <w:rFonts w:hint="default"/>
            <w:lang w:val="ru-RU"/>
          </w:rPr>
          <w:t xml:space="preserve"> ко</w:t>
        </w:r>
      </w:ins>
      <w:ins w:id="35" w:author="polyd" w:date="2023-06-13T20:04:31Z">
        <w:r>
          <w:rPr>
            <w:rFonts w:hint="default"/>
            <w:lang w:val="ru-RU"/>
          </w:rPr>
          <w:t>мпл</w:t>
        </w:r>
      </w:ins>
      <w:ins w:id="36" w:author="polyd" w:date="2023-06-13T20:04:32Z">
        <w:r>
          <w:rPr>
            <w:rFonts w:hint="default"/>
            <w:lang w:val="ru-RU"/>
          </w:rPr>
          <w:t>екс</w:t>
        </w:r>
      </w:ins>
      <w:ins w:id="37" w:author="polyd" w:date="2023-06-13T20:05:01Z">
        <w:r>
          <w:rPr>
            <w:rFonts w:hint="default"/>
            <w:lang w:val="ru-RU"/>
          </w:rPr>
          <w:t>у</w:t>
        </w:r>
      </w:ins>
      <w:ins w:id="38" w:author="polyd" w:date="2023-06-13T20:04:33Z">
        <w:r>
          <w:rPr>
            <w:rFonts w:hint="default"/>
            <w:lang w:val="ru-RU"/>
          </w:rPr>
          <w:t xml:space="preserve"> кр</w:t>
        </w:r>
      </w:ins>
      <w:ins w:id="39" w:author="polyd" w:date="2023-06-13T20:04:34Z">
        <w:r>
          <w:rPr>
            <w:rFonts w:hint="default"/>
            <w:lang w:val="ru-RU"/>
          </w:rPr>
          <w:t>ипти</w:t>
        </w:r>
      </w:ins>
      <w:ins w:id="40" w:author="polyd" w:date="2023-06-13T20:04:35Z">
        <w:r>
          <w:rPr>
            <w:rFonts w:hint="default"/>
            <w:lang w:val="ru-RU"/>
          </w:rPr>
          <w:t>чески</w:t>
        </w:r>
      </w:ins>
      <w:ins w:id="41" w:author="polyd" w:date="2023-06-13T20:04:36Z">
        <w:r>
          <w:rPr>
            <w:rFonts w:hint="default"/>
            <w:lang w:val="ru-RU"/>
          </w:rPr>
          <w:t>х ви</w:t>
        </w:r>
      </w:ins>
      <w:ins w:id="42" w:author="polyd" w:date="2023-06-13T20:04:37Z">
        <w:r>
          <w:rPr>
            <w:rFonts w:hint="default"/>
            <w:lang w:val="ru-RU"/>
          </w:rPr>
          <w:t xml:space="preserve">дов </w:t>
        </w:r>
      </w:ins>
      <w:ins w:id="43" w:author="polyd" w:date="2023-06-13T20:04:46Z">
        <w:r>
          <w:rPr>
            <w:rFonts w:hint="default"/>
            <w:lang w:val="en-US"/>
          </w:rPr>
          <w:t>M</w:t>
        </w:r>
      </w:ins>
      <w:ins w:id="44" w:author="polyd" w:date="2023-06-13T20:04:47Z">
        <w:r>
          <w:rPr>
            <w:rFonts w:hint="default"/>
            <w:lang w:val="en-US"/>
          </w:rPr>
          <w:t xml:space="preserve">E </w:t>
        </w:r>
      </w:ins>
      <w:ins w:id="45" w:author="polyd" w:date="2023-06-13T20:04:48Z">
        <w:r>
          <w:rPr>
            <w:rFonts w:hint="default"/>
            <w:lang w:val="ru-RU"/>
          </w:rPr>
          <w:t xml:space="preserve">и </w:t>
        </w:r>
      </w:ins>
      <w:ins w:id="46" w:author="polyd" w:date="2023-06-13T20:04:41Z">
        <w:r>
          <w:rPr>
            <w:rFonts w:hint="default"/>
            <w:lang w:val="en-US"/>
          </w:rPr>
          <w:t>M</w:t>
        </w:r>
      </w:ins>
      <w:ins w:id="47" w:author="polyd" w:date="2023-06-13T20:04:42Z">
        <w:r>
          <w:rPr>
            <w:rFonts w:hint="default"/>
            <w:lang w:val="en-US"/>
          </w:rPr>
          <w:t>T</w:t>
        </w:r>
      </w:ins>
      <w:ins w:id="48" w:author="polyd" w:date="2023-06-13T20:05:05Z">
        <w:r>
          <w:rPr>
            <w:rFonts w:hint="default"/>
            <w:lang w:val="ru-RU"/>
          </w:rPr>
          <w:t xml:space="preserve">, </w:t>
        </w:r>
      </w:ins>
      <w:ins w:id="49" w:author="polyd" w:date="2023-06-13T20:05:06Z">
        <w:r>
          <w:rPr>
            <w:rFonts w:hint="default"/>
            <w:lang w:val="ru-RU"/>
          </w:rPr>
          <w:t>сосре</w:t>
        </w:r>
      </w:ins>
      <w:ins w:id="50" w:author="polyd" w:date="2023-06-13T20:05:07Z">
        <w:r>
          <w:rPr>
            <w:rFonts w:hint="default"/>
            <w:lang w:val="ru-RU"/>
          </w:rPr>
          <w:t>доточ</w:t>
        </w:r>
      </w:ins>
      <w:ins w:id="51" w:author="polyd" w:date="2023-06-13T20:05:08Z">
        <w:r>
          <w:rPr>
            <w:rFonts w:hint="default"/>
            <w:lang w:val="ru-RU"/>
          </w:rPr>
          <w:t xml:space="preserve">ено на </w:t>
        </w:r>
      </w:ins>
      <w:ins w:id="52" w:author="polyd" w:date="2023-06-13T20:05:09Z">
        <w:r>
          <w:rPr>
            <w:rFonts w:hint="default"/>
            <w:lang w:val="ru-RU"/>
          </w:rPr>
          <w:t>срав</w:t>
        </w:r>
      </w:ins>
      <w:ins w:id="53" w:author="polyd" w:date="2023-06-13T20:05:10Z">
        <w:r>
          <w:rPr>
            <w:rFonts w:hint="default"/>
            <w:lang w:val="ru-RU"/>
          </w:rPr>
          <w:t>нительн</w:t>
        </w:r>
      </w:ins>
      <w:ins w:id="54" w:author="polyd" w:date="2023-06-13T20:05:11Z">
        <w:r>
          <w:rPr>
            <w:rFonts w:hint="default"/>
            <w:lang w:val="ru-RU"/>
          </w:rPr>
          <w:t>ом анал</w:t>
        </w:r>
      </w:ins>
      <w:ins w:id="55" w:author="polyd" w:date="2023-06-13T20:05:12Z">
        <w:r>
          <w:rPr>
            <w:rFonts w:hint="default"/>
            <w:lang w:val="ru-RU"/>
          </w:rPr>
          <w:t xml:space="preserve">изе </w:t>
        </w:r>
      </w:ins>
      <w:ins w:id="56" w:author="polyd" w:date="2023-06-13T20:05:13Z">
        <w:r>
          <w:rPr>
            <w:rFonts w:hint="default"/>
            <w:lang w:val="ru-RU"/>
          </w:rPr>
          <w:t>и</w:t>
        </w:r>
      </w:ins>
      <w:ins w:id="57" w:author="polyd" w:date="2023-06-13T20:05:15Z">
        <w:r>
          <w:rPr>
            <w:rFonts w:hint="default"/>
            <w:lang w:val="ru-RU"/>
          </w:rPr>
          <w:t>х</w:t>
        </w:r>
      </w:ins>
      <w:ins w:id="58" w:author="polyd" w:date="2023-06-13T20:05:16Z">
        <w:r>
          <w:rPr>
            <w:rFonts w:hint="default"/>
            <w:lang w:val="ru-RU"/>
          </w:rPr>
          <w:t xml:space="preserve"> реа</w:t>
        </w:r>
      </w:ins>
      <w:ins w:id="59" w:author="polyd" w:date="2023-06-13T20:05:17Z">
        <w:r>
          <w:rPr>
            <w:rFonts w:hint="default"/>
            <w:lang w:val="ru-RU"/>
          </w:rPr>
          <w:t xml:space="preserve">кций </w:t>
        </w:r>
      </w:ins>
      <w:ins w:id="60" w:author="polyd" w:date="2023-06-13T20:05:18Z">
        <w:r>
          <w:rPr>
            <w:rFonts w:hint="default"/>
            <w:lang w:val="ru-RU"/>
          </w:rPr>
          <w:t xml:space="preserve">на </w:t>
        </w:r>
      </w:ins>
      <w:ins w:id="61" w:author="polyd" w:date="2023-06-13T20:05:19Z">
        <w:r>
          <w:rPr>
            <w:rFonts w:hint="default"/>
            <w:lang w:val="ru-RU"/>
          </w:rPr>
          <w:t>а</w:t>
        </w:r>
      </w:ins>
      <w:ins w:id="62" w:author="polyd" w:date="2023-06-13T20:05:20Z">
        <w:r>
          <w:rPr>
            <w:rFonts w:hint="default"/>
            <w:lang w:val="ru-RU"/>
          </w:rPr>
          <w:t>биот</w:t>
        </w:r>
      </w:ins>
      <w:ins w:id="63" w:author="polyd" w:date="2023-06-13T20:05:22Z">
        <w:r>
          <w:rPr>
            <w:rFonts w:hint="default"/>
            <w:lang w:val="ru-RU"/>
          </w:rPr>
          <w:t>и</w:t>
        </w:r>
      </w:ins>
      <w:ins w:id="64" w:author="polyd" w:date="2023-06-13T20:05:23Z">
        <w:r>
          <w:rPr>
            <w:rFonts w:hint="default"/>
            <w:lang w:val="ru-RU"/>
          </w:rPr>
          <w:t>че</w:t>
        </w:r>
      </w:ins>
      <w:ins w:id="65" w:author="polyd" w:date="2023-06-13T20:05:24Z">
        <w:r>
          <w:rPr>
            <w:rFonts w:hint="default"/>
            <w:lang w:val="ru-RU"/>
          </w:rPr>
          <w:t xml:space="preserve">ские </w:t>
        </w:r>
      </w:ins>
      <w:ins w:id="66" w:author="polyd" w:date="2023-06-13T20:05:25Z">
        <w:r>
          <w:rPr>
            <w:rFonts w:hint="default"/>
            <w:lang w:val="ru-RU"/>
          </w:rPr>
          <w:t>фа</w:t>
        </w:r>
      </w:ins>
      <w:ins w:id="67" w:author="polyd" w:date="2023-06-13T20:05:28Z">
        <w:r>
          <w:rPr>
            <w:rFonts w:hint="default"/>
            <w:lang w:val="ru-RU"/>
          </w:rPr>
          <w:t>кт</w:t>
        </w:r>
      </w:ins>
      <w:ins w:id="68" w:author="polyd" w:date="2023-06-13T20:05:29Z">
        <w:r>
          <w:rPr>
            <w:rFonts w:hint="default"/>
            <w:lang w:val="ru-RU"/>
          </w:rPr>
          <w:t>оры</w:t>
        </w:r>
      </w:ins>
      <w:ins w:id="69" w:author="polyd" w:date="2023-06-13T20:05:38Z">
        <w:r>
          <w:rPr>
            <w:rFonts w:hint="default"/>
            <w:lang w:val="ru-RU"/>
          </w:rPr>
          <w:t xml:space="preserve">, </w:t>
        </w:r>
      </w:ins>
      <w:ins w:id="70" w:author="polyd" w:date="2023-06-13T20:49:13Z">
        <w:r>
          <w:rPr>
            <w:rFonts w:hint="default"/>
            <w:lang w:val="ru-RU"/>
          </w:rPr>
          <w:t xml:space="preserve"> в</w:t>
        </w:r>
      </w:ins>
      <w:ins w:id="71" w:author="polyd" w:date="2023-06-13T20:49:14Z">
        <w:r>
          <w:rPr>
            <w:rFonts w:hint="default"/>
            <w:lang w:val="ru-RU"/>
          </w:rPr>
          <w:t xml:space="preserve"> п</w:t>
        </w:r>
      </w:ins>
      <w:ins w:id="72" w:author="polyd" w:date="2023-06-13T20:49:15Z">
        <w:r>
          <w:rPr>
            <w:rFonts w:hint="default"/>
            <w:lang w:val="ru-RU"/>
          </w:rPr>
          <w:t>ерв</w:t>
        </w:r>
      </w:ins>
      <w:ins w:id="73" w:author="polyd" w:date="2023-06-13T20:49:16Z">
        <w:r>
          <w:rPr>
            <w:rFonts w:hint="default"/>
            <w:lang w:val="ru-RU"/>
          </w:rPr>
          <w:t>ую оч</w:t>
        </w:r>
      </w:ins>
      <w:ins w:id="74" w:author="polyd" w:date="2023-06-13T20:49:17Z">
        <w:r>
          <w:rPr>
            <w:rFonts w:hint="default"/>
            <w:lang w:val="ru-RU"/>
          </w:rPr>
          <w:t>еред</w:t>
        </w:r>
      </w:ins>
      <w:ins w:id="75" w:author="polyd" w:date="2023-06-13T20:49:18Z">
        <w:r>
          <w:rPr>
            <w:rFonts w:hint="default"/>
            <w:lang w:val="ru-RU"/>
          </w:rPr>
          <w:t xml:space="preserve">ь </w:t>
        </w:r>
      </w:ins>
      <w:ins w:id="76" w:author="polyd" w:date="2023-06-13T20:49:19Z">
        <w:r>
          <w:rPr>
            <w:rFonts w:hint="default"/>
            <w:lang w:val="ru-RU"/>
          </w:rPr>
          <w:t>с</w:t>
        </w:r>
      </w:ins>
      <w:ins w:id="77" w:author="polyd" w:date="2023-06-13T20:49:20Z">
        <w:r>
          <w:rPr>
            <w:rFonts w:hint="default"/>
            <w:lang w:val="ru-RU"/>
          </w:rPr>
          <w:t>оленост</w:t>
        </w:r>
      </w:ins>
      <w:ins w:id="78" w:author="polyd" w:date="2023-06-13T20:49:21Z">
        <w:r>
          <w:rPr>
            <w:rFonts w:hint="default"/>
            <w:lang w:val="ru-RU"/>
          </w:rPr>
          <w:t>ь</w:t>
        </w:r>
      </w:ins>
      <w:ins w:id="79" w:author="polyd" w:date="2023-06-13T20:42:15Z">
        <w:r>
          <w:rPr>
            <w:rFonts w:hint="default"/>
            <w:lang w:val="en-US"/>
          </w:rPr>
          <w:t>(</w:t>
        </w:r>
      </w:ins>
      <w:ins w:id="80" w:author="polyd" w:date="2023-06-13T20:42:16Z">
        <w:r>
          <w:rPr>
            <w:rFonts w:hint="default"/>
            <w:lang w:val="en-US"/>
          </w:rPr>
          <w:t>+++</w:t>
        </w:r>
      </w:ins>
      <w:ins w:id="81" w:author="polyd" w:date="2023-06-13T20:42:17Z">
        <w:r>
          <w:rPr>
            <w:rFonts w:hint="default"/>
            <w:lang w:val="en-US"/>
          </w:rPr>
          <w:t>)</w:t>
        </w:r>
      </w:ins>
      <w:ins w:id="82" w:author="polyd" w:date="2023-06-13T20:05:48Z">
        <w:r>
          <w:rPr>
            <w:rFonts w:hint="default"/>
            <w:lang w:val="ru-RU"/>
          </w:rPr>
          <w:t xml:space="preserve">. </w:t>
        </w:r>
      </w:ins>
      <w:ins w:id="83" w:author="polyd" w:date="2023-06-13T20:05:49Z">
        <w:r>
          <w:rPr>
            <w:rFonts w:hint="default"/>
            <w:strike/>
            <w:lang w:val="ru-RU"/>
            <w:rPrChange w:id="84" w:author="polyd" w:date="2023-06-13T20:43:41Z">
              <w:rPr>
                <w:rFonts w:hint="default"/>
                <w:lang w:val="ru-RU"/>
              </w:rPr>
            </w:rPrChange>
          </w:rPr>
          <w:t>Пр</w:t>
        </w:r>
      </w:ins>
      <w:ins w:id="85" w:author="polyd" w:date="2023-06-13T20:05:50Z">
        <w:r>
          <w:rPr>
            <w:rFonts w:hint="default"/>
            <w:strike/>
            <w:lang w:val="ru-RU"/>
            <w:rPrChange w:id="86" w:author="polyd" w:date="2023-06-13T20:43:41Z">
              <w:rPr>
                <w:rFonts w:hint="default"/>
                <w:lang w:val="ru-RU"/>
              </w:rPr>
            </w:rPrChange>
          </w:rPr>
          <w:t>и эт</w:t>
        </w:r>
      </w:ins>
      <w:ins w:id="87" w:author="polyd" w:date="2023-06-13T20:05:51Z">
        <w:r>
          <w:rPr>
            <w:rFonts w:hint="default"/>
            <w:strike/>
            <w:lang w:val="ru-RU"/>
            <w:rPrChange w:id="88" w:author="polyd" w:date="2023-06-13T20:43:41Z">
              <w:rPr>
                <w:rFonts w:hint="default"/>
                <w:lang w:val="ru-RU"/>
              </w:rPr>
            </w:rPrChange>
          </w:rPr>
          <w:t xml:space="preserve">ом </w:t>
        </w:r>
      </w:ins>
      <w:ins w:id="89" w:author="polyd" w:date="2023-06-13T20:05:52Z">
        <w:r>
          <w:rPr>
            <w:rFonts w:hint="default"/>
            <w:strike/>
            <w:lang w:val="ru-RU"/>
            <w:rPrChange w:id="90" w:author="polyd" w:date="2023-06-13T20:43:41Z">
              <w:rPr>
                <w:rFonts w:hint="default"/>
                <w:lang w:val="ru-RU"/>
              </w:rPr>
            </w:rPrChange>
          </w:rPr>
          <w:t>домин</w:t>
        </w:r>
      </w:ins>
      <w:ins w:id="91" w:author="polyd" w:date="2023-06-13T20:05:53Z">
        <w:r>
          <w:rPr>
            <w:rFonts w:hint="default"/>
            <w:strike/>
            <w:lang w:val="ru-RU"/>
            <w:rPrChange w:id="92" w:author="polyd" w:date="2023-06-13T20:43:41Z">
              <w:rPr>
                <w:rFonts w:hint="default"/>
                <w:lang w:val="ru-RU"/>
              </w:rPr>
            </w:rPrChange>
          </w:rPr>
          <w:t>ирую</w:t>
        </w:r>
      </w:ins>
      <w:ins w:id="93" w:author="polyd" w:date="2023-06-13T20:05:54Z">
        <w:r>
          <w:rPr>
            <w:rFonts w:hint="default"/>
            <w:strike/>
            <w:lang w:val="ru-RU"/>
            <w:rPrChange w:id="94" w:author="polyd" w:date="2023-06-13T20:43:41Z">
              <w:rPr>
                <w:rFonts w:hint="default"/>
                <w:lang w:val="ru-RU"/>
              </w:rPr>
            </w:rPrChange>
          </w:rPr>
          <w:t>щая</w:t>
        </w:r>
      </w:ins>
      <w:ins w:id="95" w:author="polyd" w:date="2023-06-13T20:06:18Z">
        <w:r>
          <w:rPr>
            <w:rFonts w:hint="default"/>
            <w:strike/>
            <w:lang w:val="ru-RU"/>
            <w:rPrChange w:id="96" w:author="polyd" w:date="2023-06-13T20:43:41Z">
              <w:rPr>
                <w:rFonts w:hint="default"/>
                <w:lang w:val="ru-RU"/>
              </w:rPr>
            </w:rPrChange>
          </w:rPr>
          <w:t xml:space="preserve"> </w:t>
        </w:r>
      </w:ins>
      <w:ins w:id="97" w:author="polyd" w:date="2023-06-13T20:05:56Z">
        <w:r>
          <w:rPr>
            <w:rFonts w:hint="default"/>
            <w:strike/>
            <w:lang w:val="ru-RU"/>
            <w:rPrChange w:id="98" w:author="polyd" w:date="2023-06-13T20:43:41Z">
              <w:rPr>
                <w:rFonts w:hint="default"/>
                <w:lang w:val="ru-RU"/>
              </w:rPr>
            </w:rPrChange>
          </w:rPr>
          <w:t>в совре</w:t>
        </w:r>
      </w:ins>
      <w:ins w:id="99" w:author="polyd" w:date="2023-06-13T20:05:59Z">
        <w:r>
          <w:rPr>
            <w:rFonts w:hint="default"/>
            <w:strike/>
            <w:lang w:val="ru-RU"/>
            <w:rPrChange w:id="100" w:author="polyd" w:date="2023-06-13T20:43:41Z">
              <w:rPr>
                <w:rFonts w:hint="default"/>
                <w:lang w:val="ru-RU"/>
              </w:rPr>
            </w:rPrChange>
          </w:rPr>
          <w:t>менной</w:t>
        </w:r>
      </w:ins>
      <w:ins w:id="101" w:author="polyd" w:date="2023-06-13T20:06:00Z">
        <w:r>
          <w:rPr>
            <w:rFonts w:hint="default"/>
            <w:strike/>
            <w:lang w:val="ru-RU"/>
            <w:rPrChange w:id="102" w:author="polyd" w:date="2023-06-13T20:43:41Z">
              <w:rPr>
                <w:rFonts w:hint="default"/>
                <w:lang w:val="ru-RU"/>
              </w:rPr>
            </w:rPrChange>
          </w:rPr>
          <w:t xml:space="preserve"> лите</w:t>
        </w:r>
      </w:ins>
      <w:ins w:id="103" w:author="polyd" w:date="2023-06-13T20:06:01Z">
        <w:r>
          <w:rPr>
            <w:rFonts w:hint="default"/>
            <w:strike/>
            <w:lang w:val="ru-RU"/>
            <w:rPrChange w:id="104" w:author="polyd" w:date="2023-06-13T20:43:41Z">
              <w:rPr>
                <w:rFonts w:hint="default"/>
                <w:lang w:val="ru-RU"/>
              </w:rPr>
            </w:rPrChange>
          </w:rPr>
          <w:t>ратуре</w:t>
        </w:r>
      </w:ins>
      <w:ins w:id="105" w:author="polyd" w:date="2023-06-13T20:06:02Z">
        <w:r>
          <w:rPr>
            <w:rFonts w:hint="default"/>
            <w:strike/>
            <w:lang w:val="ru-RU"/>
            <w:rPrChange w:id="106" w:author="polyd" w:date="2023-06-13T20:43:41Z">
              <w:rPr>
                <w:rFonts w:hint="default"/>
                <w:lang w:val="ru-RU"/>
              </w:rPr>
            </w:rPrChange>
          </w:rPr>
          <w:t xml:space="preserve"> </w:t>
        </w:r>
      </w:ins>
      <w:ins w:id="107" w:author="polyd" w:date="2023-06-13T20:06:03Z">
        <w:r>
          <w:rPr>
            <w:rFonts w:hint="default"/>
            <w:strike/>
            <w:lang w:val="ru-RU"/>
            <w:rPrChange w:id="108" w:author="polyd" w:date="2023-06-13T20:43:41Z">
              <w:rPr>
                <w:rFonts w:hint="default"/>
                <w:lang w:val="ru-RU"/>
              </w:rPr>
            </w:rPrChange>
          </w:rPr>
          <w:t xml:space="preserve">точка </w:t>
        </w:r>
      </w:ins>
      <w:ins w:id="109" w:author="polyd" w:date="2023-06-13T20:06:04Z">
        <w:r>
          <w:rPr>
            <w:rFonts w:hint="default"/>
            <w:strike/>
            <w:lang w:val="ru-RU"/>
            <w:rPrChange w:id="110" w:author="polyd" w:date="2023-06-13T20:43:41Z">
              <w:rPr>
                <w:rFonts w:hint="default"/>
                <w:lang w:val="ru-RU"/>
              </w:rPr>
            </w:rPrChange>
          </w:rPr>
          <w:t>зрени</w:t>
        </w:r>
      </w:ins>
      <w:ins w:id="111" w:author="polyd" w:date="2023-06-13T20:06:05Z">
        <w:r>
          <w:rPr>
            <w:rFonts w:hint="default"/>
            <w:strike/>
            <w:lang w:val="ru-RU"/>
            <w:rPrChange w:id="112" w:author="polyd" w:date="2023-06-13T20:43:41Z">
              <w:rPr>
                <w:rFonts w:hint="default"/>
                <w:lang w:val="ru-RU"/>
              </w:rPr>
            </w:rPrChange>
          </w:rPr>
          <w:t>я</w:t>
        </w:r>
      </w:ins>
      <w:ins w:id="113" w:author="polyd" w:date="2023-06-13T20:06:22Z">
        <w:r>
          <w:rPr>
            <w:rFonts w:hint="default"/>
            <w:strike/>
            <w:lang w:val="ru-RU"/>
            <w:rPrChange w:id="114" w:author="polyd" w:date="2023-06-13T20:43:41Z">
              <w:rPr>
                <w:rFonts w:hint="default"/>
                <w:lang w:val="ru-RU"/>
              </w:rPr>
            </w:rPrChange>
          </w:rPr>
          <w:t xml:space="preserve"> </w:t>
        </w:r>
      </w:ins>
      <w:ins w:id="115" w:author="polyd" w:date="2023-06-13T20:06:35Z">
        <w:r>
          <w:rPr>
            <w:rFonts w:hint="default"/>
            <w:strike/>
            <w:lang w:val="ru-RU"/>
            <w:rPrChange w:id="116" w:author="polyd" w:date="2023-06-13T20:43:41Z">
              <w:rPr>
                <w:rFonts w:hint="default"/>
                <w:lang w:val="ru-RU"/>
              </w:rPr>
            </w:rPrChange>
          </w:rPr>
          <w:t>закл</w:t>
        </w:r>
      </w:ins>
      <w:ins w:id="117" w:author="polyd" w:date="2023-06-13T20:06:36Z">
        <w:r>
          <w:rPr>
            <w:rFonts w:hint="default"/>
            <w:strike/>
            <w:lang w:val="ru-RU"/>
            <w:rPrChange w:id="118" w:author="polyd" w:date="2023-06-13T20:43:41Z">
              <w:rPr>
                <w:rFonts w:hint="default"/>
                <w:lang w:val="ru-RU"/>
              </w:rPr>
            </w:rPrChange>
          </w:rPr>
          <w:t>ючае</w:t>
        </w:r>
      </w:ins>
      <w:ins w:id="119" w:author="polyd" w:date="2023-06-13T20:06:37Z">
        <w:r>
          <w:rPr>
            <w:rFonts w:hint="default"/>
            <w:strike/>
            <w:lang w:val="ru-RU"/>
            <w:rPrChange w:id="120" w:author="polyd" w:date="2023-06-13T20:43:41Z">
              <w:rPr>
                <w:rFonts w:hint="default"/>
                <w:lang w:val="ru-RU"/>
              </w:rPr>
            </w:rPrChange>
          </w:rPr>
          <w:t xml:space="preserve">тся </w:t>
        </w:r>
      </w:ins>
      <w:ins w:id="121" w:author="polyd" w:date="2023-06-13T20:06:38Z">
        <w:r>
          <w:rPr>
            <w:rFonts w:hint="default"/>
            <w:strike/>
            <w:lang w:val="ru-RU"/>
            <w:rPrChange w:id="122" w:author="polyd" w:date="2023-06-13T20:43:41Z">
              <w:rPr>
                <w:rFonts w:hint="default"/>
                <w:lang w:val="ru-RU"/>
              </w:rPr>
            </w:rPrChange>
          </w:rPr>
          <w:t>в том</w:t>
        </w:r>
      </w:ins>
      <w:ins w:id="123" w:author="polyd" w:date="2023-06-13T20:06:40Z">
        <w:r>
          <w:rPr>
            <w:rFonts w:hint="default"/>
            <w:strike/>
            <w:lang w:val="ru-RU"/>
            <w:rPrChange w:id="124" w:author="polyd" w:date="2023-06-13T20:43:41Z">
              <w:rPr>
                <w:rFonts w:hint="default"/>
                <w:lang w:val="ru-RU"/>
              </w:rPr>
            </w:rPrChange>
          </w:rPr>
          <w:t>,</w:t>
        </w:r>
      </w:ins>
      <w:ins w:id="125" w:author="polyd" w:date="2023-06-13T20:06:41Z">
        <w:r>
          <w:rPr>
            <w:rFonts w:hint="default"/>
            <w:strike/>
            <w:lang w:val="ru-RU"/>
            <w:rPrChange w:id="126" w:author="polyd" w:date="2023-06-13T20:43:41Z">
              <w:rPr>
                <w:rFonts w:hint="default"/>
                <w:lang w:val="ru-RU"/>
              </w:rPr>
            </w:rPrChange>
          </w:rPr>
          <w:t xml:space="preserve"> что </w:t>
        </w:r>
      </w:ins>
      <w:ins w:id="127" w:author="polyd" w:date="2023-06-13T20:06:51Z">
        <w:r>
          <w:rPr>
            <w:rFonts w:hint="default"/>
            <w:strike/>
            <w:lang w:val="ru-RU"/>
            <w:rPrChange w:id="128" w:author="polyd" w:date="2023-06-13T20:43:41Z">
              <w:rPr>
                <w:rFonts w:hint="default"/>
                <w:lang w:val="ru-RU"/>
              </w:rPr>
            </w:rPrChange>
          </w:rPr>
          <w:t>эт</w:t>
        </w:r>
      </w:ins>
      <w:ins w:id="129" w:author="polyd" w:date="2023-06-13T20:06:52Z">
        <w:r>
          <w:rPr>
            <w:rFonts w:hint="default"/>
            <w:strike/>
            <w:lang w:val="ru-RU"/>
            <w:rPrChange w:id="130" w:author="polyd" w:date="2023-06-13T20:43:41Z">
              <w:rPr>
                <w:rFonts w:hint="default"/>
                <w:lang w:val="ru-RU"/>
              </w:rPr>
            </w:rPrChange>
          </w:rPr>
          <w:t xml:space="preserve">и </w:t>
        </w:r>
      </w:ins>
      <w:ins w:id="131" w:author="polyd" w:date="2023-06-13T20:06:53Z">
        <w:r>
          <w:rPr>
            <w:rFonts w:hint="default"/>
            <w:strike/>
            <w:lang w:val="ru-RU"/>
            <w:rPrChange w:id="132" w:author="polyd" w:date="2023-06-13T20:43:41Z">
              <w:rPr>
                <w:rFonts w:hint="default"/>
                <w:lang w:val="ru-RU"/>
              </w:rPr>
            </w:rPrChange>
          </w:rPr>
          <w:t>два</w:t>
        </w:r>
      </w:ins>
      <w:ins w:id="133" w:author="polyd" w:date="2023-06-13T20:06:54Z">
        <w:r>
          <w:rPr>
            <w:rFonts w:hint="default"/>
            <w:strike/>
            <w:lang w:val="ru-RU"/>
            <w:rPrChange w:id="134" w:author="polyd" w:date="2023-06-13T20:43:41Z">
              <w:rPr>
                <w:rFonts w:hint="default"/>
                <w:lang w:val="ru-RU"/>
              </w:rPr>
            </w:rPrChange>
          </w:rPr>
          <w:t xml:space="preserve"> вида </w:t>
        </w:r>
      </w:ins>
      <w:ins w:id="135" w:author="polyd" w:date="2023-06-13T20:06:55Z">
        <w:r>
          <w:rPr>
            <w:rFonts w:hint="default"/>
            <w:strike/>
            <w:lang w:val="ru-RU"/>
            <w:rPrChange w:id="136" w:author="polyd" w:date="2023-06-13T20:43:41Z">
              <w:rPr>
                <w:rFonts w:hint="default"/>
                <w:lang w:val="ru-RU"/>
              </w:rPr>
            </w:rPrChange>
          </w:rPr>
          <w:t>р</w:t>
        </w:r>
      </w:ins>
      <w:ins w:id="137" w:author="polyd" w:date="2023-06-13T20:06:56Z">
        <w:r>
          <w:rPr>
            <w:rFonts w:hint="default"/>
            <w:strike/>
            <w:lang w:val="ru-RU"/>
            <w:rPrChange w:id="138" w:author="polyd" w:date="2023-06-13T20:43:41Z">
              <w:rPr>
                <w:rFonts w:hint="default"/>
                <w:lang w:val="ru-RU"/>
              </w:rPr>
            </w:rPrChange>
          </w:rPr>
          <w:t>асх</w:t>
        </w:r>
      </w:ins>
      <w:ins w:id="139" w:author="polyd" w:date="2023-06-13T20:06:57Z">
        <w:r>
          <w:rPr>
            <w:rFonts w:hint="default"/>
            <w:strike/>
            <w:lang w:val="ru-RU"/>
            <w:rPrChange w:id="140" w:author="polyd" w:date="2023-06-13T20:43:41Z">
              <w:rPr>
                <w:rFonts w:hint="default"/>
                <w:lang w:val="ru-RU"/>
              </w:rPr>
            </w:rPrChange>
          </w:rPr>
          <w:t>одятс</w:t>
        </w:r>
      </w:ins>
      <w:ins w:id="141" w:author="polyd" w:date="2023-06-13T20:06:58Z">
        <w:r>
          <w:rPr>
            <w:rFonts w:hint="default"/>
            <w:strike/>
            <w:lang w:val="ru-RU"/>
            <w:rPrChange w:id="142" w:author="polyd" w:date="2023-06-13T20:43:41Z">
              <w:rPr>
                <w:rFonts w:hint="default"/>
                <w:lang w:val="ru-RU"/>
              </w:rPr>
            </w:rPrChange>
          </w:rPr>
          <w:t xml:space="preserve">я </w:t>
        </w:r>
      </w:ins>
      <w:ins w:id="143" w:author="polyd" w:date="2023-06-13T20:07:06Z">
        <w:r>
          <w:rPr>
            <w:rFonts w:hint="default"/>
            <w:strike/>
            <w:lang w:val="ru-RU"/>
            <w:rPrChange w:id="144" w:author="polyd" w:date="2023-06-13T20:43:41Z">
              <w:rPr>
                <w:rFonts w:hint="default"/>
                <w:lang w:val="ru-RU"/>
              </w:rPr>
            </w:rPrChange>
          </w:rPr>
          <w:t>в</w:t>
        </w:r>
      </w:ins>
      <w:ins w:id="145" w:author="polyd" w:date="2023-06-13T20:07:07Z">
        <w:r>
          <w:rPr>
            <w:rFonts w:hint="default"/>
            <w:strike/>
            <w:lang w:val="ru-RU"/>
            <w:rPrChange w:id="146" w:author="polyd" w:date="2023-06-13T20:43:41Z">
              <w:rPr>
                <w:rFonts w:hint="default"/>
                <w:lang w:val="ru-RU"/>
              </w:rPr>
            </w:rPrChange>
          </w:rPr>
          <w:t xml:space="preserve"> гра</w:t>
        </w:r>
      </w:ins>
      <w:ins w:id="147" w:author="polyd" w:date="2023-06-13T20:07:08Z">
        <w:r>
          <w:rPr>
            <w:rFonts w:hint="default"/>
            <w:strike/>
            <w:lang w:val="ru-RU"/>
            <w:rPrChange w:id="148" w:author="polyd" w:date="2023-06-13T20:43:41Z">
              <w:rPr>
                <w:rFonts w:hint="default"/>
                <w:lang w:val="ru-RU"/>
              </w:rPr>
            </w:rPrChange>
          </w:rPr>
          <w:t>диен</w:t>
        </w:r>
      </w:ins>
      <w:ins w:id="149" w:author="polyd" w:date="2023-06-13T20:07:09Z">
        <w:r>
          <w:rPr>
            <w:rFonts w:hint="default"/>
            <w:strike/>
            <w:lang w:val="ru-RU"/>
            <w:rPrChange w:id="150" w:author="polyd" w:date="2023-06-13T20:43:41Z">
              <w:rPr>
                <w:rFonts w:hint="default"/>
                <w:lang w:val="ru-RU"/>
              </w:rPr>
            </w:rPrChange>
          </w:rPr>
          <w:t xml:space="preserve">те </w:t>
        </w:r>
      </w:ins>
      <w:ins w:id="151" w:author="polyd" w:date="2023-06-13T20:06:05Z">
        <w:r>
          <w:rPr>
            <w:rFonts w:hint="default"/>
            <w:strike/>
            <w:lang w:val="ru-RU"/>
            <w:rPrChange w:id="152" w:author="polyd" w:date="2023-06-13T20:43:41Z">
              <w:rPr>
                <w:rFonts w:hint="default"/>
                <w:lang w:val="ru-RU"/>
              </w:rPr>
            </w:rPrChange>
          </w:rPr>
          <w:t xml:space="preserve"> </w:t>
        </w:r>
      </w:ins>
      <w:ins w:id="153" w:author="polyd" w:date="2023-06-13T20:05:29Z">
        <w:r>
          <w:rPr>
            <w:rFonts w:hint="default"/>
            <w:strike/>
            <w:lang w:val="ru-RU"/>
            <w:rPrChange w:id="154" w:author="polyd" w:date="2023-06-13T20:43:41Z">
              <w:rPr>
                <w:rFonts w:hint="default"/>
                <w:lang w:val="ru-RU"/>
              </w:rPr>
            </w:rPrChange>
          </w:rPr>
          <w:t xml:space="preserve"> </w:t>
        </w:r>
      </w:ins>
      <w:ins w:id="155" w:author="polyd" w:date="2023-06-13T20:04:43Z">
        <w:r>
          <w:rPr>
            <w:rFonts w:hint="default"/>
            <w:strike/>
            <w:lang w:val="en-US"/>
            <w:rPrChange w:id="156" w:author="polyd" w:date="2023-06-13T20:43:41Z">
              <w:rPr>
                <w:rFonts w:hint="default"/>
                <w:lang w:val="en-US"/>
              </w:rPr>
            </w:rPrChange>
          </w:rPr>
          <w:t xml:space="preserve"> </w:t>
        </w:r>
      </w:ins>
      <w:r>
        <w:rPr>
          <w:strike/>
          <w:rPrChange w:id="157" w:author="polyd" w:date="2023-06-13T20:43:41Z">
            <w:rPr/>
          </w:rPrChange>
        </w:rPr>
        <w:t xml:space="preserve">Несмотря на то, что соленостные адаптации двустворчатых моллюсков, и особенно мидий, изучены довольно подробно, большинство существующих данных требуют тщательного пересмотра – ввиду «переоткрытия» МТ в Северной Атлантике. </w:t>
      </w:r>
      <w:ins w:id="158" w:author="polyd" w:date="2023-06-13T20:49:35Z">
        <w:r>
          <w:rPr>
            <w:rFonts w:hint="default"/>
            <w:strike/>
            <w:lang w:val="ru-RU"/>
          </w:rPr>
          <w:t xml:space="preserve"> </w:t>
        </w:r>
      </w:ins>
      <w:ins w:id="159" w:author="polyd" w:date="2023-06-13T20:49:37Z">
        <w:r>
          <w:rPr>
            <w:rFonts w:hint="default"/>
            <w:strike w:val="0"/>
            <w:lang w:val="ru-RU"/>
            <w:rPrChange w:id="160" w:author="polyd" w:date="2023-06-13T20:49:44Z">
              <w:rPr>
                <w:rFonts w:hint="default"/>
                <w:strike/>
                <w:lang w:val="ru-RU"/>
              </w:rPr>
            </w:rPrChange>
          </w:rPr>
          <w:t xml:space="preserve">Этот </w:t>
        </w:r>
      </w:ins>
      <w:ins w:id="161" w:author="polyd" w:date="2023-06-13T20:49:39Z">
        <w:r>
          <w:rPr>
            <w:rFonts w:hint="default"/>
            <w:strike w:val="0"/>
            <w:lang w:val="ru-RU"/>
            <w:rPrChange w:id="162" w:author="polyd" w:date="2023-06-13T20:49:44Z">
              <w:rPr>
                <w:rFonts w:hint="default"/>
                <w:strike/>
                <w:lang w:val="ru-RU"/>
              </w:rPr>
            </w:rPrChange>
          </w:rPr>
          <w:t>факто</w:t>
        </w:r>
      </w:ins>
      <w:ins w:id="163" w:author="polyd" w:date="2023-06-13T20:49:40Z">
        <w:r>
          <w:rPr>
            <w:rFonts w:hint="default"/>
            <w:strike w:val="0"/>
            <w:lang w:val="ru-RU"/>
            <w:rPrChange w:id="164" w:author="polyd" w:date="2023-06-13T20:49:44Z">
              <w:rPr>
                <w:rFonts w:hint="default"/>
                <w:strike/>
                <w:lang w:val="ru-RU"/>
              </w:rPr>
            </w:rPrChange>
          </w:rPr>
          <w:t>р</w:t>
        </w:r>
      </w:ins>
      <w:del w:id="165" w:author="polyd" w:date="2023-06-13T20:49:35Z">
        <w:r>
          <w:rPr/>
          <w:delText>Соленость, как уже отмечалось,</w:delText>
        </w:r>
      </w:del>
      <w:r>
        <w:t xml:space="preserve"> является основным претендентом на роль </w:t>
      </w:r>
      <w:del w:id="166" w:author="polyd" w:date="2023-06-13T20:49:55Z">
        <w:r>
          <w:rPr/>
          <w:delText xml:space="preserve">фактора, регулирующего взаимоотношения </w:delText>
        </w:r>
      </w:del>
      <w:ins w:id="167" w:author="polyd" w:date="2023-06-13T20:49:56Z">
        <w:r>
          <w:rPr>
            <w:lang w:val="ru-RU"/>
          </w:rPr>
          <w:t>регул</w:t>
        </w:r>
      </w:ins>
      <w:ins w:id="168" w:author="polyd" w:date="2023-06-13T20:49:57Z">
        <w:r>
          <w:rPr>
            <w:lang w:val="ru-RU"/>
          </w:rPr>
          <w:t>ятора</w:t>
        </w:r>
      </w:ins>
      <w:ins w:id="169" w:author="polyd" w:date="2023-06-13T20:49:59Z">
        <w:r>
          <w:rPr>
            <w:rFonts w:hint="default"/>
            <w:lang w:val="ru-RU"/>
          </w:rPr>
          <w:t xml:space="preserve"> </w:t>
        </w:r>
      </w:ins>
      <w:ins w:id="170" w:author="polyd" w:date="2023-06-13T20:50:00Z">
        <w:r>
          <w:rPr>
            <w:rFonts w:hint="default"/>
            <w:lang w:val="ru-RU"/>
          </w:rPr>
          <w:t>с</w:t>
        </w:r>
      </w:ins>
      <w:ins w:id="171" w:author="polyd" w:date="2023-06-13T20:50:01Z">
        <w:r>
          <w:rPr>
            <w:rFonts w:hint="default"/>
            <w:lang w:val="ru-RU"/>
          </w:rPr>
          <w:t>оотноше</w:t>
        </w:r>
      </w:ins>
      <w:ins w:id="172" w:author="polyd" w:date="2023-06-13T20:50:02Z">
        <w:r>
          <w:rPr>
            <w:rFonts w:hint="default"/>
            <w:lang w:val="ru-RU"/>
          </w:rPr>
          <w:t xml:space="preserve">ния </w:t>
        </w:r>
      </w:ins>
      <w:r>
        <w:t xml:space="preserve">МТ и МЕ в гибридных зонах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Однако, немногочисленные исследования различий в приспособленности МТ и МЕ к различным соленостным условиям демонстрируют противоречивые данные</w:t>
      </w:r>
      <w:ins w:id="173" w:author="polyd" w:date="2023-06-13T20:50:23Z">
        <w:r>
          <w:rPr>
            <w:rFonts w:hint="default"/>
            <w:lang w:val="ru-RU"/>
          </w:rPr>
          <w:t xml:space="preserve">: </w:t>
        </w:r>
      </w:ins>
      <w:ins w:id="174" w:author="polyd" w:date="2023-06-13T20:50:24Z">
        <w:r>
          <w:rPr>
            <w:rFonts w:hint="default"/>
            <w:lang w:val="ru-RU"/>
          </w:rPr>
          <w:t>о</w:t>
        </w:r>
      </w:ins>
      <w:ins w:id="175" w:author="polyd" w:date="2023-06-13T20:50:25Z">
        <w:r>
          <w:rPr>
            <w:rFonts w:hint="default"/>
            <w:lang w:val="ru-RU"/>
          </w:rPr>
          <w:t>дни ав</w:t>
        </w:r>
      </w:ins>
      <w:ins w:id="176" w:author="polyd" w:date="2023-06-13T20:50:26Z">
        <w:r>
          <w:rPr>
            <w:rFonts w:hint="default"/>
            <w:lang w:val="ru-RU"/>
          </w:rPr>
          <w:t xml:space="preserve">торы </w:t>
        </w:r>
      </w:ins>
      <w:ins w:id="177" w:author="polyd" w:date="2023-06-13T20:50:27Z">
        <w:r>
          <w:rPr>
            <w:rFonts w:hint="default"/>
            <w:lang w:val="ru-RU"/>
          </w:rPr>
          <w:t>д</w:t>
        </w:r>
      </w:ins>
      <w:ins w:id="178" w:author="polyd" w:date="2023-06-13T20:50:28Z">
        <w:r>
          <w:rPr>
            <w:rFonts w:hint="default"/>
            <w:lang w:val="ru-RU"/>
          </w:rPr>
          <w:t>емо</w:t>
        </w:r>
      </w:ins>
      <w:ins w:id="179" w:author="polyd" w:date="2023-06-13T20:50:29Z">
        <w:r>
          <w:rPr>
            <w:rFonts w:hint="default"/>
            <w:lang w:val="ru-RU"/>
          </w:rPr>
          <w:t>н</w:t>
        </w:r>
      </w:ins>
      <w:ins w:id="180" w:author="polyd" w:date="2023-06-13T20:50:30Z">
        <w:r>
          <w:rPr>
            <w:rFonts w:hint="default"/>
            <w:lang w:val="ru-RU"/>
          </w:rPr>
          <w:t>стрир</w:t>
        </w:r>
      </w:ins>
      <w:ins w:id="181" w:author="polyd" w:date="2023-06-13T20:50:31Z">
        <w:r>
          <w:rPr>
            <w:rFonts w:hint="default"/>
            <w:lang w:val="ru-RU"/>
          </w:rPr>
          <w:t xml:space="preserve">уют </w:t>
        </w:r>
      </w:ins>
      <w:ins w:id="182" w:author="polyd" w:date="2023-06-13T20:50:33Z">
        <w:r>
          <w:rPr>
            <w:rFonts w:hint="default"/>
            <w:lang w:val="ru-RU"/>
          </w:rPr>
          <w:t>тяг</w:t>
        </w:r>
      </w:ins>
      <w:ins w:id="183" w:author="polyd" w:date="2023-06-13T20:50:34Z">
        <w:r>
          <w:rPr>
            <w:rFonts w:hint="default"/>
            <w:lang w:val="ru-RU"/>
          </w:rPr>
          <w:t xml:space="preserve">отение </w:t>
        </w:r>
      </w:ins>
      <w:ins w:id="184" w:author="polyd" w:date="2023-06-13T20:50:42Z">
        <w:r>
          <w:rPr>
            <w:rFonts w:hint="default"/>
            <w:lang w:val="en-US"/>
          </w:rPr>
          <w:t>MT</w:t>
        </w:r>
      </w:ins>
      <w:ins w:id="185" w:author="polyd" w:date="2023-06-13T20:50:43Z">
        <w:r>
          <w:rPr>
            <w:rFonts w:hint="default"/>
            <w:lang w:val="en-US"/>
          </w:rPr>
          <w:t xml:space="preserve"> </w:t>
        </w:r>
      </w:ins>
      <w:ins w:id="186" w:author="polyd" w:date="2023-06-13T20:50:46Z">
        <w:r>
          <w:rPr>
            <w:rFonts w:hint="default"/>
            <w:lang w:val="ru-RU"/>
          </w:rPr>
          <w:t xml:space="preserve">к </w:t>
        </w:r>
      </w:ins>
      <w:ins w:id="187" w:author="polyd" w:date="2023-06-13T20:50:47Z">
        <w:r>
          <w:rPr>
            <w:rFonts w:hint="default"/>
            <w:lang w:val="ru-RU"/>
          </w:rPr>
          <w:t>более</w:t>
        </w:r>
      </w:ins>
      <w:ins w:id="188" w:author="polyd" w:date="2023-06-13T20:50:48Z">
        <w:r>
          <w:rPr>
            <w:rFonts w:hint="default"/>
            <w:lang w:val="ru-RU"/>
          </w:rPr>
          <w:t xml:space="preserve"> опре</w:t>
        </w:r>
      </w:ins>
      <w:ins w:id="189" w:author="polyd" w:date="2023-06-13T20:50:49Z">
        <w:r>
          <w:rPr>
            <w:rFonts w:hint="default"/>
            <w:lang w:val="ru-RU"/>
          </w:rPr>
          <w:t>сненны</w:t>
        </w:r>
      </w:ins>
      <w:ins w:id="190" w:author="polyd" w:date="2023-06-13T20:50:50Z">
        <w:r>
          <w:rPr>
            <w:rFonts w:hint="default"/>
            <w:lang w:val="ru-RU"/>
          </w:rPr>
          <w:t>м у</w:t>
        </w:r>
      </w:ins>
      <w:ins w:id="191" w:author="polyd" w:date="2023-06-13T20:50:51Z">
        <w:r>
          <w:rPr>
            <w:rFonts w:hint="default"/>
            <w:lang w:val="ru-RU"/>
          </w:rPr>
          <w:t>слови</w:t>
        </w:r>
      </w:ins>
      <w:ins w:id="192" w:author="polyd" w:date="2023-06-13T20:50:52Z">
        <w:r>
          <w:rPr>
            <w:rFonts w:hint="default"/>
            <w:lang w:val="ru-RU"/>
          </w:rPr>
          <w:t>ям</w:t>
        </w:r>
      </w:ins>
      <w:ins w:id="193" w:author="polyd" w:date="2023-06-13T20:51:16Z">
        <w:r>
          <w:rPr>
            <w:rFonts w:hint="default"/>
            <w:lang w:val="ru-RU"/>
          </w:rPr>
          <w:t xml:space="preserve">, </w:t>
        </w:r>
      </w:ins>
      <w:ins w:id="194" w:author="polyd" w:date="2023-06-13T20:51:17Z">
        <w:r>
          <w:rPr>
            <w:rFonts w:hint="default"/>
            <w:lang w:val="ru-RU"/>
          </w:rPr>
          <w:t xml:space="preserve">а </w:t>
        </w:r>
      </w:ins>
      <w:ins w:id="195" w:author="polyd" w:date="2023-06-13T20:51:22Z">
        <w:r>
          <w:rPr>
            <w:rFonts w:hint="default"/>
            <w:lang w:val="en-US"/>
          </w:rPr>
          <w:t>ME</w:t>
        </w:r>
      </w:ins>
      <w:ins w:id="196" w:author="polyd" w:date="2023-06-13T20:51:23Z">
        <w:r>
          <w:rPr>
            <w:rFonts w:hint="default"/>
            <w:lang w:val="en-US"/>
          </w:rPr>
          <w:t xml:space="preserve"> </w:t>
        </w:r>
      </w:ins>
      <w:ins w:id="197" w:author="polyd" w:date="2023-06-13T20:51:24Z">
        <w:r>
          <w:rPr>
            <w:rFonts w:hint="default"/>
            <w:lang w:val="ru-RU"/>
          </w:rPr>
          <w:t xml:space="preserve">к </w:t>
        </w:r>
      </w:ins>
      <w:ins w:id="198" w:author="polyd" w:date="2023-06-13T20:51:26Z">
        <w:r>
          <w:rPr>
            <w:rFonts w:hint="default"/>
            <w:lang w:val="ru-RU"/>
          </w:rPr>
          <w:t>ус</w:t>
        </w:r>
      </w:ins>
      <w:ins w:id="199" w:author="polyd" w:date="2023-06-13T20:51:27Z">
        <w:r>
          <w:rPr>
            <w:rFonts w:hint="default"/>
            <w:lang w:val="ru-RU"/>
          </w:rPr>
          <w:t>ловия</w:t>
        </w:r>
      </w:ins>
      <w:ins w:id="200" w:author="polyd" w:date="2023-06-13T20:51:28Z">
        <w:r>
          <w:rPr>
            <w:rFonts w:hint="default"/>
            <w:lang w:val="ru-RU"/>
          </w:rPr>
          <w:t>м с н</w:t>
        </w:r>
      </w:ins>
      <w:ins w:id="201" w:author="polyd" w:date="2023-06-13T20:51:29Z">
        <w:r>
          <w:rPr>
            <w:rFonts w:hint="default"/>
            <w:lang w:val="ru-RU"/>
          </w:rPr>
          <w:t>ормаль</w:t>
        </w:r>
      </w:ins>
      <w:ins w:id="202" w:author="polyd" w:date="2023-06-13T20:51:30Z">
        <w:r>
          <w:rPr>
            <w:rFonts w:hint="default"/>
            <w:lang w:val="ru-RU"/>
          </w:rPr>
          <w:t xml:space="preserve">ной </w:t>
        </w:r>
      </w:ins>
      <w:ins w:id="203" w:author="polyd" w:date="2023-06-13T20:51:31Z">
        <w:r>
          <w:rPr>
            <w:rFonts w:hint="default"/>
            <w:lang w:val="ru-RU"/>
          </w:rPr>
          <w:t xml:space="preserve">морской </w:t>
        </w:r>
      </w:ins>
      <w:ins w:id="204" w:author="polyd" w:date="2023-06-13T20:51:32Z">
        <w:r>
          <w:rPr>
            <w:rFonts w:hint="default"/>
            <w:lang w:val="ru-RU"/>
          </w:rPr>
          <w:t>соленос</w:t>
        </w:r>
      </w:ins>
      <w:ins w:id="205" w:author="polyd" w:date="2023-06-13T20:51:33Z">
        <w:r>
          <w:rPr>
            <w:rFonts w:hint="default"/>
            <w:lang w:val="ru-RU"/>
          </w:rPr>
          <w:t>тью</w:t>
        </w:r>
      </w:ins>
      <w:ins w:id="206" w:author="polyd" w:date="2023-06-13T20:50:52Z">
        <w:r>
          <w:rPr>
            <w:rFonts w:hint="default"/>
            <w:lang w:val="ru-RU"/>
          </w:rPr>
          <w:t xml:space="preserve"> </w:t>
        </w:r>
      </w:ins>
      <w:ins w:id="207" w:author="polyd" w:date="2023-06-13T20:50:53Z">
        <w:r>
          <w:rPr>
            <w:rFonts w:hint="default"/>
            <w:lang w:val="ru-RU"/>
          </w:rPr>
          <w:t>(+++</w:t>
        </w:r>
      </w:ins>
      <w:ins w:id="208" w:author="polyd" w:date="2023-06-13T20:50:54Z">
        <w:r>
          <w:rPr>
            <w:rFonts w:hint="default"/>
            <w:lang w:val="ru-RU"/>
          </w:rPr>
          <w:t>+)</w:t>
        </w:r>
      </w:ins>
      <w:ins w:id="209" w:author="polyd" w:date="2023-06-13T20:50:55Z">
        <w:r>
          <w:rPr>
            <w:rFonts w:hint="default"/>
            <w:lang w:val="ru-RU"/>
          </w:rPr>
          <w:t xml:space="preserve">, </w:t>
        </w:r>
      </w:ins>
      <w:ins w:id="210" w:author="polyd" w:date="2023-06-13T20:50:56Z">
        <w:r>
          <w:rPr>
            <w:rFonts w:hint="default"/>
            <w:lang w:val="ru-RU"/>
          </w:rPr>
          <w:t>друг</w:t>
        </w:r>
      </w:ins>
      <w:ins w:id="211" w:author="polyd" w:date="2023-06-13T20:50:57Z">
        <w:r>
          <w:rPr>
            <w:rFonts w:hint="default"/>
            <w:lang w:val="ru-RU"/>
          </w:rPr>
          <w:t xml:space="preserve">ие </w:t>
        </w:r>
      </w:ins>
      <w:ins w:id="212" w:author="polyd" w:date="2023-06-13T20:51:02Z">
        <w:r>
          <w:rPr>
            <w:rFonts w:hint="default"/>
            <w:lang w:val="ru-RU"/>
          </w:rPr>
          <w:t>с</w:t>
        </w:r>
      </w:ins>
      <w:ins w:id="213" w:author="polyd" w:date="2023-06-13T20:51:37Z">
        <w:r>
          <w:rPr>
            <w:rFonts w:hint="default"/>
            <w:lang w:val="ru-RU"/>
          </w:rPr>
          <w:t xml:space="preserve"> </w:t>
        </w:r>
      </w:ins>
      <w:ins w:id="214" w:author="polyd" w:date="2023-06-13T20:51:38Z">
        <w:r>
          <w:rPr>
            <w:rFonts w:hint="default"/>
            <w:lang w:val="ru-RU"/>
          </w:rPr>
          <w:t>де</w:t>
        </w:r>
      </w:ins>
      <w:ins w:id="215" w:author="polyd" w:date="2023-06-13T20:51:39Z">
        <w:r>
          <w:rPr>
            <w:rFonts w:hint="default"/>
            <w:lang w:val="ru-RU"/>
          </w:rPr>
          <w:t>мон</w:t>
        </w:r>
      </w:ins>
      <w:ins w:id="216" w:author="polyd" w:date="2023-06-13T20:51:40Z">
        <w:r>
          <w:rPr>
            <w:rFonts w:hint="default"/>
            <w:lang w:val="ru-RU"/>
          </w:rPr>
          <w:t>стриру</w:t>
        </w:r>
      </w:ins>
      <w:ins w:id="217" w:author="polyd" w:date="2023-06-13T20:51:41Z">
        <w:r>
          <w:rPr>
            <w:rFonts w:hint="default"/>
            <w:lang w:val="ru-RU"/>
          </w:rPr>
          <w:t>ют пр</w:t>
        </w:r>
      </w:ins>
      <w:ins w:id="218" w:author="polyd" w:date="2023-06-13T20:51:42Z">
        <w:r>
          <w:rPr>
            <w:rFonts w:hint="default"/>
            <w:lang w:val="ru-RU"/>
          </w:rPr>
          <w:t xml:space="preserve">ямо </w:t>
        </w:r>
      </w:ins>
      <w:ins w:id="219" w:author="polyd" w:date="2023-06-13T20:51:43Z">
        <w:r>
          <w:rPr>
            <w:rFonts w:hint="default"/>
            <w:lang w:val="ru-RU"/>
          </w:rPr>
          <w:t>проти</w:t>
        </w:r>
      </w:ins>
      <w:ins w:id="220" w:author="polyd" w:date="2023-06-13T20:51:44Z">
        <w:r>
          <w:rPr>
            <w:rFonts w:hint="default"/>
            <w:lang w:val="ru-RU"/>
          </w:rPr>
          <w:t>во</w:t>
        </w:r>
      </w:ins>
      <w:ins w:id="221" w:author="polyd" w:date="2023-06-13T20:51:47Z">
        <w:r>
          <w:rPr>
            <w:rFonts w:hint="default"/>
            <w:lang w:val="ru-RU"/>
          </w:rPr>
          <w:t>полож</w:t>
        </w:r>
      </w:ins>
      <w:ins w:id="222" w:author="polyd" w:date="2023-06-13T20:51:48Z">
        <w:r>
          <w:rPr>
            <w:rFonts w:hint="default"/>
            <w:lang w:val="ru-RU"/>
          </w:rPr>
          <w:t>н</w:t>
        </w:r>
      </w:ins>
      <w:ins w:id="223" w:author="polyd" w:date="2023-06-13T20:51:51Z">
        <w:r>
          <w:rPr>
            <w:rFonts w:hint="default"/>
            <w:lang w:val="ru-RU"/>
          </w:rPr>
          <w:t>ую тен</w:t>
        </w:r>
      </w:ins>
      <w:ins w:id="224" w:author="polyd" w:date="2023-06-13T20:51:52Z">
        <w:r>
          <w:rPr>
            <w:rFonts w:hint="default"/>
            <w:lang w:val="ru-RU"/>
          </w:rPr>
          <w:t>денци</w:t>
        </w:r>
      </w:ins>
      <w:ins w:id="225" w:author="polyd" w:date="2023-06-13T20:51:53Z">
        <w:r>
          <w:rPr>
            <w:rFonts w:hint="default"/>
            <w:lang w:val="ru-RU"/>
          </w:rPr>
          <w:t xml:space="preserve">ю </w:t>
        </w:r>
      </w:ins>
      <w:ins w:id="226" w:author="polyd" w:date="2023-06-13T20:51:54Z">
        <w:r>
          <w:rPr>
            <w:rFonts w:hint="default"/>
            <w:lang w:val="ru-RU"/>
          </w:rPr>
          <w:t>(</w:t>
        </w:r>
      </w:ins>
      <w:ins w:id="227" w:author="polyd" w:date="2023-06-13T20:51:55Z">
        <w:r>
          <w:rPr>
            <w:rFonts w:hint="default"/>
            <w:lang w:val="ru-RU"/>
          </w:rPr>
          <w:t>+++)</w:t>
        </w:r>
      </w:ins>
      <w:ins w:id="228" w:author="polyd" w:date="2023-06-13T20:51:56Z">
        <w:r>
          <w:rPr>
            <w:rFonts w:hint="default"/>
            <w:lang w:val="ru-RU"/>
          </w:rPr>
          <w:t>.</w:t>
        </w:r>
      </w:ins>
      <w:ins w:id="229" w:author="polyd" w:date="2023-06-13T20:52:02Z">
        <w:r>
          <w:rPr>
            <w:rFonts w:hint="default"/>
            <w:lang w:val="ru-RU"/>
          </w:rPr>
          <w:t xml:space="preserve"> </w:t>
        </w:r>
      </w:ins>
      <w:ins w:id="230" w:author="polyd" w:date="2023-06-13T20:52:15Z">
        <w:r>
          <w:rPr>
            <w:rFonts w:hint="default"/>
            <w:lang w:val="ru-RU"/>
          </w:rPr>
          <w:t>Дл</w:t>
        </w:r>
      </w:ins>
      <w:ins w:id="231" w:author="polyd" w:date="2023-06-13T20:52:16Z">
        <w:r>
          <w:rPr>
            <w:rFonts w:hint="default"/>
            <w:lang w:val="ru-RU"/>
          </w:rPr>
          <w:t xml:space="preserve">я </w:t>
        </w:r>
      </w:ins>
      <w:ins w:id="232" w:author="polyd" w:date="2023-06-13T20:52:18Z">
        <w:r>
          <w:rPr>
            <w:rFonts w:hint="default"/>
            <w:lang w:val="ru-RU"/>
          </w:rPr>
          <w:t>мидий</w:t>
        </w:r>
      </w:ins>
      <w:ins w:id="233" w:author="polyd" w:date="2023-06-13T20:52:19Z">
        <w:r>
          <w:rPr>
            <w:rFonts w:hint="default"/>
            <w:lang w:val="ru-RU"/>
          </w:rPr>
          <w:t xml:space="preserve">, </w:t>
        </w:r>
      </w:ins>
      <w:ins w:id="234" w:author="polyd" w:date="2023-06-13T20:52:20Z">
        <w:r>
          <w:rPr>
            <w:rFonts w:hint="default"/>
            <w:lang w:val="ru-RU"/>
          </w:rPr>
          <w:t>обит</w:t>
        </w:r>
      </w:ins>
      <w:ins w:id="235" w:author="polyd" w:date="2023-06-13T20:52:21Z">
        <w:r>
          <w:rPr>
            <w:rFonts w:hint="default"/>
            <w:lang w:val="ru-RU"/>
          </w:rPr>
          <w:t>ающих</w:t>
        </w:r>
      </w:ins>
      <w:ins w:id="236" w:author="polyd" w:date="2023-06-13T20:52:22Z">
        <w:r>
          <w:rPr>
            <w:rFonts w:hint="default"/>
            <w:lang w:val="ru-RU"/>
          </w:rPr>
          <w:t xml:space="preserve"> </w:t>
        </w:r>
      </w:ins>
      <w:ins w:id="237" w:author="polyd" w:date="2023-06-13T20:52:23Z">
        <w:r>
          <w:rPr>
            <w:rFonts w:hint="default"/>
            <w:lang w:val="ru-RU"/>
          </w:rPr>
          <w:t>в у</w:t>
        </w:r>
      </w:ins>
      <w:ins w:id="238" w:author="polyd" w:date="2023-06-13T20:52:24Z">
        <w:r>
          <w:rPr>
            <w:rFonts w:hint="default"/>
            <w:lang w:val="ru-RU"/>
          </w:rPr>
          <w:t>словия</w:t>
        </w:r>
      </w:ins>
      <w:ins w:id="239" w:author="polyd" w:date="2023-06-13T20:52:25Z">
        <w:r>
          <w:rPr>
            <w:rFonts w:hint="default"/>
            <w:lang w:val="ru-RU"/>
          </w:rPr>
          <w:t xml:space="preserve">х </w:t>
        </w:r>
      </w:ins>
      <w:ins w:id="240" w:author="polyd" w:date="2023-06-13T20:52:28Z">
        <w:r>
          <w:rPr>
            <w:rFonts w:hint="default"/>
            <w:lang w:val="ru-RU"/>
          </w:rPr>
          <w:t>белом</w:t>
        </w:r>
      </w:ins>
      <w:ins w:id="241" w:author="polyd" w:date="2023-06-13T20:52:29Z">
        <w:r>
          <w:rPr>
            <w:rFonts w:hint="default"/>
            <w:lang w:val="ru-RU"/>
          </w:rPr>
          <w:t>орской</w:t>
        </w:r>
      </w:ins>
      <w:ins w:id="242" w:author="polyd" w:date="2023-06-13T20:52:30Z">
        <w:r>
          <w:rPr>
            <w:rFonts w:hint="default"/>
            <w:lang w:val="ru-RU"/>
          </w:rPr>
          <w:t xml:space="preserve"> гиб</w:t>
        </w:r>
      </w:ins>
      <w:ins w:id="243" w:author="polyd" w:date="2023-06-13T20:52:31Z">
        <w:r>
          <w:rPr>
            <w:rFonts w:hint="default"/>
            <w:lang w:val="ru-RU"/>
          </w:rPr>
          <w:t>ридно</w:t>
        </w:r>
      </w:ins>
      <w:ins w:id="244" w:author="polyd" w:date="2023-06-13T20:52:32Z">
        <w:r>
          <w:rPr>
            <w:rFonts w:hint="default"/>
            <w:lang w:val="ru-RU"/>
          </w:rPr>
          <w:t>й з</w:t>
        </w:r>
      </w:ins>
      <w:ins w:id="245" w:author="polyd" w:date="2023-06-13T20:52:33Z">
        <w:r>
          <w:rPr>
            <w:rFonts w:hint="default"/>
            <w:lang w:val="ru-RU"/>
          </w:rPr>
          <w:t xml:space="preserve">оны </w:t>
        </w:r>
      </w:ins>
      <w:ins w:id="246" w:author="polyd" w:date="2023-06-13T20:52:34Z">
        <w:r>
          <w:rPr>
            <w:rFonts w:hint="default"/>
            <w:lang w:val="ru-RU"/>
          </w:rPr>
          <w:t>(++</w:t>
        </w:r>
      </w:ins>
      <w:ins w:id="247" w:author="polyd" w:date="2023-06-13T20:52:35Z">
        <w:r>
          <w:rPr>
            <w:rFonts w:hint="default"/>
            <w:lang w:val="ru-RU"/>
          </w:rPr>
          <w:t>++)</w:t>
        </w:r>
      </w:ins>
      <w:ins w:id="248" w:author="polyd" w:date="2023-06-13T20:52:40Z">
        <w:r>
          <w:rPr>
            <w:rFonts w:hint="default"/>
            <w:lang w:val="ru-RU"/>
          </w:rPr>
          <w:t xml:space="preserve">, </w:t>
        </w:r>
      </w:ins>
      <w:ins w:id="249" w:author="polyd" w:date="2023-06-13T20:52:41Z">
        <w:r>
          <w:rPr>
            <w:rFonts w:hint="default"/>
            <w:lang w:val="ru-RU"/>
          </w:rPr>
          <w:t>о</w:t>
        </w:r>
      </w:ins>
      <w:ins w:id="250" w:author="polyd" w:date="2023-06-13T20:52:42Z">
        <w:r>
          <w:rPr>
            <w:rFonts w:hint="default"/>
            <w:lang w:val="ru-RU"/>
          </w:rPr>
          <w:t>тноше</w:t>
        </w:r>
      </w:ins>
      <w:ins w:id="251" w:author="polyd" w:date="2023-06-13T20:52:43Z">
        <w:r>
          <w:rPr>
            <w:rFonts w:hint="default"/>
            <w:lang w:val="ru-RU"/>
          </w:rPr>
          <w:t>ние к</w:t>
        </w:r>
      </w:ins>
      <w:ins w:id="252" w:author="polyd" w:date="2023-06-13T20:52:44Z">
        <w:r>
          <w:rPr>
            <w:rFonts w:hint="default"/>
            <w:lang w:val="ru-RU"/>
          </w:rPr>
          <w:t xml:space="preserve"> это</w:t>
        </w:r>
      </w:ins>
      <w:ins w:id="253" w:author="polyd" w:date="2023-06-13T20:52:46Z">
        <w:r>
          <w:rPr>
            <w:rFonts w:hint="default"/>
            <w:lang w:val="ru-RU"/>
          </w:rPr>
          <w:t>м</w:t>
        </w:r>
      </w:ins>
      <w:ins w:id="254" w:author="polyd" w:date="2023-06-13T20:52:47Z">
        <w:r>
          <w:rPr>
            <w:rFonts w:hint="default"/>
            <w:lang w:val="ru-RU"/>
          </w:rPr>
          <w:t>у ф</w:t>
        </w:r>
      </w:ins>
      <w:ins w:id="255" w:author="polyd" w:date="2023-06-13T20:52:48Z">
        <w:r>
          <w:rPr>
            <w:rFonts w:hint="default"/>
            <w:lang w:val="ru-RU"/>
          </w:rPr>
          <w:t>актор</w:t>
        </w:r>
      </w:ins>
      <w:ins w:id="256" w:author="polyd" w:date="2023-06-13T20:52:49Z">
        <w:r>
          <w:rPr>
            <w:rFonts w:hint="default"/>
            <w:lang w:val="ru-RU"/>
          </w:rPr>
          <w:t>у</w:t>
        </w:r>
      </w:ins>
      <w:ins w:id="257" w:author="polyd" w:date="2023-06-13T20:52:57Z">
        <w:r>
          <w:rPr>
            <w:rFonts w:hint="default"/>
            <w:lang w:val="ru-RU"/>
          </w:rPr>
          <w:t xml:space="preserve"> </w:t>
        </w:r>
      </w:ins>
      <w:ins w:id="258" w:author="polyd" w:date="2023-06-13T20:53:00Z">
        <w:r>
          <w:rPr>
            <w:rFonts w:hint="default"/>
            <w:lang w:val="ru-RU"/>
          </w:rPr>
          <w:t>до си</w:t>
        </w:r>
      </w:ins>
      <w:ins w:id="259" w:author="polyd" w:date="2023-06-13T20:53:01Z">
        <w:r>
          <w:rPr>
            <w:rFonts w:hint="default"/>
            <w:lang w:val="ru-RU"/>
          </w:rPr>
          <w:t>х п</w:t>
        </w:r>
      </w:ins>
      <w:ins w:id="260" w:author="polyd" w:date="2023-06-13T20:53:02Z">
        <w:r>
          <w:rPr>
            <w:rFonts w:hint="default"/>
            <w:lang w:val="ru-RU"/>
          </w:rPr>
          <w:t>ор из</w:t>
        </w:r>
      </w:ins>
      <w:ins w:id="261" w:author="polyd" w:date="2023-06-13T20:53:03Z">
        <w:r>
          <w:rPr>
            <w:rFonts w:hint="default"/>
            <w:lang w:val="ru-RU"/>
          </w:rPr>
          <w:t xml:space="preserve">учено </w:t>
        </w:r>
      </w:ins>
      <w:ins w:id="262" w:author="polyd" w:date="2023-06-13T20:53:04Z">
        <w:r>
          <w:rPr>
            <w:rFonts w:hint="default"/>
            <w:lang w:val="ru-RU"/>
          </w:rPr>
          <w:t>не бы</w:t>
        </w:r>
      </w:ins>
      <w:ins w:id="263" w:author="polyd" w:date="2023-06-13T20:53:05Z">
        <w:r>
          <w:rPr>
            <w:rFonts w:hint="default"/>
            <w:lang w:val="ru-RU"/>
          </w:rPr>
          <w:t xml:space="preserve">ло. </w:t>
        </w:r>
      </w:ins>
      <w:del w:id="264" w:author="polyd" w:date="2023-06-13T20:50:20Z">
        <w:r>
          <w:rPr>
            <w:strike/>
            <w:rPrChange w:id="265" w:author="polyd" w:date="2023-06-13T20:53:15Z">
              <w:rPr/>
            </w:rPrChange>
          </w:rPr>
          <w:delText>.</w:delText>
        </w:r>
      </w:del>
      <w:r>
        <w:rPr>
          <w:strike/>
          <w:rPrChange w:id="266" w:author="polyd" w:date="2023-06-13T20:53:15Z">
            <w:rPr/>
          </w:rPrChange>
        </w:rPr>
        <w:t xml:space="preserve"> Полученные нами свидетельства различий в функциональном ответе МЕ и МТ на соленость, безусловно, проливают свет на роль этого фактора в балансе Беломорской гибридной зоны МТ и МЕ.</w:t>
      </w:r>
      <w:ins w:id="267" w:author="polyd" w:date="2023-06-13T20:45:07Z">
        <w:r>
          <w:rPr>
            <w:rFonts w:hint="default"/>
            <w:strike/>
            <w:lang w:val="ru-RU"/>
            <w:rPrChange w:id="268" w:author="polyd" w:date="2023-06-13T20:53:15Z">
              <w:rPr>
                <w:rFonts w:hint="default"/>
                <w:lang w:val="ru-RU"/>
              </w:rPr>
            </w:rPrChange>
          </w:rPr>
          <w:t xml:space="preserve"> </w:t>
        </w:r>
      </w:ins>
    </w:p>
    <w:p>
      <w:pPr>
        <w:spacing w:after="0" w:line="240" w:lineRule="auto"/>
        <w:ind w:left="110" w:hanging="110" w:hangingChars="50"/>
        <w:rPr>
          <w:del w:id="270" w:author="polyd" w:date="2023-06-13T20:46:39Z"/>
        </w:rPr>
        <w:pPrChange w:id="269" w:author="polyd" w:date="2023-06-13T20:04:41Z">
          <w:pPr>
            <w:spacing w:after="0" w:line="240" w:lineRule="auto"/>
          </w:pPr>
        </w:pPrChange>
      </w:pPr>
      <w:ins w:id="271" w:author="polyd" w:date="2023-06-13T20:53:31Z">
        <w:r>
          <w:rPr>
            <w:rFonts w:hint="default"/>
            <w:lang w:val="ru-RU"/>
          </w:rPr>
          <w:t>Р</w:t>
        </w:r>
      </w:ins>
      <w:ins w:id="272" w:author="polyd" w:date="2023-06-13T20:45:14Z">
        <w:r>
          <w:rPr>
            <w:rFonts w:hint="default"/>
            <w:lang w:val="ru-RU"/>
          </w:rPr>
          <w:t>а</w:t>
        </w:r>
      </w:ins>
      <w:ins w:id="273" w:author="polyd" w:date="2023-06-13T20:45:16Z">
        <w:r>
          <w:rPr>
            <w:rFonts w:hint="default"/>
            <w:lang w:val="ru-RU"/>
          </w:rPr>
          <w:t>сх</w:t>
        </w:r>
      </w:ins>
      <w:ins w:id="274" w:author="polyd" w:date="2023-06-13T20:45:17Z">
        <w:r>
          <w:rPr>
            <w:rFonts w:hint="default"/>
            <w:lang w:val="ru-RU"/>
          </w:rPr>
          <w:t>ождени</w:t>
        </w:r>
      </w:ins>
      <w:ins w:id="275" w:author="polyd" w:date="2023-06-13T20:45:18Z">
        <w:r>
          <w:rPr>
            <w:rFonts w:hint="default"/>
            <w:lang w:val="ru-RU"/>
          </w:rPr>
          <w:t xml:space="preserve">е </w:t>
        </w:r>
      </w:ins>
      <w:ins w:id="276" w:author="polyd" w:date="2023-06-13T20:53:36Z">
        <w:r>
          <w:rPr>
            <w:rFonts w:hint="default"/>
            <w:lang w:val="en-US"/>
          </w:rPr>
          <w:t>M</w:t>
        </w:r>
      </w:ins>
      <w:ins w:id="277" w:author="polyd" w:date="2023-06-13T20:53:37Z">
        <w:r>
          <w:rPr>
            <w:rFonts w:hint="default"/>
            <w:lang w:val="en-US"/>
          </w:rPr>
          <w:t xml:space="preserve">T </w:t>
        </w:r>
      </w:ins>
      <w:ins w:id="278" w:author="polyd" w:date="2023-06-13T20:53:40Z">
        <w:r>
          <w:rPr>
            <w:rFonts w:hint="default"/>
            <w:lang w:val="ru-RU"/>
          </w:rPr>
          <w:t xml:space="preserve">и </w:t>
        </w:r>
      </w:ins>
      <w:ins w:id="279" w:author="polyd" w:date="2023-06-13T20:53:43Z">
        <w:r>
          <w:rPr>
            <w:rFonts w:hint="default"/>
            <w:lang w:val="en-US"/>
          </w:rPr>
          <w:t>ME</w:t>
        </w:r>
      </w:ins>
      <w:ins w:id="280" w:author="polyd" w:date="2023-06-13T20:53:44Z">
        <w:r>
          <w:rPr>
            <w:rFonts w:hint="default"/>
            <w:lang w:val="en-US"/>
          </w:rPr>
          <w:t xml:space="preserve"> </w:t>
        </w:r>
      </w:ins>
      <w:ins w:id="281" w:author="polyd" w:date="2023-06-13T20:45:19Z">
        <w:r>
          <w:rPr>
            <w:rFonts w:hint="default"/>
            <w:lang w:val="ru-RU"/>
          </w:rPr>
          <w:t>в</w:t>
        </w:r>
      </w:ins>
      <w:ins w:id="282" w:author="polyd" w:date="2023-06-13T20:45:20Z">
        <w:r>
          <w:rPr>
            <w:rFonts w:hint="default"/>
            <w:lang w:val="ru-RU"/>
          </w:rPr>
          <w:t xml:space="preserve"> </w:t>
        </w:r>
      </w:ins>
      <w:ins w:id="283" w:author="polyd" w:date="2023-06-13T20:45:21Z">
        <w:r>
          <w:rPr>
            <w:rFonts w:hint="default"/>
            <w:lang w:val="ru-RU"/>
          </w:rPr>
          <w:t>г</w:t>
        </w:r>
      </w:ins>
      <w:ins w:id="284" w:author="polyd" w:date="2023-06-13T20:45:22Z">
        <w:r>
          <w:rPr>
            <w:rFonts w:hint="default"/>
            <w:lang w:val="ru-RU"/>
          </w:rPr>
          <w:t>радиен</w:t>
        </w:r>
      </w:ins>
      <w:ins w:id="285" w:author="polyd" w:date="2023-06-13T20:45:23Z">
        <w:r>
          <w:rPr>
            <w:rFonts w:hint="default"/>
            <w:lang w:val="ru-RU"/>
          </w:rPr>
          <w:t>те соле</w:t>
        </w:r>
      </w:ins>
      <w:ins w:id="286" w:author="polyd" w:date="2023-06-13T20:45:24Z">
        <w:r>
          <w:rPr>
            <w:rFonts w:hint="default"/>
            <w:lang w:val="ru-RU"/>
          </w:rPr>
          <w:t>ност</w:t>
        </w:r>
      </w:ins>
      <w:ins w:id="287" w:author="polyd" w:date="2023-06-13T20:45:33Z">
        <w:r>
          <w:rPr>
            <w:rFonts w:hint="default"/>
            <w:lang w:val="ru-RU"/>
          </w:rPr>
          <w:t>и</w:t>
        </w:r>
      </w:ins>
      <w:ins w:id="288" w:author="polyd" w:date="2023-06-13T20:45:41Z">
        <w:r>
          <w:rPr>
            <w:rFonts w:hint="default"/>
            <w:lang w:val="ru-RU"/>
          </w:rPr>
          <w:t xml:space="preserve"> </w:t>
        </w:r>
      </w:ins>
      <w:ins w:id="289" w:author="polyd" w:date="2023-06-13T20:45:42Z">
        <w:r>
          <w:rPr>
            <w:rFonts w:hint="default"/>
            <w:lang w:val="ru-RU"/>
          </w:rPr>
          <w:t>не а</w:t>
        </w:r>
      </w:ins>
      <w:ins w:id="290" w:author="polyd" w:date="2023-06-13T20:45:43Z">
        <w:r>
          <w:rPr>
            <w:rFonts w:hint="default"/>
            <w:lang w:val="ru-RU"/>
          </w:rPr>
          <w:t>бсол</w:t>
        </w:r>
      </w:ins>
      <w:ins w:id="291" w:author="polyd" w:date="2023-06-13T20:45:44Z">
        <w:r>
          <w:rPr>
            <w:rFonts w:hint="default"/>
            <w:lang w:val="ru-RU"/>
          </w:rPr>
          <w:t>ютно</w:t>
        </w:r>
      </w:ins>
      <w:ins w:id="292" w:author="polyd" w:date="2023-06-13T20:45:45Z">
        <w:r>
          <w:rPr>
            <w:rFonts w:hint="default"/>
            <w:lang w:val="ru-RU"/>
          </w:rPr>
          <w:t xml:space="preserve">. </w:t>
        </w:r>
      </w:ins>
      <w:ins w:id="293" w:author="polyd" w:date="2023-06-13T20:45:52Z">
        <w:r>
          <w:rPr>
            <w:rFonts w:hint="default"/>
            <w:lang w:val="ru-RU"/>
          </w:rPr>
          <w:t>Об</w:t>
        </w:r>
      </w:ins>
      <w:ins w:id="294" w:author="polyd" w:date="2023-06-13T20:45:53Z">
        <w:r>
          <w:rPr>
            <w:rFonts w:hint="default"/>
            <w:lang w:val="ru-RU"/>
          </w:rPr>
          <w:t>а ви</w:t>
        </w:r>
      </w:ins>
      <w:ins w:id="295" w:author="polyd" w:date="2023-06-13T20:45:54Z">
        <w:r>
          <w:rPr>
            <w:rFonts w:hint="default"/>
            <w:lang w:val="ru-RU"/>
          </w:rPr>
          <w:t>да мо</w:t>
        </w:r>
      </w:ins>
      <w:ins w:id="296" w:author="polyd" w:date="2023-06-13T20:45:55Z">
        <w:r>
          <w:rPr>
            <w:rFonts w:hint="default"/>
            <w:lang w:val="ru-RU"/>
          </w:rPr>
          <w:t xml:space="preserve">гут </w:t>
        </w:r>
      </w:ins>
      <w:ins w:id="297" w:author="polyd" w:date="2023-06-13T20:45:56Z">
        <w:r>
          <w:rPr>
            <w:rFonts w:hint="default"/>
            <w:lang w:val="ru-RU"/>
          </w:rPr>
          <w:t>встреч</w:t>
        </w:r>
      </w:ins>
      <w:ins w:id="298" w:author="polyd" w:date="2023-06-13T20:45:57Z">
        <w:r>
          <w:rPr>
            <w:rFonts w:hint="default"/>
            <w:lang w:val="ru-RU"/>
          </w:rPr>
          <w:t xml:space="preserve">аться </w:t>
        </w:r>
      </w:ins>
      <w:ins w:id="299" w:author="polyd" w:date="2023-06-13T20:45:58Z">
        <w:r>
          <w:rPr>
            <w:rFonts w:hint="default"/>
            <w:lang w:val="ru-RU"/>
          </w:rPr>
          <w:t>совм</w:t>
        </w:r>
      </w:ins>
      <w:ins w:id="300" w:author="polyd" w:date="2023-06-13T20:45:59Z">
        <w:r>
          <w:rPr>
            <w:rFonts w:hint="default"/>
            <w:lang w:val="ru-RU"/>
          </w:rPr>
          <w:t>ес</w:t>
        </w:r>
      </w:ins>
      <w:ins w:id="301" w:author="polyd" w:date="2023-06-13T20:53:55Z">
        <w:r>
          <w:rPr>
            <w:rFonts w:hint="default"/>
            <w:lang w:val="en-US"/>
          </w:rPr>
          <w:t>n</w:t>
        </w:r>
      </w:ins>
      <w:ins w:id="302" w:author="polyd" w:date="2023-06-13T20:45:59Z">
        <w:r>
          <w:rPr>
            <w:rFonts w:hint="default"/>
            <w:lang w:val="ru-RU"/>
          </w:rPr>
          <w:t xml:space="preserve">но </w:t>
        </w:r>
      </w:ins>
      <w:ins w:id="303" w:author="polyd" w:date="2023-06-13T20:46:00Z">
        <w:r>
          <w:rPr>
            <w:rFonts w:hint="default"/>
            <w:lang w:val="ru-RU"/>
          </w:rPr>
          <w:t xml:space="preserve">в </w:t>
        </w:r>
      </w:ins>
      <w:ins w:id="304" w:author="polyd" w:date="2023-06-13T20:46:04Z">
        <w:r>
          <w:rPr>
            <w:rFonts w:hint="default"/>
            <w:lang w:val="ru-RU"/>
          </w:rPr>
          <w:t>п</w:t>
        </w:r>
      </w:ins>
      <w:ins w:id="305" w:author="polyd" w:date="2023-06-13T20:46:05Z">
        <w:r>
          <w:rPr>
            <w:rFonts w:hint="default"/>
            <w:lang w:val="ru-RU"/>
          </w:rPr>
          <w:t>ределах</w:t>
        </w:r>
      </w:ins>
      <w:ins w:id="306" w:author="polyd" w:date="2023-06-13T20:46:06Z">
        <w:r>
          <w:rPr>
            <w:rFonts w:hint="default"/>
            <w:lang w:val="ru-RU"/>
          </w:rPr>
          <w:t xml:space="preserve"> </w:t>
        </w:r>
      </w:ins>
      <w:ins w:id="307" w:author="polyd" w:date="2023-06-13T20:46:07Z">
        <w:r>
          <w:rPr>
            <w:rFonts w:hint="default"/>
            <w:lang w:val="ru-RU"/>
          </w:rPr>
          <w:t>локал</w:t>
        </w:r>
      </w:ins>
      <w:ins w:id="308" w:author="polyd" w:date="2023-06-13T20:46:08Z">
        <w:r>
          <w:rPr>
            <w:rFonts w:hint="default"/>
            <w:lang w:val="ru-RU"/>
          </w:rPr>
          <w:t>ь</w:t>
        </w:r>
      </w:ins>
      <w:ins w:id="309" w:author="polyd" w:date="2023-06-13T20:46:09Z">
        <w:r>
          <w:rPr>
            <w:rFonts w:hint="default"/>
            <w:lang w:val="ru-RU"/>
          </w:rPr>
          <w:t xml:space="preserve">ных </w:t>
        </w:r>
      </w:ins>
      <w:ins w:id="310" w:author="polyd" w:date="2023-06-13T20:46:10Z">
        <w:r>
          <w:rPr>
            <w:rFonts w:hint="default"/>
            <w:lang w:val="ru-RU"/>
          </w:rPr>
          <w:t>пос</w:t>
        </w:r>
      </w:ins>
      <w:ins w:id="311" w:author="polyd" w:date="2023-06-13T20:46:11Z">
        <w:r>
          <w:rPr>
            <w:rFonts w:hint="default"/>
            <w:lang w:val="ru-RU"/>
          </w:rPr>
          <w:t>еления</w:t>
        </w:r>
      </w:ins>
      <w:ins w:id="312" w:author="polyd" w:date="2023-06-13T20:46:12Z">
        <w:r>
          <w:rPr>
            <w:rFonts w:hint="default"/>
            <w:lang w:val="ru-RU"/>
          </w:rPr>
          <w:t xml:space="preserve">. </w:t>
        </w:r>
      </w:ins>
      <w:del w:id="313" w:author="polyd" w:date="2023-06-13T20:46:14Z">
        <w:r>
          <w:rPr/>
          <w:delText xml:space="preserve"> </w:delText>
        </w:r>
      </w:del>
      <w:ins w:id="314" w:author="polyd" w:date="2023-06-13T20:46:16Z">
        <w:r>
          <w:rPr>
            <w:rFonts w:hint="default"/>
            <w:lang w:val="ru-RU"/>
          </w:rPr>
          <w:t xml:space="preserve"> </w:t>
        </w:r>
      </w:ins>
      <w:ins w:id="315" w:author="polyd" w:date="2023-06-13T20:45:02Z">
        <w:r>
          <w:rPr>
            <w:rFonts w:hint="default"/>
            <w:lang w:val="ru-RU"/>
          </w:rPr>
          <w:t xml:space="preserve">Формируя смешанные поселения два близких вида мидий неизбежно вступают в конкурентные отношения. Согласно классическим взглядам (+++), в подобных системах должен быть вид-победитель и вид-проигравший. Ожидаемо, что в последнем случае должно наблюдаться снижение жизненных показателей особей, которые должны регистрироваться экофизиологическими методами. </w:t>
        </w:r>
      </w:ins>
      <w:ins w:id="316" w:author="polyd" w:date="2023-06-13T20:45:02Z">
        <w:r>
          <w:rPr/>
          <w:t xml:space="preserve">Насколько нам известно, </w:t>
        </w:r>
      </w:ins>
      <w:ins w:id="317" w:author="polyd" w:date="2023-06-13T20:45:02Z">
        <w:r>
          <w:rPr>
            <w:lang w:val="ru-RU"/>
          </w:rPr>
          <w:t>в</w:t>
        </w:r>
      </w:ins>
      <w:ins w:id="318" w:author="polyd" w:date="2023-06-13T20:45:02Z">
        <w:r>
          <w:rPr>
            <w:rFonts w:hint="default"/>
            <w:lang w:val="ru-RU"/>
          </w:rPr>
          <w:t xml:space="preserve"> </w:t>
        </w:r>
      </w:ins>
      <w:ins w:id="319" w:author="polyd" w:date="2023-06-13T20:45:02Z">
        <w:r>
          <w:rPr/>
          <w:t>настоящий момент отсутствуют исследования, в которых физиологические признаки МТ и МЕ рассматрив</w:t>
        </w:r>
      </w:ins>
      <w:ins w:id="320" w:author="polyd" w:date="2023-06-13T20:45:02Z">
        <w:r>
          <w:rPr>
            <w:lang w:val="ru-RU"/>
          </w:rPr>
          <w:t>ались</w:t>
        </w:r>
      </w:ins>
      <w:ins w:id="321" w:author="polyd" w:date="2023-06-13T20:45:02Z">
        <w:r>
          <w:rPr>
            <w:rFonts w:hint="default"/>
            <w:lang w:val="ru-RU"/>
          </w:rPr>
          <w:t xml:space="preserve"> бы </w:t>
        </w:r>
      </w:ins>
      <w:ins w:id="322" w:author="polyd" w:date="2023-06-13T20:45:02Z">
        <w:r>
          <w:rPr/>
          <w:t xml:space="preserve">в условиях совместных поселений. </w:t>
        </w:r>
      </w:ins>
      <w:ins w:id="323" w:author="polyd" w:date="2023-06-13T20:46:38Z">
        <w:r>
          <w:rPr>
            <w:rFonts w:hint="default"/>
            <w:lang w:val="ru-RU"/>
          </w:rPr>
          <w:t xml:space="preserve"> </w:t>
        </w:r>
      </w:ins>
    </w:p>
    <w:p>
      <w:pPr>
        <w:spacing w:after="0" w:line="240" w:lineRule="auto"/>
        <w:ind w:left="110" w:hanging="110" w:hangingChars="50"/>
        <w:rPr>
          <w:ins w:id="325" w:author="polyd" w:date="2023-06-13T20:47:44Z"/>
          <w:rFonts w:hint="default"/>
          <w:lang w:val="ru-RU"/>
        </w:rPr>
        <w:pPrChange w:id="324" w:author="polyd" w:date="2023-06-13T20:46:39Z">
          <w:pPr>
            <w:spacing w:after="0" w:line="240" w:lineRule="auto"/>
          </w:pPr>
        </w:pPrChange>
      </w:pPr>
      <w:r>
        <w:tab/>
      </w:r>
      <w:r>
        <w:t>Одним из главных достижений нашей работы</w:t>
      </w:r>
      <w:ins w:id="326" w:author="polyd" w:date="2023-06-13T20:46:43Z">
        <w:r>
          <w:rPr>
            <w:rFonts w:hint="default"/>
            <w:lang w:val="ru-RU"/>
          </w:rPr>
          <w:t xml:space="preserve"> </w:t>
        </w:r>
      </w:ins>
      <w:ins w:id="327" w:author="polyd" w:date="2023-06-13T20:46:44Z">
        <w:r>
          <w:rPr>
            <w:rFonts w:hint="default"/>
            <w:lang w:val="ru-RU"/>
          </w:rPr>
          <w:t xml:space="preserve">мы </w:t>
        </w:r>
      </w:ins>
      <w:ins w:id="328" w:author="polyd" w:date="2023-06-13T20:46:45Z">
        <w:r>
          <w:rPr>
            <w:rFonts w:hint="default"/>
            <w:lang w:val="ru-RU"/>
          </w:rPr>
          <w:t>считае</w:t>
        </w:r>
      </w:ins>
      <w:ins w:id="329" w:author="polyd" w:date="2023-06-13T20:46:46Z">
        <w:r>
          <w:rPr>
            <w:rFonts w:hint="default"/>
            <w:lang w:val="ru-RU"/>
          </w:rPr>
          <w:t>м</w:t>
        </w:r>
      </w:ins>
      <w:ins w:id="330" w:author="polyd" w:date="2023-06-13T20:46:49Z">
        <w:r>
          <w:rPr>
            <w:rFonts w:hint="default"/>
            <w:lang w:val="ru-RU"/>
          </w:rPr>
          <w:t xml:space="preserve"> </w:t>
        </w:r>
      </w:ins>
      <w:del w:id="331" w:author="polyd" w:date="2023-06-13T20:46:54Z">
        <w:r>
          <w:rPr/>
          <w:delText xml:space="preserve"> можно назвать именно </w:delText>
        </w:r>
      </w:del>
      <w:r>
        <w:t>выявление потенциального биотического фактора</w:t>
      </w:r>
      <w:ins w:id="332" w:author="polyd" w:date="2023-06-13T20:47:03Z">
        <w:r>
          <w:rPr>
            <w:rFonts w:hint="default"/>
            <w:lang w:val="ru-RU"/>
          </w:rPr>
          <w:t xml:space="preserve">, </w:t>
        </w:r>
      </w:ins>
      <w:ins w:id="333" w:author="polyd" w:date="2023-06-13T20:47:04Z">
        <w:r>
          <w:rPr>
            <w:rFonts w:hint="default"/>
            <w:lang w:val="ru-RU"/>
          </w:rPr>
          <w:t>свя</w:t>
        </w:r>
      </w:ins>
      <w:ins w:id="334" w:author="polyd" w:date="2023-06-13T20:47:05Z">
        <w:r>
          <w:rPr>
            <w:rFonts w:hint="default"/>
            <w:lang w:val="ru-RU"/>
          </w:rPr>
          <w:t>занн</w:t>
        </w:r>
      </w:ins>
      <w:ins w:id="335" w:author="polyd" w:date="2023-06-13T20:47:06Z">
        <w:r>
          <w:rPr>
            <w:rFonts w:hint="default"/>
            <w:lang w:val="ru-RU"/>
          </w:rPr>
          <w:t xml:space="preserve">ого </w:t>
        </w:r>
      </w:ins>
      <w:ins w:id="336" w:author="polyd" w:date="2023-06-13T20:47:07Z">
        <w:r>
          <w:rPr>
            <w:rFonts w:hint="default"/>
            <w:lang w:val="ru-RU"/>
          </w:rPr>
          <w:t xml:space="preserve">с </w:t>
        </w:r>
      </w:ins>
      <w:ins w:id="337" w:author="polyd" w:date="2023-06-13T20:47:21Z">
        <w:r>
          <w:rPr>
            <w:rFonts w:hint="default"/>
            <w:lang w:val="ru-RU"/>
          </w:rPr>
          <w:t>таксо</w:t>
        </w:r>
      </w:ins>
      <w:ins w:id="338" w:author="polyd" w:date="2023-06-13T20:47:22Z">
        <w:r>
          <w:rPr>
            <w:rFonts w:hint="default"/>
            <w:lang w:val="ru-RU"/>
          </w:rPr>
          <w:t>номич</w:t>
        </w:r>
      </w:ins>
      <w:ins w:id="339" w:author="polyd" w:date="2023-06-13T20:47:23Z">
        <w:r>
          <w:rPr>
            <w:rFonts w:hint="default"/>
            <w:lang w:val="ru-RU"/>
          </w:rPr>
          <w:t xml:space="preserve">еской </w:t>
        </w:r>
      </w:ins>
      <w:ins w:id="340" w:author="polyd" w:date="2023-06-13T20:47:25Z">
        <w:r>
          <w:rPr>
            <w:rFonts w:hint="default"/>
            <w:lang w:val="ru-RU"/>
          </w:rPr>
          <w:t>стр</w:t>
        </w:r>
      </w:ins>
      <w:ins w:id="341" w:author="polyd" w:date="2023-06-13T20:47:26Z">
        <w:r>
          <w:rPr>
            <w:rFonts w:hint="default"/>
            <w:lang w:val="ru-RU"/>
          </w:rPr>
          <w:t>ук</w:t>
        </w:r>
      </w:ins>
      <w:ins w:id="342" w:author="polyd" w:date="2023-06-13T20:47:27Z">
        <w:r>
          <w:rPr>
            <w:rFonts w:hint="default"/>
            <w:lang w:val="ru-RU"/>
          </w:rPr>
          <w:t xml:space="preserve">турой </w:t>
        </w:r>
      </w:ins>
      <w:ins w:id="343" w:author="polyd" w:date="2023-06-13T20:47:28Z">
        <w:r>
          <w:rPr>
            <w:rFonts w:hint="default"/>
            <w:lang w:val="ru-RU"/>
          </w:rPr>
          <w:t>смеш</w:t>
        </w:r>
      </w:ins>
      <w:ins w:id="344" w:author="polyd" w:date="2023-06-13T20:47:29Z">
        <w:r>
          <w:rPr>
            <w:rFonts w:hint="default"/>
            <w:lang w:val="ru-RU"/>
          </w:rPr>
          <w:t>анн</w:t>
        </w:r>
      </w:ins>
      <w:ins w:id="345" w:author="polyd" w:date="2023-06-13T20:47:30Z">
        <w:r>
          <w:rPr>
            <w:rFonts w:hint="default"/>
            <w:lang w:val="ru-RU"/>
          </w:rPr>
          <w:t>ы</w:t>
        </w:r>
      </w:ins>
      <w:ins w:id="346" w:author="polyd" w:date="2023-06-13T20:47:33Z">
        <w:r>
          <w:rPr>
            <w:rFonts w:hint="default"/>
            <w:lang w:val="ru-RU"/>
          </w:rPr>
          <w:t>х п</w:t>
        </w:r>
      </w:ins>
      <w:ins w:id="347" w:author="polyd" w:date="2023-06-13T20:47:34Z">
        <w:r>
          <w:rPr>
            <w:rFonts w:hint="default"/>
            <w:lang w:val="ru-RU"/>
          </w:rPr>
          <w:t>оселени</w:t>
        </w:r>
      </w:ins>
      <w:ins w:id="348" w:author="polyd" w:date="2023-06-13T20:47:35Z">
        <w:r>
          <w:rPr>
            <w:rFonts w:hint="default"/>
            <w:lang w:val="ru-RU"/>
          </w:rPr>
          <w:t xml:space="preserve">й. </w:t>
        </w:r>
      </w:ins>
      <w:ins w:id="349" w:author="polyd" w:date="2023-06-13T20:47:46Z">
        <w:r>
          <w:rPr>
            <w:rFonts w:hint="default"/>
            <w:lang w:val="ru-RU"/>
          </w:rPr>
          <w:t xml:space="preserve"> </w:t>
        </w:r>
      </w:ins>
    </w:p>
    <w:p>
      <w:pPr>
        <w:spacing w:after="0" w:line="240" w:lineRule="auto"/>
        <w:ind w:left="110" w:hanging="110" w:hangingChars="50"/>
        <w:rPr>
          <w:ins w:id="351" w:author="polyd" w:date="2023-06-13T20:47:44Z"/>
          <w:rFonts w:hint="default"/>
          <w:strike/>
          <w:lang w:val="ru-RU"/>
          <w:rPrChange w:id="352" w:author="polyd" w:date="2023-06-13T20:55:01Z">
            <w:rPr>
              <w:ins w:id="353" w:author="polyd" w:date="2023-06-13T20:47:44Z"/>
              <w:rFonts w:hint="default"/>
              <w:lang w:val="ru-RU"/>
            </w:rPr>
          </w:rPrChange>
        </w:rPr>
        <w:pPrChange w:id="350" w:author="polyd" w:date="2023-06-13T20:46:39Z">
          <w:pPr>
            <w:spacing w:after="0" w:line="240" w:lineRule="auto"/>
          </w:pPr>
        </w:pPrChange>
      </w:pPr>
    </w:p>
    <w:p>
      <w:pPr>
        <w:spacing w:after="0" w:line="240" w:lineRule="auto"/>
        <w:ind w:left="110" w:hanging="110" w:hangingChars="50"/>
        <w:rPr>
          <w:strike/>
          <w:rPrChange w:id="355" w:author="polyd" w:date="2023-06-13T20:55:01Z">
            <w:rPr/>
          </w:rPrChange>
        </w:rPr>
        <w:pPrChange w:id="354" w:author="polyd" w:date="2023-06-13T20:46:39Z">
          <w:pPr>
            <w:spacing w:after="0" w:line="240" w:lineRule="auto"/>
          </w:pPr>
        </w:pPrChange>
      </w:pPr>
      <w:r>
        <w:rPr>
          <w:strike/>
          <w:rPrChange w:id="356" w:author="polyd" w:date="2023-06-13T20:55:01Z">
            <w:rPr/>
          </w:rPrChange>
        </w:rPr>
        <w:t xml:space="preserve"> – это видовые различия в образовании биссуса - который имеет если не решающее, то очень большое влияние на развитие совместных поселений мидий. </w:t>
      </w:r>
    </w:p>
    <w:p>
      <w:pPr>
        <w:spacing w:after="0" w:line="240" w:lineRule="auto"/>
        <w:rPr>
          <w:ins w:id="357" w:author="polyd" w:date="2023-06-14T13:12:39Z"/>
        </w:rPr>
      </w:pPr>
    </w:p>
    <w:p>
      <w:pPr>
        <w:spacing w:after="0" w:line="240" w:lineRule="auto"/>
        <w:rPr>
          <w:ins w:id="358" w:author="polyd" w:date="2023-06-14T13:12:39Z"/>
        </w:rPr>
      </w:pPr>
    </w:p>
    <w:p>
      <w:pPr>
        <w:spacing w:after="0" w:line="240" w:lineRule="auto"/>
        <w:rPr>
          <w:ins w:id="359" w:author="polyd" w:date="2023-06-14T13:56:21Z"/>
        </w:rPr>
      </w:pPr>
    </w:p>
    <w:p>
      <w:pPr>
        <w:spacing w:after="0" w:line="240" w:lineRule="auto"/>
        <w:rPr>
          <w:ins w:id="360" w:author="polyd" w:date="2023-06-14T14:00:05Z"/>
          <w:lang w:val="ru-RU"/>
        </w:rPr>
      </w:pPr>
      <w:del w:id="361" w:author="polyd" w:date="2023-06-14T14:15:18Z">
        <w:r>
          <w:rPr>
            <w:rFonts w:hint="default"/>
            <w:vertAlign w:val="baseline"/>
            <w:lang w:val="en-US"/>
          </w:rPr>
          <w:delText>MTMEMTME</w:delText>
        </w:r>
      </w:del>
    </w:p>
    <w:p>
      <w:pPr>
        <w:spacing w:after="0" w:line="240" w:lineRule="auto"/>
        <w:rPr>
          <w:del w:id="362" w:author="polyd" w:date="2023-06-14T14:12:42Z"/>
        </w:rPr>
      </w:pPr>
      <w:ins w:id="363" w:author="polyd" w:date="2023-06-14T13:59:54Z">
        <w:r>
          <w:rPr>
            <w:lang w:val="ru-RU"/>
          </w:rPr>
          <w:t>Т</w:t>
        </w:r>
      </w:ins>
      <w:del w:id="364" w:author="polyd" w:date="2023-06-14T14:12:42Z">
        <w:r>
          <w:rPr>
            <w:rFonts w:hint="default"/>
            <w:vertAlign w:val="baseline"/>
            <w:lang w:val="ru-RU"/>
          </w:rPr>
          <w:delText>Снижен (Эксперимент 1)Снижен (Эксперимент 1)</w:delText>
        </w:r>
      </w:del>
      <w:del w:id="365" w:author="polyd" w:date="2023-06-14T14:12:42Z">
        <w:r>
          <w:rPr>
            <w:rFonts w:hint="default"/>
            <w:vertAlign w:val="baseline"/>
            <w:lang w:val="en-US"/>
          </w:rPr>
          <w:delText>MTMEMTMEMTMEMTMEMTME</w:delText>
        </w:r>
      </w:del>
    </w:p>
    <w:p>
      <w:pPr>
        <w:spacing w:after="0" w:line="240" w:lineRule="auto"/>
        <w:rPr>
          <w:b/>
        </w:rPr>
      </w:pPr>
      <w:ins w:id="366" w:author="polyd" w:date="2023-06-14T13:11:19Z">
        <w:r>
          <w:rPr>
            <w:rFonts w:hint="default"/>
            <w:b/>
            <w:lang w:val="ru-RU"/>
          </w:rPr>
          <w:t>Т</w:t>
        </w:r>
      </w:ins>
      <w:del w:id="367" w:author="polyd" w:date="2023-06-14T13:11:16Z">
        <w:r>
          <w:rPr>
            <w:b/>
          </w:rPr>
          <w:tab/>
        </w:r>
      </w:del>
      <w:del w:id="368" w:author="polyd" w:date="2023-06-14T13:11:16Z">
        <w:r>
          <w:rPr>
            <w:b/>
          </w:rPr>
          <w:delText>Биотический фактор. Влияние т</w:delText>
        </w:r>
      </w:del>
      <w:r>
        <w:rPr>
          <w:b/>
        </w:rPr>
        <w:t>аксономическ</w:t>
      </w:r>
      <w:ins w:id="369" w:author="polyd" w:date="2023-06-14T13:11:23Z">
        <w:r>
          <w:rPr>
            <w:b/>
            <w:lang w:val="ru-RU"/>
          </w:rPr>
          <w:t>ий</w:t>
        </w:r>
      </w:ins>
      <w:ins w:id="370" w:author="polyd" w:date="2023-06-14T13:11:24Z">
        <w:r>
          <w:rPr>
            <w:rFonts w:hint="default"/>
            <w:b/>
            <w:lang w:val="ru-RU"/>
          </w:rPr>
          <w:t xml:space="preserve"> </w:t>
        </w:r>
      </w:ins>
      <w:del w:id="371" w:author="polyd" w:date="2023-06-14T13:11:25Z">
        <w:r>
          <w:rPr>
            <w:b/>
          </w:rPr>
          <w:delText>ог</w:delText>
        </w:r>
      </w:del>
      <w:del w:id="372" w:author="polyd" w:date="2023-06-14T13:11:26Z">
        <w:r>
          <w:rPr>
            <w:b/>
          </w:rPr>
          <w:delText xml:space="preserve">о </w:delText>
        </w:r>
      </w:del>
      <w:r>
        <w:rPr>
          <w:b/>
        </w:rPr>
        <w:t>состава поселени</w:t>
      </w:r>
      <w:ins w:id="373" w:author="polyd" w:date="2023-06-14T13:11:31Z">
        <w:r>
          <w:rPr>
            <w:b/>
            <w:lang w:val="ru-RU"/>
          </w:rPr>
          <w:t>й</w:t>
        </w:r>
      </w:ins>
      <w:ins w:id="374" w:author="polyd" w:date="2023-06-14T13:11:31Z">
        <w:r>
          <w:rPr>
            <w:rFonts w:hint="default"/>
            <w:b/>
            <w:lang w:val="ru-RU"/>
          </w:rPr>
          <w:t>, к</w:t>
        </w:r>
      </w:ins>
      <w:ins w:id="375" w:author="polyd" w:date="2023-06-14T13:11:32Z">
        <w:r>
          <w:rPr>
            <w:rFonts w:hint="default"/>
            <w:b/>
            <w:lang w:val="ru-RU"/>
          </w:rPr>
          <w:t xml:space="preserve">ак </w:t>
        </w:r>
      </w:ins>
      <w:ins w:id="376" w:author="polyd" w:date="2023-06-14T13:11:33Z">
        <w:r>
          <w:rPr>
            <w:rFonts w:hint="default"/>
            <w:b/>
            <w:lang w:val="ru-RU"/>
          </w:rPr>
          <w:t>биот</w:t>
        </w:r>
      </w:ins>
      <w:ins w:id="377" w:author="polyd" w:date="2023-06-14T13:11:34Z">
        <w:r>
          <w:rPr>
            <w:rFonts w:hint="default"/>
            <w:b/>
            <w:lang w:val="ru-RU"/>
          </w:rPr>
          <w:t>ичес</w:t>
        </w:r>
      </w:ins>
      <w:ins w:id="378" w:author="polyd" w:date="2023-06-14T13:11:35Z">
        <w:r>
          <w:rPr>
            <w:rFonts w:hint="default"/>
            <w:b/>
            <w:lang w:val="ru-RU"/>
          </w:rPr>
          <w:t xml:space="preserve">кий </w:t>
        </w:r>
      </w:ins>
      <w:ins w:id="379" w:author="polyd" w:date="2023-06-14T13:11:36Z">
        <w:r>
          <w:rPr>
            <w:rFonts w:hint="default"/>
            <w:b/>
            <w:lang w:val="ru-RU"/>
          </w:rPr>
          <w:t>факто</w:t>
        </w:r>
      </w:ins>
      <w:ins w:id="380" w:author="polyd" w:date="2023-06-14T13:11:37Z">
        <w:r>
          <w:rPr>
            <w:rFonts w:hint="default"/>
            <w:b/>
            <w:lang w:val="ru-RU"/>
          </w:rPr>
          <w:t>р</w:t>
        </w:r>
      </w:ins>
      <w:del w:id="381" w:author="polyd" w:date="2023-06-14T13:11:29Z">
        <w:r>
          <w:rPr>
            <w:b/>
          </w:rPr>
          <w:delText>й.</w:delText>
        </w:r>
      </w:del>
      <w:del w:id="382" w:author="polyd" w:date="2023-06-14T13:11:28Z">
        <w:r>
          <w:rPr>
            <w:b/>
          </w:rPr>
          <w:delText xml:space="preserve"> </w:delText>
        </w:r>
      </w:del>
    </w:p>
    <w:p>
      <w:pPr>
        <w:spacing w:after="0" w:line="240" w:lineRule="auto"/>
        <w:ind w:firstLine="708"/>
        <w:rPr>
          <w:ins w:id="383" w:author="polyd" w:date="2023-06-14T14:15:23Z"/>
        </w:rPr>
      </w:pPr>
    </w:p>
    <w:p>
      <w:pPr>
        <w:spacing w:after="0" w:line="240" w:lineRule="auto"/>
        <w:rPr>
          <w:ins w:id="384" w:author="polyd" w:date="2023-06-14T14:15:25Z"/>
          <w:rFonts w:hint="default"/>
          <w:lang w:val="ru-RU"/>
        </w:rPr>
      </w:pPr>
      <w:ins w:id="385" w:author="polyd" w:date="2023-06-14T14:15:25Z">
        <w:r>
          <w:rPr>
            <w:lang w:val="ru-RU"/>
          </w:rPr>
          <w:t>Таблица</w:t>
        </w:r>
      </w:ins>
      <w:ins w:id="386" w:author="polyd" w:date="2023-06-14T14:15:25Z">
        <w:r>
          <w:rPr>
            <w:rFonts w:hint="default"/>
            <w:lang w:val="ru-RU"/>
          </w:rPr>
          <w:t xml:space="preserve"> +++. Экофизиологические эффекты, выявленные в градиенте таксономического состава смешанных поселений</w:t>
        </w:r>
      </w:ins>
    </w:p>
    <w:p>
      <w:pPr>
        <w:spacing w:after="0" w:line="240" w:lineRule="auto"/>
        <w:rPr>
          <w:ins w:id="387" w:author="polyd" w:date="2023-06-14T14:15:25Z"/>
        </w:rPr>
      </w:pP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92"/>
        <w:gridCol w:w="2392"/>
        <w:gridCol w:w="2393"/>
        <w:gridCol w:w="23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388" w:author="polyd" w:date="2023-06-14T14:15:25Z"/>
        </w:trPr>
        <w:tc>
          <w:tcPr>
            <w:tcW w:w="2392" w:type="dxa"/>
          </w:tcPr>
          <w:p>
            <w:pPr>
              <w:spacing w:after="0" w:line="240" w:lineRule="auto"/>
              <w:rPr>
                <w:ins w:id="389" w:author="polyd" w:date="2023-06-14T14:15:25Z"/>
                <w:rFonts w:hint="default"/>
                <w:vertAlign w:val="baseline"/>
                <w:lang w:val="ru-RU"/>
              </w:rPr>
            </w:pPr>
            <w:ins w:id="390" w:author="polyd" w:date="2023-06-14T14:15:25Z">
              <w:r>
                <w:rPr>
                  <w:vertAlign w:val="baseline"/>
                  <w:lang w:val="ru-RU"/>
                </w:rPr>
                <w:t>Экофизиологический</w:t>
              </w:r>
            </w:ins>
            <w:ins w:id="391" w:author="polyd" w:date="2023-06-14T14:15:25Z">
              <w:r>
                <w:rPr>
                  <w:rFonts w:hint="default"/>
                  <w:vertAlign w:val="baseline"/>
                  <w:lang w:val="ru-RU"/>
                </w:rPr>
                <w:t xml:space="preserve"> показатель</w:t>
              </w:r>
            </w:ins>
          </w:p>
        </w:tc>
        <w:tc>
          <w:tcPr>
            <w:tcW w:w="2392" w:type="dxa"/>
          </w:tcPr>
          <w:p>
            <w:pPr>
              <w:spacing w:after="0" w:line="240" w:lineRule="auto"/>
              <w:rPr>
                <w:ins w:id="392" w:author="polyd" w:date="2023-06-14T14:15:25Z"/>
                <w:rFonts w:hint="default"/>
                <w:vertAlign w:val="baseline"/>
                <w:lang w:val="ru-RU"/>
              </w:rPr>
            </w:pPr>
            <w:ins w:id="393" w:author="polyd" w:date="2023-06-14T14:15:25Z">
              <w:r>
                <w:rPr>
                  <w:vertAlign w:val="baseline"/>
                  <w:lang w:val="ru-RU"/>
                </w:rPr>
                <w:t>Вид</w:t>
              </w:r>
            </w:ins>
          </w:p>
        </w:tc>
        <w:tc>
          <w:tcPr>
            <w:tcW w:w="2393" w:type="dxa"/>
          </w:tcPr>
          <w:p>
            <w:pPr>
              <w:spacing w:after="0" w:line="240" w:lineRule="auto"/>
              <w:rPr>
                <w:ins w:id="394" w:author="polyd" w:date="2023-06-14T14:15:25Z"/>
                <w:rFonts w:hint="default"/>
                <w:vertAlign w:val="baseline"/>
                <w:lang w:val="en-US"/>
              </w:rPr>
            </w:pPr>
            <w:ins w:id="395" w:author="polyd" w:date="2023-06-14T14:15:25Z">
              <w:r>
                <w:rPr>
                  <w:vertAlign w:val="baseline"/>
                  <w:lang w:val="ru-RU"/>
                </w:rPr>
                <w:t>Поселения</w:t>
              </w:r>
            </w:ins>
            <w:ins w:id="396" w:author="polyd" w:date="2023-06-14T14:15:25Z">
              <w:r>
                <w:rPr>
                  <w:rFonts w:hint="default"/>
                  <w:vertAlign w:val="baseline"/>
                  <w:lang w:val="ru-RU"/>
                </w:rPr>
                <w:t xml:space="preserve"> с доминированием </w:t>
              </w:r>
            </w:ins>
            <w:ins w:id="397" w:author="polyd" w:date="2023-06-14T14:15:25Z">
              <w:r>
                <w:rPr>
                  <w:rFonts w:hint="default"/>
                  <w:vertAlign w:val="baseline"/>
                  <w:lang w:val="en-US"/>
                </w:rPr>
                <w:t>MT</w:t>
              </w:r>
            </w:ins>
          </w:p>
        </w:tc>
        <w:tc>
          <w:tcPr>
            <w:tcW w:w="2393" w:type="dxa"/>
          </w:tcPr>
          <w:p>
            <w:pPr>
              <w:spacing w:after="0" w:line="240" w:lineRule="auto"/>
              <w:rPr>
                <w:ins w:id="398" w:author="polyd" w:date="2023-06-14T14:15:25Z"/>
                <w:rFonts w:hint="default"/>
                <w:vertAlign w:val="baseline"/>
                <w:lang w:val="en-US"/>
              </w:rPr>
            </w:pPr>
            <w:ins w:id="399" w:author="polyd" w:date="2023-06-14T14:15:25Z">
              <w:r>
                <w:rPr>
                  <w:rFonts w:hint="default"/>
                  <w:vertAlign w:val="baseline"/>
                  <w:lang w:val="ru-RU"/>
                </w:rPr>
                <w:t xml:space="preserve">Поселения с доминированием </w:t>
              </w:r>
            </w:ins>
            <w:ins w:id="400" w:author="polyd" w:date="2023-06-14T14:15:25Z">
              <w:r>
                <w:rPr>
                  <w:rFonts w:hint="default"/>
                  <w:vertAlign w:val="baseline"/>
                  <w:lang w:val="en-US"/>
                </w:rPr>
                <w:t>ME</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01" w:author="polyd" w:date="2023-06-14T14:15:25Z"/>
        </w:trPr>
        <w:tc>
          <w:tcPr>
            <w:tcW w:w="2392" w:type="dxa"/>
            <w:vMerge w:val="restart"/>
          </w:tcPr>
          <w:p>
            <w:pPr>
              <w:spacing w:after="0" w:line="240" w:lineRule="auto"/>
              <w:rPr>
                <w:ins w:id="402" w:author="polyd" w:date="2023-06-14T14:15:25Z"/>
                <w:rFonts w:hint="default"/>
                <w:vertAlign w:val="baseline"/>
                <w:lang w:val="ru-RU"/>
              </w:rPr>
            </w:pPr>
            <w:ins w:id="403" w:author="polyd" w:date="2023-06-14T14:15:25Z">
              <w:r>
                <w:rPr>
                  <w:rFonts w:hint="default"/>
                  <w:vertAlign w:val="baseline"/>
                  <w:lang w:val="ru-RU"/>
                </w:rPr>
                <w:t>Рост</w:t>
              </w:r>
            </w:ins>
          </w:p>
        </w:tc>
        <w:tc>
          <w:tcPr>
            <w:tcW w:w="2392" w:type="dxa"/>
          </w:tcPr>
          <w:p>
            <w:pPr>
              <w:spacing w:after="0" w:line="240" w:lineRule="auto"/>
              <w:rPr>
                <w:ins w:id="404" w:author="polyd" w:date="2023-06-14T14:15:25Z"/>
                <w:rFonts w:hint="default"/>
                <w:vertAlign w:val="baseline"/>
                <w:lang w:val="en-US"/>
              </w:rPr>
            </w:pPr>
            <w:ins w:id="405" w:author="polyd" w:date="2023-06-14T14:15:25Z">
              <w:r>
                <w:rPr>
                  <w:rFonts w:hint="default"/>
                  <w:vertAlign w:val="baseline"/>
                  <w:lang w:val="en-US"/>
                </w:rPr>
                <w:t>MT</w:t>
              </w:r>
            </w:ins>
          </w:p>
        </w:tc>
        <w:tc>
          <w:tcPr>
            <w:tcW w:w="2393" w:type="dxa"/>
          </w:tcPr>
          <w:p>
            <w:pPr>
              <w:spacing w:after="0" w:line="240" w:lineRule="auto"/>
              <w:rPr>
                <w:ins w:id="406" w:author="polyd" w:date="2023-06-14T14:15:25Z"/>
                <w:vertAlign w:val="baseline"/>
              </w:rPr>
            </w:pPr>
            <w:ins w:id="407" w:author="polyd" w:date="2023-06-14T14:15:25Z">
              <w:r>
                <w:rPr>
                  <w:rFonts w:hint="default"/>
                  <w:vertAlign w:val="baseline"/>
                  <w:lang w:val="ru-RU"/>
                </w:rPr>
                <w:t>Снижен (Эксперимент 1)</w:t>
              </w:r>
            </w:ins>
          </w:p>
        </w:tc>
        <w:tc>
          <w:tcPr>
            <w:tcW w:w="2393" w:type="dxa"/>
          </w:tcPr>
          <w:p>
            <w:pPr>
              <w:spacing w:after="0" w:line="240" w:lineRule="auto"/>
              <w:rPr>
                <w:ins w:id="408" w:author="polyd" w:date="2023-06-14T14:15:25Z"/>
                <w:rFonts w:hint="default"/>
                <w:vertAlign w:val="baseline"/>
                <w:lang w:val="ru-RU"/>
              </w:rPr>
            </w:pPr>
            <w:ins w:id="409" w:author="polyd" w:date="2023-06-14T14:15:25Z">
              <w:r>
                <w:rPr>
                  <w:rFonts w:hint="default"/>
                  <w:vertAlign w:val="baseline"/>
                  <w:lang w:val="ru-RU"/>
                </w:rPr>
                <w:t xml:space="preserve">Быстрее, чем у </w:t>
              </w:r>
            </w:ins>
            <w:ins w:id="410" w:author="polyd" w:date="2023-06-14T14:15:25Z">
              <w:r>
                <w:rPr>
                  <w:rFonts w:hint="default"/>
                  <w:vertAlign w:val="baseline"/>
                  <w:lang w:val="en-US"/>
                </w:rPr>
                <w:t>ME (</w:t>
              </w:r>
            </w:ins>
            <w:ins w:id="411" w:author="polyd" w:date="2023-06-14T14:15:25Z">
              <w:r>
                <w:rPr>
                  <w:rFonts w:hint="default"/>
                  <w:vertAlign w:val="baseline"/>
                  <w:lang w:val="ru-RU"/>
                </w:rPr>
                <w:t>Эксперимент 1)</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12" w:author="polyd" w:date="2023-06-14T14:15:25Z"/>
        </w:trPr>
        <w:tc>
          <w:tcPr>
            <w:tcW w:w="2392" w:type="dxa"/>
            <w:vMerge w:val="continue"/>
          </w:tcPr>
          <w:p>
            <w:pPr>
              <w:spacing w:after="0" w:line="240" w:lineRule="auto"/>
              <w:rPr>
                <w:ins w:id="413" w:author="polyd" w:date="2023-06-14T14:15:25Z"/>
                <w:vertAlign w:val="baseline"/>
              </w:rPr>
            </w:pPr>
          </w:p>
        </w:tc>
        <w:tc>
          <w:tcPr>
            <w:tcW w:w="2392" w:type="dxa"/>
          </w:tcPr>
          <w:p>
            <w:pPr>
              <w:spacing w:after="0" w:line="240" w:lineRule="auto"/>
              <w:rPr>
                <w:ins w:id="414" w:author="polyd" w:date="2023-06-14T14:15:25Z"/>
                <w:rFonts w:hint="default"/>
                <w:vertAlign w:val="baseline"/>
                <w:lang w:val="en-US"/>
              </w:rPr>
            </w:pPr>
            <w:ins w:id="415" w:author="polyd" w:date="2023-06-14T14:15:25Z">
              <w:r>
                <w:rPr>
                  <w:rFonts w:hint="default"/>
                  <w:vertAlign w:val="baseline"/>
                  <w:lang w:val="en-US"/>
                </w:rPr>
                <w:t>ME</w:t>
              </w:r>
            </w:ins>
          </w:p>
        </w:tc>
        <w:tc>
          <w:tcPr>
            <w:tcW w:w="2393" w:type="dxa"/>
          </w:tcPr>
          <w:p>
            <w:pPr>
              <w:spacing w:after="0" w:line="240" w:lineRule="auto"/>
              <w:rPr>
                <w:ins w:id="416" w:author="polyd" w:date="2023-06-14T14:15:25Z"/>
                <w:vertAlign w:val="baseline"/>
              </w:rPr>
            </w:pPr>
            <w:ins w:id="417" w:author="polyd" w:date="2023-06-14T14:15:25Z">
              <w:r>
                <w:rPr>
                  <w:vertAlign w:val="baseline"/>
                  <w:lang w:val="ru-RU"/>
                </w:rPr>
                <w:t>Снижен</w:t>
              </w:r>
            </w:ins>
            <w:ins w:id="418" w:author="polyd" w:date="2023-06-14T14:15:25Z">
              <w:r>
                <w:rPr>
                  <w:rFonts w:hint="default"/>
                  <w:vertAlign w:val="baseline"/>
                  <w:lang w:val="ru-RU"/>
                </w:rPr>
                <w:t xml:space="preserve"> (Эксеримент 2, краткосрочная экспозиция)</w:t>
              </w:r>
            </w:ins>
          </w:p>
        </w:tc>
        <w:tc>
          <w:tcPr>
            <w:tcW w:w="2393" w:type="dxa"/>
          </w:tcPr>
          <w:p>
            <w:pPr>
              <w:spacing w:after="0" w:line="240" w:lineRule="auto"/>
              <w:rPr>
                <w:ins w:id="419" w:author="polyd" w:date="2023-06-14T14:15:25Z"/>
                <w:rFonts w:hint="default"/>
                <w:vertAlign w:val="baseline"/>
                <w:lang w:val="ru-RU"/>
              </w:rPr>
            </w:pPr>
            <w:ins w:id="420" w:author="polyd" w:date="2023-06-14T14:15:25Z">
              <w:r>
                <w:rPr>
                  <w:rFonts w:hint="default"/>
                  <w:vertAlign w:val="baseline"/>
                  <w:lang w:val="ru-RU"/>
                </w:rPr>
                <w:t>Быстрее, чем у МТ (Эксперимент 2, краткосрочная экспозиция)</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21" w:author="polyd" w:date="2023-06-14T14:15:25Z"/>
        </w:trPr>
        <w:tc>
          <w:tcPr>
            <w:tcW w:w="2392" w:type="dxa"/>
          </w:tcPr>
          <w:p>
            <w:pPr>
              <w:spacing w:after="0" w:line="240" w:lineRule="auto"/>
              <w:rPr>
                <w:ins w:id="422" w:author="polyd" w:date="2023-06-14T14:15:25Z"/>
                <w:rFonts w:hint="default"/>
                <w:vertAlign w:val="baseline"/>
                <w:lang w:val="ru-RU"/>
              </w:rPr>
            </w:pPr>
            <w:ins w:id="423" w:author="polyd" w:date="2023-06-14T14:15:25Z">
              <w:r>
                <w:rPr>
                  <w:vertAlign w:val="baseline"/>
                  <w:lang w:val="ru-RU"/>
                </w:rPr>
                <w:t>Индекс</w:t>
              </w:r>
            </w:ins>
            <w:ins w:id="424" w:author="polyd" w:date="2023-06-14T14:15:25Z">
              <w:r>
                <w:rPr>
                  <w:rFonts w:hint="default"/>
                  <w:vertAlign w:val="baseline"/>
                  <w:lang w:val="ru-RU"/>
                </w:rPr>
                <w:t xml:space="preserve"> состояния</w:t>
              </w:r>
            </w:ins>
          </w:p>
        </w:tc>
        <w:tc>
          <w:tcPr>
            <w:tcW w:w="2392" w:type="dxa"/>
            <w:vAlign w:val="top"/>
          </w:tcPr>
          <w:p>
            <w:pPr>
              <w:spacing w:after="0" w:line="240" w:lineRule="auto"/>
              <w:rPr>
                <w:ins w:id="425" w:author="polyd" w:date="2023-06-14T14:15:25Z"/>
                <w:rFonts w:hint="default" w:asciiTheme="minorHAnsi" w:hAnsiTheme="minorHAnsi" w:eastAsiaTheme="minorHAnsi" w:cstheme="minorBidi"/>
                <w:sz w:val="22"/>
                <w:szCs w:val="22"/>
                <w:vertAlign w:val="baseline"/>
                <w:lang w:val="en-US" w:eastAsia="en-US" w:bidi="ar-SA"/>
              </w:rPr>
            </w:pPr>
            <w:ins w:id="426" w:author="polyd" w:date="2023-06-14T14:15:25Z">
              <w:r>
                <w:rPr>
                  <w:rFonts w:hint="default"/>
                  <w:vertAlign w:val="baseline"/>
                  <w:lang w:val="en-US"/>
                </w:rPr>
                <w:t>MT</w:t>
              </w:r>
            </w:ins>
          </w:p>
        </w:tc>
        <w:tc>
          <w:tcPr>
            <w:tcW w:w="2393" w:type="dxa"/>
          </w:tcPr>
          <w:p>
            <w:pPr>
              <w:spacing w:after="0" w:line="240" w:lineRule="auto"/>
              <w:rPr>
                <w:ins w:id="427" w:author="polyd" w:date="2023-06-14T14:15:25Z"/>
                <w:rFonts w:hint="default"/>
                <w:vertAlign w:val="baseline"/>
                <w:lang w:val="ru-RU"/>
              </w:rPr>
            </w:pPr>
            <w:ins w:id="428" w:author="polyd" w:date="2023-06-14T14:15:25Z">
              <w:r>
                <w:rPr>
                  <w:vertAlign w:val="baseline"/>
                  <w:lang w:val="ru-RU"/>
                </w:rPr>
                <w:t>Быстрее</w:t>
              </w:r>
            </w:ins>
            <w:ins w:id="429" w:author="polyd" w:date="2023-06-14T14:15:25Z">
              <w:r>
                <w:rPr>
                  <w:rFonts w:hint="default"/>
                  <w:vertAlign w:val="baseline"/>
                  <w:lang w:val="ru-RU"/>
                </w:rPr>
                <w:t xml:space="preserve">, чем у </w:t>
              </w:r>
            </w:ins>
            <w:ins w:id="430" w:author="polyd" w:date="2023-06-14T14:15:25Z">
              <w:r>
                <w:rPr>
                  <w:rFonts w:hint="default"/>
                  <w:vertAlign w:val="baseline"/>
                  <w:lang w:val="en-US"/>
                </w:rPr>
                <w:t>ME</w:t>
              </w:r>
            </w:ins>
            <w:ins w:id="431" w:author="polyd" w:date="2023-06-14T14:15:25Z">
              <w:r>
                <w:rPr>
                  <w:rFonts w:hint="default"/>
                  <w:vertAlign w:val="baseline"/>
                  <w:lang w:val="ru-RU"/>
                </w:rPr>
                <w:t xml:space="preserve"> (Эксеримент 2, краткосрочная экспозиция)</w:t>
              </w:r>
            </w:ins>
          </w:p>
        </w:tc>
        <w:tc>
          <w:tcPr>
            <w:tcW w:w="2393" w:type="dxa"/>
          </w:tcPr>
          <w:p>
            <w:pPr>
              <w:spacing w:after="0" w:line="240" w:lineRule="auto"/>
              <w:rPr>
                <w:ins w:id="432" w:author="polyd" w:date="2023-06-14T14:15:25Z"/>
                <w:vertAlign w:val="baseli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33" w:author="polyd" w:date="2023-06-14T14:15:25Z"/>
        </w:trPr>
        <w:tc>
          <w:tcPr>
            <w:tcW w:w="2392" w:type="dxa"/>
          </w:tcPr>
          <w:p>
            <w:pPr>
              <w:spacing w:after="0" w:line="240" w:lineRule="auto"/>
              <w:rPr>
                <w:ins w:id="434" w:author="polyd" w:date="2023-06-14T14:15:25Z"/>
                <w:vertAlign w:val="baseline"/>
              </w:rPr>
            </w:pPr>
          </w:p>
        </w:tc>
        <w:tc>
          <w:tcPr>
            <w:tcW w:w="2392" w:type="dxa"/>
            <w:vAlign w:val="top"/>
          </w:tcPr>
          <w:p>
            <w:pPr>
              <w:spacing w:after="0" w:line="240" w:lineRule="auto"/>
              <w:rPr>
                <w:ins w:id="435" w:author="polyd" w:date="2023-06-14T14:15:25Z"/>
                <w:rFonts w:hint="default" w:asciiTheme="minorHAnsi" w:hAnsiTheme="minorHAnsi" w:eastAsiaTheme="minorHAnsi" w:cstheme="minorBidi"/>
                <w:sz w:val="22"/>
                <w:szCs w:val="22"/>
                <w:vertAlign w:val="baseline"/>
                <w:lang w:val="en-US" w:eastAsia="en-US" w:bidi="ar-SA"/>
              </w:rPr>
            </w:pPr>
            <w:ins w:id="436" w:author="polyd" w:date="2023-06-14T14:15:25Z">
              <w:r>
                <w:rPr>
                  <w:rFonts w:hint="default"/>
                  <w:vertAlign w:val="baseline"/>
                  <w:lang w:val="en-US"/>
                </w:rPr>
                <w:t>ME</w:t>
              </w:r>
            </w:ins>
          </w:p>
        </w:tc>
        <w:tc>
          <w:tcPr>
            <w:tcW w:w="2393" w:type="dxa"/>
          </w:tcPr>
          <w:p>
            <w:pPr>
              <w:spacing w:after="0" w:line="240" w:lineRule="auto"/>
              <w:rPr>
                <w:ins w:id="437" w:author="polyd" w:date="2023-06-14T14:15:25Z"/>
                <w:rFonts w:hint="default"/>
                <w:vertAlign w:val="baseline"/>
                <w:lang w:val="ru-RU"/>
              </w:rPr>
            </w:pPr>
            <w:ins w:id="438" w:author="polyd" w:date="2023-06-14T14:15:25Z">
              <w:r>
                <w:rPr>
                  <w:vertAlign w:val="baseline"/>
                  <w:lang w:val="ru-RU"/>
                </w:rPr>
                <w:t>Снижен</w:t>
              </w:r>
            </w:ins>
            <w:ins w:id="439" w:author="polyd" w:date="2023-06-14T14:15:25Z">
              <w:r>
                <w:rPr>
                  <w:rFonts w:hint="default"/>
                  <w:vertAlign w:val="baseline"/>
                  <w:lang w:val="ru-RU"/>
                </w:rPr>
                <w:t xml:space="preserve"> (Эксеримент 2, краткосрочная экспозиция)</w:t>
              </w:r>
            </w:ins>
          </w:p>
        </w:tc>
        <w:tc>
          <w:tcPr>
            <w:tcW w:w="2393" w:type="dxa"/>
          </w:tcPr>
          <w:p>
            <w:pPr>
              <w:spacing w:after="0" w:line="240" w:lineRule="auto"/>
              <w:rPr>
                <w:ins w:id="440" w:author="polyd" w:date="2023-06-14T14:15:25Z"/>
                <w:vertAlign w:val="baseline"/>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41" w:author="polyd" w:date="2023-06-14T14:15:25Z"/>
        </w:trPr>
        <w:tc>
          <w:tcPr>
            <w:tcW w:w="2392" w:type="dxa"/>
            <w:vMerge w:val="restart"/>
          </w:tcPr>
          <w:p>
            <w:pPr>
              <w:spacing w:after="0" w:line="240" w:lineRule="auto"/>
              <w:rPr>
                <w:ins w:id="442" w:author="polyd" w:date="2023-06-14T14:15:25Z"/>
                <w:rFonts w:hint="default"/>
                <w:vertAlign w:val="baseline"/>
                <w:lang w:val="ru-RU"/>
              </w:rPr>
            </w:pPr>
            <w:ins w:id="443" w:author="polyd" w:date="2023-06-14T14:15:25Z">
              <w:r>
                <w:rPr>
                  <w:vertAlign w:val="baseline"/>
                  <w:lang w:val="ru-RU"/>
                </w:rPr>
                <w:t>Смертность</w:t>
              </w:r>
            </w:ins>
          </w:p>
        </w:tc>
        <w:tc>
          <w:tcPr>
            <w:tcW w:w="2392" w:type="dxa"/>
          </w:tcPr>
          <w:p>
            <w:pPr>
              <w:spacing w:after="0" w:line="240" w:lineRule="auto"/>
              <w:rPr>
                <w:ins w:id="444" w:author="polyd" w:date="2023-06-14T14:15:25Z"/>
                <w:rFonts w:hint="default"/>
                <w:vertAlign w:val="baseline"/>
                <w:lang w:val="en-US"/>
              </w:rPr>
            </w:pPr>
            <w:ins w:id="445" w:author="polyd" w:date="2023-06-14T14:15:25Z">
              <w:r>
                <w:rPr>
                  <w:rFonts w:hint="default"/>
                  <w:vertAlign w:val="baseline"/>
                  <w:lang w:val="en-US"/>
                </w:rPr>
                <w:t>MT</w:t>
              </w:r>
            </w:ins>
          </w:p>
        </w:tc>
        <w:tc>
          <w:tcPr>
            <w:tcW w:w="2393" w:type="dxa"/>
          </w:tcPr>
          <w:p>
            <w:pPr>
              <w:spacing w:after="0" w:line="240" w:lineRule="auto"/>
              <w:rPr>
                <w:ins w:id="446" w:author="polyd" w:date="2023-06-14T14:15:25Z"/>
                <w:rFonts w:hint="default"/>
                <w:vertAlign w:val="baseline"/>
                <w:lang w:val="ru-RU"/>
              </w:rPr>
            </w:pPr>
            <w:ins w:id="447" w:author="polyd" w:date="2023-06-14T14:15:25Z">
              <w:r>
                <w:rPr>
                  <w:rFonts w:hint="default"/>
                  <w:vertAlign w:val="baseline"/>
                  <w:lang w:val="ru-RU"/>
                </w:rPr>
                <w:t>Высокая (Эксперимент 1)</w:t>
              </w:r>
            </w:ins>
          </w:p>
          <w:p>
            <w:pPr>
              <w:spacing w:after="0" w:line="240" w:lineRule="auto"/>
              <w:rPr>
                <w:ins w:id="448" w:author="polyd" w:date="2023-06-14T14:15:25Z"/>
                <w:rFonts w:hint="default"/>
                <w:vertAlign w:val="baseline"/>
                <w:lang w:val="ru-RU"/>
              </w:rPr>
            </w:pPr>
            <w:ins w:id="449" w:author="polyd" w:date="2023-06-14T14:15:25Z">
              <w:r>
                <w:rPr>
                  <w:rFonts w:hint="default"/>
                  <w:vertAlign w:val="baseline"/>
                  <w:lang w:val="ru-RU"/>
                </w:rPr>
                <w:t>Высокая (Эксперимент 2, Краткосрочная экспозиция)</w:t>
              </w:r>
            </w:ins>
          </w:p>
        </w:tc>
        <w:tc>
          <w:tcPr>
            <w:tcW w:w="2393" w:type="dxa"/>
          </w:tcPr>
          <w:p>
            <w:pPr>
              <w:spacing w:after="0" w:line="240" w:lineRule="auto"/>
              <w:rPr>
                <w:ins w:id="450" w:author="polyd" w:date="2023-06-14T14:15:25Z"/>
                <w:rFonts w:hint="default"/>
                <w:vertAlign w:val="baseline"/>
                <w:lang w:val="ru-RU"/>
              </w:rPr>
            </w:pPr>
            <w:ins w:id="451" w:author="polyd" w:date="2023-06-14T14:15:25Z">
              <w:r>
                <w:rPr>
                  <w:vertAlign w:val="baseline"/>
                  <w:lang w:val="ru-RU"/>
                </w:rPr>
                <w:t>Не</w:t>
              </w:r>
            </w:ins>
            <w:ins w:id="452" w:author="polyd" w:date="2023-06-14T14:15:25Z">
              <w:r>
                <w:rPr>
                  <w:rFonts w:hint="default"/>
                  <w:vertAlign w:val="baseline"/>
                  <w:lang w:val="ru-RU"/>
                </w:rPr>
                <w:t xml:space="preserve"> отличается от контроля (Эксперимент 1)</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53" w:author="polyd" w:date="2023-06-14T14:15:25Z"/>
        </w:trPr>
        <w:tc>
          <w:tcPr>
            <w:tcW w:w="2392" w:type="dxa"/>
            <w:vMerge w:val="continue"/>
          </w:tcPr>
          <w:p>
            <w:pPr>
              <w:spacing w:after="0" w:line="240" w:lineRule="auto"/>
              <w:rPr>
                <w:ins w:id="454" w:author="polyd" w:date="2023-06-14T14:15:25Z"/>
                <w:vertAlign w:val="baseline"/>
              </w:rPr>
            </w:pPr>
          </w:p>
        </w:tc>
        <w:tc>
          <w:tcPr>
            <w:tcW w:w="2392" w:type="dxa"/>
          </w:tcPr>
          <w:p>
            <w:pPr>
              <w:spacing w:after="0" w:line="240" w:lineRule="auto"/>
              <w:rPr>
                <w:ins w:id="455" w:author="polyd" w:date="2023-06-14T14:15:25Z"/>
                <w:rFonts w:hint="default"/>
                <w:vertAlign w:val="baseline"/>
                <w:lang w:val="en-US"/>
              </w:rPr>
            </w:pPr>
            <w:ins w:id="456" w:author="polyd" w:date="2023-06-14T14:15:25Z">
              <w:r>
                <w:rPr>
                  <w:rFonts w:hint="default"/>
                  <w:vertAlign w:val="baseline"/>
                  <w:lang w:val="en-US"/>
                </w:rPr>
                <w:t>ME</w:t>
              </w:r>
            </w:ins>
          </w:p>
        </w:tc>
        <w:tc>
          <w:tcPr>
            <w:tcW w:w="2393" w:type="dxa"/>
          </w:tcPr>
          <w:p>
            <w:pPr>
              <w:spacing w:after="0" w:line="240" w:lineRule="auto"/>
              <w:rPr>
                <w:ins w:id="457" w:author="polyd" w:date="2023-06-14T14:15:25Z"/>
                <w:rFonts w:hint="default"/>
                <w:vertAlign w:val="baseline"/>
                <w:lang w:val="ru-RU"/>
              </w:rPr>
            </w:pPr>
            <w:ins w:id="458" w:author="polyd" w:date="2023-06-14T14:15:25Z">
              <w:r>
                <w:rPr>
                  <w:vertAlign w:val="baseline"/>
                  <w:lang w:val="ru-RU"/>
                </w:rPr>
                <w:t>Высокая</w:t>
              </w:r>
            </w:ins>
            <w:ins w:id="459" w:author="polyd" w:date="2023-06-14T14:15:25Z">
              <w:r>
                <w:rPr>
                  <w:rFonts w:hint="default"/>
                  <w:vertAlign w:val="baseline"/>
                  <w:lang w:val="ru-RU"/>
                </w:rPr>
                <w:t xml:space="preserve"> (Эксперимент 1)</w:t>
              </w:r>
            </w:ins>
          </w:p>
        </w:tc>
        <w:tc>
          <w:tcPr>
            <w:tcW w:w="2393" w:type="dxa"/>
          </w:tcPr>
          <w:p>
            <w:pPr>
              <w:spacing w:after="0" w:line="240" w:lineRule="auto"/>
              <w:rPr>
                <w:ins w:id="460" w:author="polyd" w:date="2023-06-14T14:15:25Z"/>
                <w:rFonts w:hint="default"/>
                <w:vertAlign w:val="baseline"/>
                <w:lang w:val="ru-RU"/>
              </w:rPr>
            </w:pPr>
            <w:ins w:id="461" w:author="polyd" w:date="2023-06-14T14:15:25Z">
              <w:r>
                <w:rPr>
                  <w:vertAlign w:val="baseline"/>
                  <w:lang w:val="ru-RU"/>
                </w:rPr>
                <w:t>Не</w:t>
              </w:r>
            </w:ins>
            <w:ins w:id="462" w:author="polyd" w:date="2023-06-14T14:15:25Z">
              <w:r>
                <w:rPr>
                  <w:rFonts w:hint="default"/>
                  <w:vertAlign w:val="baseline"/>
                  <w:lang w:val="ru-RU"/>
                </w:rPr>
                <w:t xml:space="preserve"> отличается от контроля  (Эксперимент 1)</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63" w:author="polyd" w:date="2023-06-14T14:15:25Z"/>
        </w:trPr>
        <w:tc>
          <w:tcPr>
            <w:tcW w:w="2392" w:type="dxa"/>
            <w:vMerge w:val="restart"/>
          </w:tcPr>
          <w:p>
            <w:pPr>
              <w:spacing w:after="0" w:line="240" w:lineRule="auto"/>
              <w:rPr>
                <w:ins w:id="464" w:author="polyd" w:date="2023-06-14T14:15:25Z"/>
                <w:rFonts w:hint="default"/>
                <w:vertAlign w:val="baseline"/>
                <w:lang w:val="ru-RU"/>
              </w:rPr>
            </w:pPr>
            <w:ins w:id="465" w:author="polyd" w:date="2023-06-14T14:15:25Z">
              <w:r>
                <w:rPr>
                  <w:vertAlign w:val="baseline"/>
                  <w:lang w:val="ru-RU"/>
                </w:rPr>
                <w:t>Сила</w:t>
              </w:r>
            </w:ins>
            <w:ins w:id="466" w:author="polyd" w:date="2023-06-14T14:15:25Z">
              <w:r>
                <w:rPr>
                  <w:rFonts w:hint="default"/>
                  <w:vertAlign w:val="baseline"/>
                  <w:lang w:val="ru-RU"/>
                </w:rPr>
                <w:t xml:space="preserve"> прикрепления биссуса после экспозиции</w:t>
              </w:r>
            </w:ins>
            <w:ins w:id="467" w:author="polyd" w:date="2023-06-14T14:15:25Z">
              <w:r>
                <w:rPr>
                  <w:rFonts w:hint="default"/>
                  <w:vertAlign w:val="baseline"/>
                  <w:lang w:val="en-US"/>
                </w:rPr>
                <w:t xml:space="preserve"> </w:t>
              </w:r>
            </w:ins>
            <w:ins w:id="468" w:author="polyd" w:date="2023-06-14T14:15:25Z">
              <w:r>
                <w:rPr>
                  <w:rFonts w:hint="default"/>
                  <w:vertAlign w:val="baseline"/>
                  <w:lang w:val="ru-RU"/>
                </w:rPr>
                <w:t>в смешанном поселении</w:t>
              </w:r>
            </w:ins>
          </w:p>
        </w:tc>
        <w:tc>
          <w:tcPr>
            <w:tcW w:w="2392" w:type="dxa"/>
            <w:vAlign w:val="top"/>
          </w:tcPr>
          <w:p>
            <w:pPr>
              <w:spacing w:after="0" w:line="240" w:lineRule="auto"/>
              <w:rPr>
                <w:ins w:id="469" w:author="polyd" w:date="2023-06-14T14:15:25Z"/>
                <w:rFonts w:hint="default" w:asciiTheme="minorHAnsi" w:hAnsiTheme="minorHAnsi" w:eastAsiaTheme="minorHAnsi" w:cstheme="minorBidi"/>
                <w:sz w:val="22"/>
                <w:szCs w:val="22"/>
                <w:vertAlign w:val="baseline"/>
                <w:lang w:val="en-US" w:eastAsia="en-US" w:bidi="ar-SA"/>
              </w:rPr>
            </w:pPr>
            <w:ins w:id="470" w:author="polyd" w:date="2023-06-14T14:15:25Z">
              <w:r>
                <w:rPr>
                  <w:rFonts w:hint="default"/>
                  <w:vertAlign w:val="baseline"/>
                  <w:lang w:val="en-US"/>
                </w:rPr>
                <w:t>MT</w:t>
              </w:r>
            </w:ins>
          </w:p>
        </w:tc>
        <w:tc>
          <w:tcPr>
            <w:tcW w:w="2393" w:type="dxa"/>
          </w:tcPr>
          <w:p>
            <w:pPr>
              <w:spacing w:after="0" w:line="240" w:lineRule="auto"/>
              <w:rPr>
                <w:ins w:id="471" w:author="polyd" w:date="2023-06-14T14:15:25Z"/>
                <w:rFonts w:hint="default"/>
                <w:vertAlign w:val="baseline"/>
                <w:lang w:val="ru-RU"/>
              </w:rPr>
            </w:pPr>
            <w:ins w:id="472" w:author="polyd" w:date="2023-06-14T14:15:25Z">
              <w:r>
                <w:rPr>
                  <w:vertAlign w:val="baseline"/>
                  <w:lang w:val="ru-RU"/>
                </w:rPr>
                <w:t>Выше</w:t>
              </w:r>
            </w:ins>
            <w:ins w:id="473" w:author="polyd" w:date="2023-06-14T14:15:25Z">
              <w:r>
                <w:rPr>
                  <w:rFonts w:hint="default"/>
                  <w:vertAlign w:val="baseline"/>
                  <w:lang w:val="ru-RU"/>
                </w:rPr>
                <w:t xml:space="preserve">, чем у </w:t>
              </w:r>
            </w:ins>
            <w:ins w:id="474" w:author="polyd" w:date="2023-06-14T14:15:25Z">
              <w:r>
                <w:rPr>
                  <w:rFonts w:hint="default"/>
                  <w:vertAlign w:val="baseline"/>
                  <w:lang w:val="en-US"/>
                </w:rPr>
                <w:t>ME (</w:t>
              </w:r>
            </w:ins>
            <w:ins w:id="475" w:author="polyd" w:date="2023-06-14T14:15:25Z">
              <w:r>
                <w:rPr>
                  <w:rFonts w:hint="default"/>
                  <w:vertAlign w:val="baseline"/>
                  <w:lang w:val="ru-RU"/>
                </w:rPr>
                <w:t>Эксперимент 3)</w:t>
              </w:r>
            </w:ins>
          </w:p>
          <w:p>
            <w:pPr>
              <w:spacing w:after="0" w:line="240" w:lineRule="auto"/>
              <w:rPr>
                <w:ins w:id="476" w:author="polyd" w:date="2023-06-14T14:15:25Z"/>
                <w:rFonts w:hint="default"/>
                <w:vertAlign w:val="baseline"/>
                <w:lang w:val="ru-RU"/>
              </w:rPr>
            </w:pPr>
          </w:p>
        </w:tc>
        <w:tc>
          <w:tcPr>
            <w:tcW w:w="2393" w:type="dxa"/>
          </w:tcPr>
          <w:p>
            <w:pPr>
              <w:spacing w:after="0" w:line="240" w:lineRule="auto"/>
              <w:rPr>
                <w:ins w:id="477" w:author="polyd" w:date="2023-06-14T14:15:25Z"/>
                <w:rFonts w:hint="default"/>
                <w:vertAlign w:val="baseline"/>
                <w:lang w:val="en-US"/>
              </w:rPr>
            </w:pPr>
            <w:ins w:id="478" w:author="polyd" w:date="2023-06-14T14:15:25Z">
              <w:r>
                <w:rPr>
                  <w:rFonts w:hint="default"/>
                  <w:vertAlign w:val="baseline"/>
                  <w:lang w:val="ru-RU"/>
                </w:rPr>
                <w:t xml:space="preserve">Не отличается от </w:t>
              </w:r>
            </w:ins>
            <w:ins w:id="479" w:author="polyd" w:date="2023-06-14T14:15:25Z">
              <w:r>
                <w:rPr>
                  <w:rFonts w:hint="default"/>
                  <w:vertAlign w:val="baseline"/>
                  <w:lang w:val="en-US"/>
                </w:rPr>
                <w:t>ME</w:t>
              </w:r>
            </w:ins>
          </w:p>
          <w:p>
            <w:pPr>
              <w:spacing w:after="0" w:line="240" w:lineRule="auto"/>
              <w:rPr>
                <w:ins w:id="480" w:author="polyd" w:date="2023-06-14T14:15:25Z"/>
                <w:rFonts w:hint="default"/>
                <w:vertAlign w:val="baseline"/>
                <w:lang w:val="en-US"/>
              </w:rPr>
            </w:pPr>
            <w:ins w:id="481" w:author="polyd" w:date="2023-06-14T14:15:25Z">
              <w:r>
                <w:rPr>
                  <w:rFonts w:hint="default"/>
                  <w:vertAlign w:val="baseline"/>
                  <w:lang w:val="en-US"/>
                </w:rPr>
                <w:t>(</w:t>
              </w:r>
            </w:ins>
            <w:ins w:id="482" w:author="polyd" w:date="2023-06-14T14:15:25Z">
              <w:r>
                <w:rPr>
                  <w:rFonts w:hint="default"/>
                  <w:vertAlign w:val="baseline"/>
                  <w:lang w:val="ru-RU"/>
                </w:rPr>
                <w:t>Эксперимент 3)</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483" w:author="polyd" w:date="2023-06-14T14:15:25Z"/>
        </w:trPr>
        <w:tc>
          <w:tcPr>
            <w:tcW w:w="2392" w:type="dxa"/>
            <w:vMerge w:val="continue"/>
          </w:tcPr>
          <w:p>
            <w:pPr>
              <w:spacing w:after="0" w:line="240" w:lineRule="auto"/>
              <w:rPr>
                <w:ins w:id="484" w:author="polyd" w:date="2023-06-14T14:15:25Z"/>
                <w:vertAlign w:val="baseline"/>
              </w:rPr>
            </w:pPr>
          </w:p>
        </w:tc>
        <w:tc>
          <w:tcPr>
            <w:tcW w:w="2392" w:type="dxa"/>
            <w:vAlign w:val="top"/>
          </w:tcPr>
          <w:p>
            <w:pPr>
              <w:spacing w:after="0" w:line="240" w:lineRule="auto"/>
              <w:rPr>
                <w:ins w:id="485" w:author="polyd" w:date="2023-06-14T14:15:25Z"/>
                <w:rFonts w:hint="default" w:asciiTheme="minorHAnsi" w:hAnsiTheme="minorHAnsi" w:eastAsiaTheme="minorHAnsi" w:cstheme="minorBidi"/>
                <w:sz w:val="22"/>
                <w:szCs w:val="22"/>
                <w:vertAlign w:val="baseline"/>
                <w:lang w:val="en-US" w:eastAsia="en-US" w:bidi="ar-SA"/>
              </w:rPr>
            </w:pPr>
            <w:ins w:id="486" w:author="polyd" w:date="2023-06-14T14:15:25Z">
              <w:r>
                <w:rPr>
                  <w:rFonts w:hint="default"/>
                  <w:vertAlign w:val="baseline"/>
                  <w:lang w:val="en-US"/>
                </w:rPr>
                <w:t>ME</w:t>
              </w:r>
            </w:ins>
          </w:p>
        </w:tc>
        <w:tc>
          <w:tcPr>
            <w:tcW w:w="2393" w:type="dxa"/>
          </w:tcPr>
          <w:p>
            <w:pPr>
              <w:spacing w:after="0" w:line="240" w:lineRule="auto"/>
              <w:rPr>
                <w:ins w:id="487" w:author="polyd" w:date="2023-06-14T14:15:25Z"/>
                <w:rFonts w:hint="default"/>
                <w:vertAlign w:val="baseline"/>
                <w:lang w:val="en-US"/>
              </w:rPr>
            </w:pPr>
            <w:ins w:id="488" w:author="polyd" w:date="2023-06-14T14:15:25Z">
              <w:r>
                <w:rPr>
                  <w:vertAlign w:val="baseline"/>
                  <w:lang w:val="ru-RU"/>
                </w:rPr>
                <w:t>Ниже</w:t>
              </w:r>
            </w:ins>
            <w:ins w:id="489" w:author="polyd" w:date="2023-06-14T14:15:25Z">
              <w:r>
                <w:rPr>
                  <w:rFonts w:hint="default"/>
                  <w:vertAlign w:val="baseline"/>
                  <w:lang w:val="ru-RU"/>
                </w:rPr>
                <w:t xml:space="preserve">, чем у </w:t>
              </w:r>
            </w:ins>
            <w:ins w:id="490" w:author="polyd" w:date="2023-06-14T14:15:25Z">
              <w:r>
                <w:rPr>
                  <w:rFonts w:hint="default"/>
                  <w:vertAlign w:val="baseline"/>
                  <w:lang w:val="en-US"/>
                </w:rPr>
                <w:t>MT (</w:t>
              </w:r>
            </w:ins>
            <w:ins w:id="491" w:author="polyd" w:date="2023-06-14T14:15:25Z">
              <w:r>
                <w:rPr>
                  <w:rFonts w:hint="default"/>
                  <w:vertAlign w:val="baseline"/>
                  <w:lang w:val="ru-RU"/>
                </w:rPr>
                <w:t>Эксперимент 3)</w:t>
              </w:r>
            </w:ins>
          </w:p>
        </w:tc>
        <w:tc>
          <w:tcPr>
            <w:tcW w:w="2393" w:type="dxa"/>
          </w:tcPr>
          <w:p>
            <w:pPr>
              <w:spacing w:after="0" w:line="240" w:lineRule="auto"/>
              <w:rPr>
                <w:ins w:id="492" w:author="polyd" w:date="2023-06-14T14:15:25Z"/>
                <w:rFonts w:hint="default"/>
                <w:vertAlign w:val="baseline"/>
                <w:lang w:val="en-US"/>
              </w:rPr>
            </w:pPr>
            <w:ins w:id="493" w:author="polyd" w:date="2023-06-14T14:15:25Z">
              <w:r>
                <w:rPr>
                  <w:rFonts w:hint="default"/>
                  <w:vertAlign w:val="baseline"/>
                  <w:lang w:val="ru-RU"/>
                </w:rPr>
                <w:t xml:space="preserve">Не отличается от </w:t>
              </w:r>
            </w:ins>
            <w:ins w:id="494" w:author="polyd" w:date="2023-06-14T14:15:25Z">
              <w:r>
                <w:rPr>
                  <w:rFonts w:hint="default"/>
                  <w:vertAlign w:val="baseline"/>
                  <w:lang w:val="en-US"/>
                </w:rPr>
                <w:t>MT</w:t>
              </w:r>
            </w:ins>
          </w:p>
          <w:p>
            <w:pPr>
              <w:spacing w:after="0" w:line="240" w:lineRule="auto"/>
              <w:rPr>
                <w:ins w:id="495" w:author="polyd" w:date="2023-06-14T14:15:25Z"/>
                <w:rFonts w:hint="default"/>
                <w:vertAlign w:val="baseline"/>
                <w:lang w:val="en-US"/>
              </w:rPr>
            </w:pPr>
            <w:ins w:id="496" w:author="polyd" w:date="2023-06-14T14:15:25Z">
              <w:r>
                <w:rPr>
                  <w:rFonts w:hint="default"/>
                  <w:vertAlign w:val="baseline"/>
                  <w:lang w:val="en-US"/>
                </w:rPr>
                <w:t>(</w:t>
              </w:r>
            </w:ins>
            <w:ins w:id="497" w:author="polyd" w:date="2023-06-14T14:15:25Z">
              <w:r>
                <w:rPr>
                  <w:rFonts w:hint="default"/>
                  <w:vertAlign w:val="baseline"/>
                  <w:lang w:val="ru-RU"/>
                </w:rPr>
                <w:t>Эксперимент 3)</w:t>
              </w:r>
            </w:ins>
          </w:p>
        </w:tc>
      </w:tr>
    </w:tbl>
    <w:p>
      <w:pPr>
        <w:spacing w:after="0" w:line="240" w:lineRule="auto"/>
        <w:rPr>
          <w:ins w:id="498" w:author="polyd" w:date="2023-06-14T14:15:25Z"/>
        </w:rPr>
      </w:pPr>
    </w:p>
    <w:p>
      <w:pPr>
        <w:spacing w:after="0" w:line="240" w:lineRule="auto"/>
        <w:ind w:firstLine="708"/>
        <w:rPr>
          <w:ins w:id="499" w:author="polyd" w:date="2023-06-14T14:15:23Z"/>
        </w:rPr>
      </w:pPr>
    </w:p>
    <w:p>
      <w:pPr>
        <w:spacing w:after="0" w:line="240" w:lineRule="auto"/>
        <w:ind w:firstLine="708"/>
      </w:pPr>
      <w:r>
        <w:t xml:space="preserve">Поселения мидий являются высоко конкурентной средой, где основная </w:t>
      </w:r>
      <w:r>
        <w:rPr>
          <w:strike/>
          <w:rPrChange w:id="500" w:author="polyd" w:date="2023-06-14T13:11:51Z">
            <w:rPr/>
          </w:rPrChange>
        </w:rPr>
        <w:t xml:space="preserve">конкурентная </w:t>
      </w:r>
      <w:r>
        <w:t>борьба происходит за пространство</w:t>
      </w:r>
      <w:ins w:id="501" w:author="polyd" w:date="2023-06-14T13:12:09Z">
        <w:r>
          <w:rPr>
            <w:rFonts w:hint="default"/>
            <w:lang w:val="ru-RU"/>
          </w:rPr>
          <w:t>,</w:t>
        </w:r>
      </w:ins>
      <w:ins w:id="502" w:author="polyd" w:date="2023-06-14T13:12:10Z">
        <w:r>
          <w:rPr>
            <w:rFonts w:hint="default"/>
            <w:lang w:val="ru-RU"/>
          </w:rPr>
          <w:t xml:space="preserve"> </w:t>
        </w:r>
      </w:ins>
      <w:ins w:id="503" w:author="polyd" w:date="2023-06-14T13:12:12Z">
        <w:r>
          <w:rPr>
            <w:rFonts w:hint="default"/>
            <w:lang w:val="ru-RU"/>
          </w:rPr>
          <w:t>н</w:t>
        </w:r>
      </w:ins>
      <w:ins w:id="504" w:author="polyd" w:date="2023-06-14T13:12:13Z">
        <w:r>
          <w:rPr>
            <w:rFonts w:hint="default"/>
            <w:lang w:val="ru-RU"/>
          </w:rPr>
          <w:t>еоб</w:t>
        </w:r>
      </w:ins>
      <w:ins w:id="505" w:author="polyd" w:date="2023-06-14T13:12:14Z">
        <w:r>
          <w:rPr>
            <w:rFonts w:hint="default"/>
            <w:lang w:val="ru-RU"/>
          </w:rPr>
          <w:t>хо</w:t>
        </w:r>
      </w:ins>
      <w:ins w:id="506" w:author="polyd" w:date="2023-06-14T13:12:15Z">
        <w:r>
          <w:rPr>
            <w:rFonts w:hint="default"/>
            <w:lang w:val="ru-RU"/>
          </w:rPr>
          <w:t>дим</w:t>
        </w:r>
      </w:ins>
      <w:ins w:id="507" w:author="polyd" w:date="2023-06-14T13:12:16Z">
        <w:r>
          <w:rPr>
            <w:rFonts w:hint="default"/>
            <w:lang w:val="ru-RU"/>
          </w:rPr>
          <w:t xml:space="preserve">ое </w:t>
        </w:r>
      </w:ins>
      <w:del w:id="508" w:author="polyd" w:date="2023-06-14T13:12:09Z">
        <w:r>
          <w:rPr/>
          <w:delText xml:space="preserve"> </w:delText>
        </w:r>
      </w:del>
      <w:del w:id="509" w:author="polyd" w:date="2023-06-14T13:12:08Z">
        <w:r>
          <w:rPr/>
          <w:delText>(</w:delText>
        </w:r>
      </w:del>
      <w:r>
        <w:t>для обеспечения эффективной фильтрации</w:t>
      </w:r>
      <w:del w:id="510" w:author="polyd" w:date="2023-06-14T13:12:23Z">
        <w:r>
          <w:rPr/>
          <w:delText>)</w:delText>
        </w:r>
      </w:del>
      <w:r>
        <w:t xml:space="preserve"> </w:t>
      </w:r>
      <w:r>
        <w:fldChar w:fldCharType="begin" w:fldLock="1"/>
      </w:r>
      <w:r>
        <w:instrText xml:space="preserve">ADDIN CSL_CITATION {"citationItems":[{"id":"ITEM-1","itemData":{"ISBN":"0852382340","author":[{"dropping-particle":"","family":"Gosling","given":"Elizabeth","non-dropping-particle":"","parse-names":false,"suffix":""}],"id":"ITEM-1","issued":{"date-parts":[["2004"]]},"title":"Bivalve Molluscs","type":"book"},"uris":["http://www.mendeley.com/documents/?uuid=aca7ce6f-25eb-43fa-8cd0-4c038848bb34"]}],"mendeley":{"formattedCitation":"(Gosling, 2004)","plainTextFormattedCitation":"(Gosling, 2004)","previouslyFormattedCitation":"(Gosling, 2004)"},"properties":{"noteIndex":0},"schema":"https://github.com/citation-style-language/schema/raw/master/csl-citation.json"}</w:instrText>
      </w:r>
      <w:r>
        <w:fldChar w:fldCharType="separate"/>
      </w:r>
      <w:r>
        <w:t>(Gosling, 2004)</w:t>
      </w:r>
      <w:r>
        <w:fldChar w:fldCharType="end"/>
      </w:r>
      <w:r>
        <w:t xml:space="preserve">. Наши результаты характеризуют плотные поселения МТ как особенно неблагоприятные для обоих видов мидий, о чем свидетельствует повышенная смертность моллюсков в таких поселениях. Смерть мидии в поселении может быть вызвана самыми разнообразными биотическими и абиотическими факторами. Согласно результатам Эксперимента 1, смертность как мелких, так и крупных животных была высокой именно в поселениях МТ. Причем уровень смертности крупных животных не различался между станциями с разным соленостным режимом. Мидии, как и многие другие двустворчатые моллюски, могут довольно продолжительное время выживать в условиях умеренного воздействия стрессирующего фактора. При достаточном количестве энергии, ассимилируемой с пищей, и достаточном уровне аэробного и анаэробного метаболизма (для того, чтобы обеспечить возросшие в условиях стресса затраты) животное может даже сохранять способности к росту и размножению, пока не произойдет адаптация к новым условиям </w:t>
      </w:r>
      <w:r>
        <w:fldChar w:fldCharType="begin" w:fldLock="1"/>
      </w:r>
      <w:r>
        <w:instrText xml:space="preserve">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mendeley":{"formattedCitation":"(Sokolova et al., 2012)","plainTextFormattedCitation":"(Sokolova et al., 2012)","previouslyFormattedCitation":"(Sokolova et al., 2012)"},"properties":{"noteIndex":0},"schema":"https://github.com/citation-style-language/schema/raw/master/csl-citation.json"}</w:instrText>
      </w:r>
      <w:r>
        <w:fldChar w:fldCharType="separate"/>
      </w:r>
      <w:r>
        <w:t>(Sokolova et al., 2012)</w:t>
      </w:r>
      <w:r>
        <w:fldChar w:fldCharType="end"/>
      </w:r>
      <w:r>
        <w:t xml:space="preserve">. </w:t>
      </w:r>
    </w:p>
    <w:p>
      <w:pPr>
        <w:spacing w:after="0" w:line="240" w:lineRule="auto"/>
        <w:ind w:firstLine="708"/>
      </w:pPr>
      <w:r>
        <w:t xml:space="preserve">Мелкие мидии в такой конкурентной среде зачастую проигрывают своим более крупным собратьям, ввиду гораздо меньшей способности к фильтрации </w:t>
      </w:r>
      <w:r>
        <w:fldChar w:fldCharType="begin" w:fldLock="1"/>
      </w:r>
      <w:r>
        <w:instrText xml:space="preserve">ADDIN CSL_CITATION {"citationItems":[{"id":"ITEM-1","itemData":{"DOI":"10.1134/S1063074006040079","ISSN":"10630740","abstract":"The pumping activity of the bivalve Mytulus edulus, Hiatella arctica, and solitary ascidian Styela rustica from the White Sea has been studied. The dependence of the pumping activity on the mass and size of animals has been analyzed. It was shown that the mussel is the most active filter-feeder, that the least value of the pumping activity has been registered for H. arctica, and that S. rustica occupies an intermediate position according this index. The results obtained are examined in connection with the competitive relationship of the animals in the fouling community. © Pleiades Publishing, Inc. 2006.","author":[{"dropping-particle":"","family":"Lezin","given":"P. A.","non-dropping-particle":"","parse-names":false,"suffix":""},{"dropping-particle":"","family":"Agat’eva","given":"N. A.","non-dropping-particle":"","parse-names":false,"suffix":""},{"dropping-particle":"V.","family":"Khalaman","given":"V.","non-dropping-particle":"","parse-names":false,"suffix":""}],"container-title":"Russian Journal of Marine Biology","id":"ITEM-1","issue":"4","issued":{"date-parts":[["2006"]]},"page":"245-249","title":"A comparative study of the pumping activity of some fouling animals from the White Sea","type":"article-journal","volume":"32"},"uris":["http://www.mendeley.com/documents/?uuid=df1150d2-e0e6-4d3c-bd5a-617e38a36b00"]}],"mendeley":{"formattedCitation":"(Lezin et al., 2006)","plainTextFormattedCitation":"(Lezin et al., 2006)","previouslyFormattedCitation":"(Lezin et al., 2006)"},"properties":{"noteIndex":0},"schema":"https://github.com/citation-style-language/schema/raw/master/csl-citation.json"}</w:instrText>
      </w:r>
      <w:r>
        <w:fldChar w:fldCharType="separate"/>
      </w:r>
      <w:r>
        <w:t>(Lezin et al., 2006)</w:t>
      </w:r>
      <w:r>
        <w:fldChar w:fldCharType="end"/>
      </w:r>
      <w:r>
        <w:t xml:space="preserve">. В полевых Экспериментах 1 и 2 нами было продемонстрировано негативное влияние доминирования МТ на скорость роста мелких мидий в поселении. В Эксперименте 1 нам удалось показать угнетение роста МТ в поселениях, где они доминируют. В Эксперименте 2, который был выполнен годом позже, наоборот, мы продемонстрировали негативный эффект присутствия МТ уже на рост МЕ. </w:t>
      </w:r>
    </w:p>
    <w:p>
      <w:pPr>
        <w:spacing w:after="0" w:line="240" w:lineRule="auto"/>
        <w:ind w:firstLine="708"/>
      </w:pPr>
      <w:r>
        <w:t xml:space="preserve">На наш взгляд, это не является противоречивым результатом, но скорее двумя пазлами одной мозаики. В контрольных поселениях (где присутствовали лишь небольшое количество меченых мидий обоих видов, не было выраженного доминирования, и отсутствовал прессинг со стороны крупных моллюсков) животные закономерно демонстрировали высокую скорость роста. Лидерство по скорости роста в таких «мягких» условиях оставалось либо за МТ, либо за МЕ – в зависимости от эксперимента. Например, в Эксперименте 1 контрольные МТ росли гораздо быстрее МЕ, а в эксперименте 2 – наоборот (хотя при долгосрочной экспозиции мидии обоих видов демонстрировали довольно широкий и схожий диапазон прироста раковины). Необходимо отметить, что существующие исследования, в которых сравнивается скорость роста криптических видов мидий, как обычно, немногочисленны и противоречивы. Так, например, при сравнении балтийских и североморских мидий (в исследовании балтийские мидии указаны как МЕ) исследователи приходят к выводу, что на скорость роста влияет только соленость </w:t>
      </w:r>
      <w:r>
        <w:fldChar w:fldCharType="begin" w:fldLock="1"/>
      </w:r>
      <w:r>
        <w:instrText xml:space="preserve">ADDIN CSL_CITATION {"citationItems":[{"id":"ITEM-1","itemData":{"DOI":"10.3354/meps059221","ISSN":"0171-8630","abstract":"Mussels Mytilus edulis L., aged 1 yr, were transplanted from a low saline regime (6 to 7.permill.S, northern Baltic proper) to a high saline regime (20 to 30.permill.S, North Sea). Physiological responses of these mussels, after 1 mo and 1 yr of acclimatisation, were compared to those of native North Sea mussels and allele frequencies for 2 polymorphic loci (Pgi and Pgm) in the populations were scored. Oxygen consumption, ammonia excretion, O/N ratios, and clearances rate of transplanted Baltic mussels approached those of native North Sea mussels, indicating that these metabolic parameters are to a major extent regulated by physiological adaptations to environmental differences between the Baltic and North Seas. However, after 1 yr, significantly higher NH4-N excretion and lower O/N ratios were observed in mussels of Baltic origin. A lower clearance rate and consequently lower scope for growth was observed in Baltic mussels. This may be due to a smaller gill area, resulting from a genetically induced more elongate shell shape, typical for Baltic mussels, that still remained after 1 yr of acclimatisation. The genetic composition in Pgi and Pgm, 2 loci coding for enzymes which are central to the metabolic rate of cellular processes, differed between the native populations, probably due to differential selection, and part of the observed physiological differences between mussels from the 2 seas may be determined by genotypic factors acting directly on metabolic pathways.","author":[{"dropping-particle":"","family":"Tedengren","given":"M","non-dropping-particle":"","parse-names":false,"suffix":""},{"dropping-particle":"","family":"André","given":"C","non-dropping-particle":"","parse-names":false,"suffix":""},{"dropping-particle":"","family":"Johannesson","given":"K","non-dropping-particle":"","parse-names":false,"suffix":""},{"dropping-particle":"","family":"Kautsky","given":"N","non-dropping-particle":"","parse-names":false,"suffix":""}],"container-title":"Marine Ecology Progress Series","id":"ITEM-1","issued":{"date-parts":[["1990"]]},"page":"221-227","title":"Genotypic and phenotypic differences between Baltic and North Sea populations of Mytilus edulis evaluated through reciprocal transplantations","type":"article-journal","volume":"59"},"uris":["http://www.mendeley.com/documents/?uuid=29fe59de-a7d6-493e-bcfb-c48dfad9a8b2"]}],"mendeley":{"formattedCitation":"(Tedengren et al., 1990)","plainTextFormattedCitation":"(Tedengren et al., 1990)","previouslyFormattedCitation":"(Tedengren et al., 1990)"},"properties":{"noteIndex":0},"schema":"https://github.com/citation-style-language/schema/raw/master/csl-citation.json"}</w:instrText>
      </w:r>
      <w:r>
        <w:fldChar w:fldCharType="separate"/>
      </w:r>
      <w:r>
        <w:t>(Tedengren et al., 1990)</w:t>
      </w:r>
      <w:r>
        <w:fldChar w:fldCharType="end"/>
      </w:r>
      <w:r>
        <w:t>. А в другом исследовании, где подробно изучается фильтрационная активность, уровень метаболизма и экскреция – которые складываются в итоговую характеристику возможности для роста (</w:t>
      </w:r>
      <w:r>
        <w:rPr>
          <w:lang w:val="en-US"/>
        </w:rPr>
        <w:t>scope</w:t>
      </w:r>
      <w:r>
        <w:t xml:space="preserve"> </w:t>
      </w:r>
      <w:r>
        <w:rPr>
          <w:lang w:val="en-US"/>
        </w:rPr>
        <w:t>for</w:t>
      </w:r>
      <w:r>
        <w:t xml:space="preserve"> </w:t>
      </w:r>
      <w:r>
        <w:rPr>
          <w:lang w:val="en-US"/>
        </w:rPr>
        <w:t>growth</w:t>
      </w:r>
      <w:r>
        <w:t xml:space="preserve">) – исследователи приходят к выводу, что именно МЕ потенциально обладает самой высокой скоростью роста </w:t>
      </w:r>
      <w:r>
        <w:fldChar w:fldCharType="begin" w:fldLock="1"/>
      </w:r>
      <w:r>
        <w:instrText xml:space="preserve">ADDIN CSL_CITATION {"citationItems":[{"id":"ITEM-1","itemData":{"DOI":"10.1007/s00442-012-2486-6","author":[{"dropping-particle":"","family":"Fly","given":"Elizabeth K","non-dropping-particle":"","parse-names":false,"suffix":""},{"dropping-particle":"","family":"Hilbish","given":"Thomas J","non-dropping-particle":"","parse-names":false,"suffix":""}],"container-title":"Oecologia","id":"ITEM-1","issued":{"date-parts":[["2012"]]},"title":"Physiological energetics and biogeographic range limits of three congeneric mussel species","type":"article-journal"},"uris":["http://www.mendeley.com/documents/?uuid=5c133716-dee8-426b-b80f-9d089a9d5fe7"]}],"mendeley":{"formattedCitation":"(Fly &amp; Hilbish, 2012)","plainTextFormattedCitation":"(Fly &amp; Hilbish, 2012)","previouslyFormattedCitation":"(Fly &amp; Hilbish, 2012)"},"properties":{"noteIndex":0},"schema":"https://github.com/citation-style-language/schema/raw/master/csl-citation.json"}</w:instrText>
      </w:r>
      <w:r>
        <w:fldChar w:fldCharType="separate"/>
      </w:r>
      <w:r>
        <w:t>(Fly &amp; Hilbish, 2012)</w:t>
      </w:r>
      <w:r>
        <w:fldChar w:fldCharType="end"/>
      </w:r>
      <w:r>
        <w:t>. Таким образом, к сожалению, из наших результатов невозможно указать н</w:t>
      </w:r>
      <w:ins w:id="511" w:author="polyd" w:date="2023-06-13T21:30:50Z">
        <w:r>
          <w:rPr>
            <w:rFonts w:hint="default"/>
            <w:lang w:val="en-US"/>
          </w:rPr>
          <w:t xml:space="preserve"> </w:t>
        </w:r>
      </w:ins>
      <w:ins w:id="512" w:author="polyd" w:date="2023-06-13T21:30:51Z">
        <w:r>
          <w:rPr>
            <w:rFonts w:hint="default"/>
            <w:lang w:val="ru-RU"/>
          </w:rPr>
          <w:t>м</w:t>
        </w:r>
      </w:ins>
      <w:ins w:id="513" w:author="polyd" w:date="2023-06-13T21:30:52Z">
        <w:r>
          <w:rPr>
            <w:rFonts w:hint="default"/>
            <w:lang w:val="ru-RU"/>
          </w:rPr>
          <w:t>ежв</w:t>
        </w:r>
      </w:ins>
      <w:ins w:id="514" w:author="polyd" w:date="2023-06-13T21:30:53Z">
        <w:r>
          <w:rPr>
            <w:rFonts w:hint="default"/>
            <w:lang w:val="ru-RU"/>
          </w:rPr>
          <w:t>идо</w:t>
        </w:r>
      </w:ins>
      <w:ins w:id="515" w:author="polyd" w:date="2023-06-13T21:30:54Z">
        <w:r>
          <w:rPr>
            <w:rFonts w:hint="default"/>
            <w:lang w:val="ru-RU"/>
          </w:rPr>
          <w:t>вые р</w:t>
        </w:r>
      </w:ins>
      <w:ins w:id="516" w:author="polyd" w:date="2023-06-13T21:30:55Z">
        <w:r>
          <w:rPr>
            <w:rFonts w:hint="default"/>
            <w:lang w:val="ru-RU"/>
          </w:rPr>
          <w:t>а</w:t>
        </w:r>
      </w:ins>
      <w:ins w:id="517" w:author="polyd" w:date="2023-06-13T21:30:56Z">
        <w:r>
          <w:rPr>
            <w:rFonts w:hint="default"/>
            <w:lang w:val="ru-RU"/>
          </w:rPr>
          <w:t>зли</w:t>
        </w:r>
      </w:ins>
      <w:ins w:id="518" w:author="polyd" w:date="2023-06-13T21:30:57Z">
        <w:r>
          <w:rPr>
            <w:rFonts w:hint="default"/>
            <w:lang w:val="ru-RU"/>
          </w:rPr>
          <w:t xml:space="preserve">чия в </w:t>
        </w:r>
      </w:ins>
      <w:ins w:id="519" w:author="polyd" w:date="2023-06-13T21:30:58Z">
        <w:r>
          <w:rPr>
            <w:rFonts w:hint="default"/>
            <w:lang w:val="ru-RU"/>
          </w:rPr>
          <w:t>ско</w:t>
        </w:r>
      </w:ins>
      <w:ins w:id="520" w:author="polyd" w:date="2023-06-13T21:31:00Z">
        <w:r>
          <w:rPr>
            <w:rFonts w:hint="default"/>
            <w:lang w:val="ru-RU"/>
          </w:rPr>
          <w:t>рост</w:t>
        </w:r>
      </w:ins>
      <w:ins w:id="521" w:author="polyd" w:date="2023-06-13T21:31:01Z">
        <w:r>
          <w:rPr>
            <w:rFonts w:hint="default"/>
            <w:lang w:val="ru-RU"/>
          </w:rPr>
          <w:t>и рост</w:t>
        </w:r>
      </w:ins>
      <w:ins w:id="522" w:author="polyd" w:date="2023-06-13T21:31:02Z">
        <w:r>
          <w:rPr>
            <w:rFonts w:hint="default"/>
            <w:lang w:val="ru-RU"/>
          </w:rPr>
          <w:t>а</w:t>
        </w:r>
      </w:ins>
      <w:ins w:id="523" w:author="polyd" w:date="2023-06-13T21:31:03Z">
        <w:r>
          <w:rPr>
            <w:rFonts w:hint="default"/>
            <w:lang w:val="ru-RU"/>
          </w:rPr>
          <w:t>.</w:t>
        </w:r>
      </w:ins>
      <w:del w:id="524" w:author="polyd" w:date="2023-06-13T21:30:50Z">
        <w:r>
          <w:rPr/>
          <w:delText>а</w:delText>
        </w:r>
      </w:del>
      <w:r>
        <w:t xml:space="preserve"> </w:t>
      </w:r>
      <w:r>
        <w:rPr>
          <w:strike/>
          <w:rPrChange w:id="525" w:author="polyd" w:date="2023-06-13T21:30:33Z">
            <w:rPr/>
          </w:rPrChange>
        </w:rPr>
        <w:t>однозначное влияние генетики на скорость роста</w:t>
      </w:r>
      <w:r>
        <w:t xml:space="preserve">. А различия в скорости роста между экспериментами, вероятно, связаны с некими другими, неучтенными нами факторами. </w:t>
      </w:r>
    </w:p>
    <w:p>
      <w:pPr>
        <w:spacing w:after="0" w:line="240" w:lineRule="auto"/>
        <w:ind w:firstLine="708"/>
        <w:rPr>
          <w:rFonts w:hint="default"/>
          <w:lang w:val="ru-RU"/>
        </w:rPr>
      </w:pPr>
      <w:r>
        <w:rPr>
          <w:strike/>
          <w:rPrChange w:id="526" w:author="polyd" w:date="2023-06-13T21:31:26Z">
            <w:rPr/>
          </w:rPrChange>
        </w:rPr>
        <w:t xml:space="preserve">Довольно интересную картину представляют результаты долгосрочной части Эксперимента 2. </w:t>
      </w:r>
      <w:r>
        <w:t>Для нас оказалось неожиданным, что мидии из восьмимесячной экспозиции</w:t>
      </w:r>
      <w:ins w:id="527" w:author="polyd" w:date="2023-06-13T21:31:30Z">
        <w:r>
          <w:rPr>
            <w:rFonts w:hint="default"/>
            <w:lang w:val="ru-RU"/>
          </w:rPr>
          <w:t xml:space="preserve"> </w:t>
        </w:r>
      </w:ins>
      <w:ins w:id="528" w:author="polyd" w:date="2023-06-13T21:31:31Z">
        <w:r>
          <w:rPr>
            <w:rFonts w:hint="default"/>
            <w:lang w:val="ru-RU"/>
          </w:rPr>
          <w:t>(</w:t>
        </w:r>
      </w:ins>
      <w:ins w:id="529" w:author="polyd" w:date="2023-06-13T21:31:36Z">
        <w:r>
          <w:rPr>
            <w:rFonts w:hint="default"/>
            <w:lang w:val="ru-RU"/>
          </w:rPr>
          <w:t>д</w:t>
        </w:r>
      </w:ins>
      <w:ins w:id="530" w:author="polyd" w:date="2023-06-13T21:31:37Z">
        <w:r>
          <w:rPr>
            <w:rFonts w:hint="default"/>
            <w:lang w:val="ru-RU"/>
          </w:rPr>
          <w:t>ол</w:t>
        </w:r>
      </w:ins>
      <w:ins w:id="531" w:author="polyd" w:date="2023-06-13T21:31:39Z">
        <w:r>
          <w:rPr>
            <w:rFonts w:hint="default"/>
            <w:lang w:val="ru-RU"/>
          </w:rPr>
          <w:t>го</w:t>
        </w:r>
      </w:ins>
      <w:ins w:id="532" w:author="polyd" w:date="2023-06-13T21:31:40Z">
        <w:r>
          <w:rPr>
            <w:rFonts w:hint="default"/>
            <w:lang w:val="ru-RU"/>
          </w:rPr>
          <w:t>срочн</w:t>
        </w:r>
      </w:ins>
      <w:ins w:id="533" w:author="polyd" w:date="2023-06-13T21:31:41Z">
        <w:r>
          <w:rPr>
            <w:rFonts w:hint="default"/>
            <w:lang w:val="ru-RU"/>
          </w:rPr>
          <w:t xml:space="preserve">ая </w:t>
        </w:r>
      </w:ins>
      <w:ins w:id="534" w:author="polyd" w:date="2023-06-13T21:31:42Z">
        <w:r>
          <w:rPr>
            <w:rFonts w:hint="default"/>
            <w:lang w:val="ru-RU"/>
          </w:rPr>
          <w:t>час</w:t>
        </w:r>
      </w:ins>
      <w:ins w:id="535" w:author="polyd" w:date="2023-06-13T21:31:43Z">
        <w:r>
          <w:rPr>
            <w:rFonts w:hint="default"/>
            <w:lang w:val="ru-RU"/>
          </w:rPr>
          <w:t xml:space="preserve">ть </w:t>
        </w:r>
      </w:ins>
      <w:ins w:id="536" w:author="polyd" w:date="2023-06-13T21:31:50Z">
        <w:r>
          <w:rPr>
            <w:rFonts w:hint="default"/>
            <w:lang w:val="ru-RU"/>
          </w:rPr>
          <w:t>Э</w:t>
        </w:r>
      </w:ins>
      <w:ins w:id="537" w:author="polyd" w:date="2023-06-13T21:31:44Z">
        <w:r>
          <w:rPr>
            <w:rFonts w:hint="default"/>
            <w:lang w:val="ru-RU"/>
          </w:rPr>
          <w:t>кспер</w:t>
        </w:r>
      </w:ins>
      <w:ins w:id="538" w:author="polyd" w:date="2023-06-13T21:31:45Z">
        <w:r>
          <w:rPr>
            <w:rFonts w:hint="default"/>
            <w:lang w:val="ru-RU"/>
          </w:rPr>
          <w:t>им</w:t>
        </w:r>
      </w:ins>
      <w:ins w:id="539" w:author="polyd" w:date="2023-06-13T21:31:53Z">
        <w:r>
          <w:rPr>
            <w:rFonts w:hint="default"/>
            <w:lang w:val="ru-RU"/>
          </w:rPr>
          <w:t>е</w:t>
        </w:r>
      </w:ins>
      <w:ins w:id="540" w:author="polyd" w:date="2023-06-13T21:31:45Z">
        <w:r>
          <w:rPr>
            <w:rFonts w:hint="default"/>
            <w:lang w:val="ru-RU"/>
          </w:rPr>
          <w:t>нта</w:t>
        </w:r>
      </w:ins>
      <w:ins w:id="541" w:author="polyd" w:date="2023-06-13T21:31:54Z">
        <w:r>
          <w:rPr>
            <w:rFonts w:hint="default"/>
            <w:lang w:val="ru-RU"/>
          </w:rPr>
          <w:t xml:space="preserve"> </w:t>
        </w:r>
      </w:ins>
      <w:ins w:id="542" w:author="polyd" w:date="2023-06-13T21:31:55Z">
        <w:r>
          <w:rPr>
            <w:rFonts w:hint="default"/>
            <w:lang w:val="ru-RU"/>
          </w:rPr>
          <w:t>2)</w:t>
        </w:r>
      </w:ins>
      <w:r>
        <w:t xml:space="preserve"> продемонстрировали прирост раковины даже меньший, чем мидии из трехмесячной экспозиции. При том, что смертность </w:t>
      </w:r>
      <w:ins w:id="543" w:author="polyd" w:date="2023-06-13T21:32:29Z">
        <w:r>
          <w:rPr>
            <w:lang w:val="ru-RU"/>
          </w:rPr>
          <w:t>при</w:t>
        </w:r>
      </w:ins>
      <w:ins w:id="544" w:author="polyd" w:date="2023-06-13T21:32:30Z">
        <w:r>
          <w:rPr>
            <w:rFonts w:hint="default"/>
            <w:lang w:val="ru-RU"/>
          </w:rPr>
          <w:t xml:space="preserve"> </w:t>
        </w:r>
      </w:ins>
      <w:del w:id="545" w:author="polyd" w:date="2023-06-13T21:32:32Z">
        <w:r>
          <w:rPr/>
          <w:delText xml:space="preserve">в </w:delText>
        </w:r>
      </w:del>
      <w:del w:id="546" w:author="polyd" w:date="2023-06-13T21:32:14Z">
        <w:r>
          <w:rPr/>
          <w:delText>«зимней»,</w:delText>
        </w:r>
      </w:del>
      <w:r>
        <w:t xml:space="preserve"> долгосрочной</w:t>
      </w:r>
      <w:ins w:id="547" w:author="polyd" w:date="2023-06-13T21:32:26Z">
        <w:r>
          <w:rPr>
            <w:rFonts w:hint="default"/>
            <w:lang w:val="ru-RU"/>
          </w:rPr>
          <w:t xml:space="preserve"> </w:t>
        </w:r>
      </w:ins>
      <w:ins w:id="548" w:author="polyd" w:date="2023-06-13T21:32:37Z">
        <w:r>
          <w:rPr>
            <w:rFonts w:hint="default"/>
            <w:lang w:val="ru-RU"/>
          </w:rPr>
          <w:t>эксп</w:t>
        </w:r>
      </w:ins>
      <w:ins w:id="549" w:author="polyd" w:date="2023-06-13T21:32:38Z">
        <w:r>
          <w:rPr>
            <w:rFonts w:hint="default"/>
            <w:lang w:val="ru-RU"/>
          </w:rPr>
          <w:t>ози</w:t>
        </w:r>
      </w:ins>
      <w:ins w:id="550" w:author="polyd" w:date="2023-06-13T21:32:39Z">
        <w:r>
          <w:rPr>
            <w:rFonts w:hint="default"/>
            <w:lang w:val="ru-RU"/>
          </w:rPr>
          <w:t xml:space="preserve">ции </w:t>
        </w:r>
      </w:ins>
      <w:del w:id="551" w:author="polyd" w:date="2023-06-13T21:32:46Z">
        <w:r>
          <w:rPr/>
          <w:delText xml:space="preserve">, части </w:delText>
        </w:r>
      </w:del>
      <w:r>
        <w:t xml:space="preserve">в плотных поселениях всех типов была практических одинаковой и сопоставима со смертностью в </w:t>
      </w:r>
      <w:del w:id="552" w:author="polyd" w:date="2023-06-13T21:32:55Z">
        <w:r>
          <w:rPr/>
          <w:delText xml:space="preserve">«летней» </w:delText>
        </w:r>
      </w:del>
      <w:ins w:id="553" w:author="polyd" w:date="2023-06-13T21:32:55Z">
        <w:r>
          <w:rPr>
            <w:lang w:val="ru-RU"/>
          </w:rPr>
          <w:t>кра</w:t>
        </w:r>
      </w:ins>
      <w:ins w:id="554" w:author="polyd" w:date="2023-06-13T21:32:56Z">
        <w:r>
          <w:rPr>
            <w:lang w:val="ru-RU"/>
          </w:rPr>
          <w:t>ткоср</w:t>
        </w:r>
      </w:ins>
      <w:ins w:id="555" w:author="polyd" w:date="2023-06-13T21:32:57Z">
        <w:r>
          <w:rPr>
            <w:lang w:val="ru-RU"/>
          </w:rPr>
          <w:t>очной</w:t>
        </w:r>
      </w:ins>
      <w:ins w:id="556" w:author="polyd" w:date="2023-06-13T21:32:57Z">
        <w:r>
          <w:rPr>
            <w:rFonts w:hint="default"/>
            <w:lang w:val="ru-RU"/>
          </w:rPr>
          <w:t xml:space="preserve"> </w:t>
        </w:r>
      </w:ins>
      <w:r>
        <w:t xml:space="preserve">части эксперимента. </w:t>
      </w:r>
      <w:r>
        <w:rPr>
          <w:strike/>
          <w:rPrChange w:id="557" w:author="polyd" w:date="2023-06-13T21:33:16Z">
            <w:rPr/>
          </w:rPrChange>
        </w:rPr>
        <w:t>Хотя, вероятно, в нашем анализе смертность при восьмимесячной экспозиции является заниженной – ввиду утери (растворения) части раковин потенциально погибших мидий.</w:t>
      </w:r>
      <w:r>
        <w:t xml:space="preserve"> Такой результат мы склонны интерпретировать следующим образом: в долгосрочной экспозиции на момент, когда наступает активная фаза роста у мидий (она связана с появлением в воде большого количества планктона и приходится на май-июнь), в экспериментальных поселениях уже погибли наиболее быстрорастущие и метаболически активные мидии. Интенсивность аэробного метаболизма во многом определяет не только устойчивость мидий к стрессирующим факторам </w:t>
      </w:r>
      <w:r>
        <w:fldChar w:fldCharType="begin" w:fldLock="1"/>
      </w:r>
      <w:r>
        <w:instrText xml:space="preserve">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id":"ITEM-2","itemData":{"DOI":"10.1242/jeb.071357","ISSN":"0022-0949","abstract":"Marine organisms such as bivalves that live in estuarine and coastal zones are exposed to multiple stressors that include periodic anoxia, temperature fluctuations and pollution, all of which can strongly affect energy metabolism. In this study, we used top-down control and elasticity analyses to determine the interactive effects of these stressors on mitochondria in an intertidal bivalve, the eastern oyster Crassostrea virginica. Oysters were acclimated at 20C for 30 days in the absence or presence of 50μg L(-1) cadmium (Cd) in seawater (control and Cd-exposed oysters, respectively) and then subjected to a long-term anoxia (6 days at &lt;1% O(2) in seawater) followed by the normoxic recovery. Respiration, membrane potential (Δψ) and Δψ-dependent kinetics of three major mitochondrial subsystems (substrate oxidation, proton leak and phosphorylation) were determined at 20 and 30C in mitochondria from oysters exposed to normoxia, 6 days of anoxia and 1 hour of post-anoxic recovery. Mitochondria of control oysters endured prolonged anoxia and subsequent reoxygenation stress without deterioration in their ATP synthesizing capacity or without strong depolarization, reflecting resilience of the metabolic machinery of this intertidal organism. Despite the shut-down of anaerobic metabolism in anoxia, the Δψ-dependent flux capacity of the substrate oxidation and phosphorylation subsystems was significantly elevated in mitochondria from anoxic oysters, likely reflecting an anticipatory response to reoxygenation. During the post-anoxic recovery, oyster mitochondria maintained elevated flux capacity through the substrate oxidation subsystem, while the Δψ-dependent flux through the phosphorylation subsystem returned to the basal levels. Post-anoxic reoxygenation also led to a strong increase in proton conductance of oyster mitochondria. These changes in mitochondrial properties can confer resistance to anoxia-reoxygenation stress by maintaining high aerobic capacity and ATP synthesis rates and alleviating production of reactive oxygen species (ROS). Exposure to environmental stressors such as Cd and elevated temperatures abolished the putative adaptive responses of the substrate oxidation and phosphorylation subsystems and strongly enhanced proton leak in mitochondria of oysters subjected to anoxia/reoxygenation stress. Exposure to Cd or elevated temperatures also resulted in redistribution of control over mitochondrial respiration. This in turn led to an increased degr…","author":[{"dropping-particle":"V.","family":"Ivanina","given":"A.","non-dropping-particle":"","parse-names":false,"suffix":""},{"dropping-particle":"","family":"Kurochkin","given":"I. O.","non-dropping-particle":"","parse-names":false,"suffix":""},{"dropping-particle":"","family":"Leamy","given":"L.","non-dropping-particle":"","parse-names":false,"suffix":""},{"dropping-particle":"","family":"Sokolova","given":"I. M.","non-dropping-particle":"","parse-names":false,"suffix":""}],"container-title":"Journal of Experimental Biology","id":"ITEM-2","issue":"18","issued":{"date-parts":[["2012"]]},"page":"3142-3154","title":"Effects of temperature and cadmium exposure on the mitochondria of oysters (Crassostrea virginica) exposed to hypoxia and subsequent reoxygenation","type":"article-journal","volume":"215"},"uris":["http://www.mendeley.com/documents/?uuid=15efe35e-b5a4-46e6-9b98-5f8c2c366584"]}],"mendeley":{"formattedCitation":"(Ivanina et al., 2012; Sokolova et al., 2012)","plainTextFormattedCitation":"(Ivanina et al., 2012; Sokolova et al., 2012)","previouslyFormattedCitation":"(Ivanina et al., 2012; Sokolova et al., 2012)"},"properties":{"noteIndex":0},"schema":"https://github.com/citation-style-language/schema/raw/master/csl-citation.json"}</w:instrText>
      </w:r>
      <w:r>
        <w:fldChar w:fldCharType="separate"/>
      </w:r>
      <w:r>
        <w:t>(Ivanina et al., 2012; Sokolova et al., 2012)</w:t>
      </w:r>
      <w:r>
        <w:fldChar w:fldCharType="end"/>
      </w:r>
      <w:r>
        <w:t>, но и</w:t>
      </w:r>
      <w:del w:id="558" w:author="polyd" w:date="2023-06-13T21:34:13Z">
        <w:r>
          <w:rPr/>
          <w:delText>, судя по всему,</w:delText>
        </w:r>
      </w:del>
      <w:r>
        <w:t xml:space="preserve"> скорость их роста </w:t>
      </w:r>
      <w:r>
        <w:fldChar w:fldCharType="begin" w:fldLock="1"/>
      </w:r>
      <w:r>
        <w:instrText xml:space="preserve">ADDIN CSL_CITATION {"citationItems":[{"id":"ITEM-1","itemData":{"DOI":"10.1242/jeb.226332","ISSN":"14779145","PMID":"32527963","abstract":"Allometric decline of mass-specific metabolic rate with increasing body size in organisms is a well-documented phenomenon. Despite a long history of research, the mechanistic causes of metabolic scaling with body size remain under debate. Some hypotheses suggest that intrinsic factors such as allometry of cellular and mitochondrial metabolism may contribute to the organismal-level metabolic scaling. The aim of our present study was to determine the metabolic allometry at the mitochondrial level using a continually growing marine ectotherm, the mussel Mytilus edulis, as a model. Mussels from a single cohort that considerably differed in body size were selected, implying faster growth in the larger specimens. We determined the body mass-dependent scaling of the mitochondrial proton leak respiration, respiration in the presence of ADP indicative of the oxidative phosphorylation (OXPHOS), and maximum activity of the mitochondrial electron transport system (ETS) and cytochrome c oxidase (COX). Respiration was measured at normal (15°C), and elevated (27°C) temperatures. The results demonstrated a pronounced allometric increase in both proton leak respiration and OXPHOS activity of mussel mitochondria. Mussels with faster growth (larger body size) showed an increase in OXPHOS rate, proton leak respiration rate, and ETS and COX activity (indicating an overall improved mitochondrial performance) and higher respiratory control ratio (indicating better mitochondrial coupling and potentially lower costs of mitochondrial maintenance at the same OXPHOS capacity) compared with slower growing (smaller) individuals. Our data show that the metabolic allometry at the organismal level cannot be directly explained by mitochondrial functioning.","author":[{"dropping-particle":"","family":"Sukhotin","given":"Alexey","non-dropping-particle":"","parse-names":false,"suffix":""},{"dropping-particle":"","family":"Kovalev","given":"Anton","non-dropping-particle":"","parse-names":false,"suffix":""},{"dropping-particle":"","family":"Sokolov","given":"Eugene","non-dropping-particle":"","parse-names":false,"suffix":""},{"dropping-particle":"","family":"Sokolova","given":"Inna M.","non-dropping-particle":"","parse-names":false,"suffix":""}],"container-title":"The Journal of experimental biology","id":"ITEM-1","issue":"13","issued":{"date-parts":[["2020"]]},"title":"Mitochondrial performance of a continually growing marine bivalve, Mytilus edulis, depends on body size","type":"article-journal","volume":"223"},"uris":["http://www.mendeley.com/documents/?uuid=6c6e6805-fb10-4ba0-a623-368dbbb94dcb"]}],"mendeley":{"formattedCitation":"(A. Sukhotin et al., 2020)","plainTextFormattedCitation":"(A. Sukhotin et al., 2020)","previouslyFormattedCitation":"(A. Sukhotin et al., 2020)"},"properties":{"noteIndex":0},"schema":"https://github.com/citation-style-language/schema/raw/master/csl-citation.json"}</w:instrText>
      </w:r>
      <w:r>
        <w:fldChar w:fldCharType="separate"/>
      </w:r>
      <w:r>
        <w:t>(</w:t>
      </w:r>
      <w:del w:id="559" w:author="polyd" w:date="2023-06-13T21:33:49Z">
        <w:r>
          <w:rPr/>
          <w:delText>A</w:delText>
        </w:r>
      </w:del>
      <w:del w:id="560" w:author="polyd" w:date="2023-06-13T21:33:48Z">
        <w:r>
          <w:rPr/>
          <w:delText xml:space="preserve">. </w:delText>
        </w:r>
      </w:del>
      <w:r>
        <w:t>Sukhotin et al., 2020)</w:t>
      </w:r>
      <w:r>
        <w:fldChar w:fldCharType="end"/>
      </w:r>
      <w:r>
        <w:t>. Моллюски, обладающие высокой интенсивностью аэробного метаболизма гораздо быстрее растут, лучше справляются со стрессом, но и обладают большими потребностями в энергии, ассимилируемой с пищей. Напротив, моллюски с низкой скоростью аэробного метаболизма и низкой скоростью роста</w:t>
      </w:r>
      <w:ins w:id="561" w:author="polyd" w:date="2023-06-13T21:34:44Z">
        <w:r>
          <w:rPr>
            <w:rFonts w:hint="default"/>
            <w:lang w:val="ru-RU"/>
          </w:rPr>
          <w:t xml:space="preserve"> </w:t>
        </w:r>
      </w:ins>
      <w:del w:id="562" w:author="polyd" w:date="2023-06-13T21:34:43Z">
        <w:r>
          <w:rPr/>
          <w:delText xml:space="preserve">, судя по всему, </w:delText>
        </w:r>
      </w:del>
      <w:r>
        <w:t xml:space="preserve">избирают чаще консервативные стратегии противостояния стрессу и обладают более </w:t>
      </w:r>
      <w:r>
        <w:rPr>
          <w:strike/>
          <w:rPrChange w:id="563" w:author="polyd" w:date="2023-06-13T21:34:58Z">
            <w:rPr/>
          </w:rPrChange>
        </w:rPr>
        <w:t xml:space="preserve">продвинутыми </w:t>
      </w:r>
      <w:ins w:id="564" w:author="polyd" w:date="2023-06-13T21:35:02Z">
        <w:r>
          <w:rPr>
            <w:rFonts w:hint="default"/>
            <w:strike/>
            <w:lang w:val="ru-RU"/>
          </w:rPr>
          <w:t xml:space="preserve"> </w:t>
        </w:r>
      </w:ins>
      <w:ins w:id="565" w:author="polyd" w:date="2023-06-13T21:35:03Z">
        <w:r>
          <w:rPr>
            <w:rFonts w:hint="default"/>
            <w:strike w:val="0"/>
            <w:lang w:val="ru-RU"/>
            <w:rPrChange w:id="566" w:author="polyd" w:date="2023-06-13T21:35:09Z">
              <w:rPr>
                <w:rFonts w:hint="default"/>
                <w:strike/>
                <w:lang w:val="ru-RU"/>
              </w:rPr>
            </w:rPrChange>
          </w:rPr>
          <w:t>э</w:t>
        </w:r>
      </w:ins>
      <w:ins w:id="567" w:author="polyd" w:date="2023-06-13T21:35:04Z">
        <w:r>
          <w:rPr>
            <w:rFonts w:hint="default"/>
            <w:strike w:val="0"/>
            <w:lang w:val="ru-RU"/>
            <w:rPrChange w:id="568" w:author="polyd" w:date="2023-06-13T21:35:09Z">
              <w:rPr>
                <w:rFonts w:hint="default"/>
                <w:strike/>
                <w:lang w:val="ru-RU"/>
              </w:rPr>
            </w:rPrChange>
          </w:rPr>
          <w:t>ффе</w:t>
        </w:r>
      </w:ins>
      <w:ins w:id="569" w:author="polyd" w:date="2023-06-13T21:35:05Z">
        <w:r>
          <w:rPr>
            <w:rFonts w:hint="default"/>
            <w:strike w:val="0"/>
            <w:lang w:val="ru-RU"/>
            <w:rPrChange w:id="570" w:author="polyd" w:date="2023-06-13T21:35:09Z">
              <w:rPr>
                <w:rFonts w:hint="default"/>
                <w:strike/>
                <w:lang w:val="ru-RU"/>
              </w:rPr>
            </w:rPrChange>
          </w:rPr>
          <w:t>ктивн</w:t>
        </w:r>
      </w:ins>
      <w:ins w:id="571" w:author="polyd" w:date="2023-06-13T21:35:06Z">
        <w:r>
          <w:rPr>
            <w:rFonts w:hint="default"/>
            <w:strike w:val="0"/>
            <w:lang w:val="ru-RU"/>
            <w:rPrChange w:id="572" w:author="polyd" w:date="2023-06-13T21:35:09Z">
              <w:rPr>
                <w:rFonts w:hint="default"/>
                <w:strike/>
                <w:lang w:val="ru-RU"/>
              </w:rPr>
            </w:rPrChange>
          </w:rPr>
          <w:t xml:space="preserve">ыми </w:t>
        </w:r>
      </w:ins>
      <w:r>
        <w:t xml:space="preserve">механизмами анаэробного метаболизма </w:t>
      </w:r>
      <w:r>
        <w:rPr>
          <w:highlight w:val="yellow"/>
        </w:rPr>
        <w:t>(Ковалев, 2019).</w:t>
      </w:r>
      <w:r>
        <w:t xml:space="preserve"> Таким образом, мы предполагаем, что общая тугорослость мидий</w:t>
      </w:r>
      <w:ins w:id="573" w:author="polyd" w:date="2023-06-13T21:35:34Z">
        <w:r>
          <w:rPr>
            <w:rFonts w:hint="default"/>
            <w:lang w:val="ru-RU"/>
          </w:rPr>
          <w:t xml:space="preserve">, </w:t>
        </w:r>
      </w:ins>
      <w:ins w:id="574" w:author="polyd" w:date="2023-06-13T21:35:35Z">
        <w:r>
          <w:rPr>
            <w:rFonts w:hint="default"/>
            <w:lang w:val="ru-RU"/>
          </w:rPr>
          <w:t>нах</w:t>
        </w:r>
      </w:ins>
      <w:ins w:id="575" w:author="polyd" w:date="2023-06-13T21:35:36Z">
        <w:r>
          <w:rPr>
            <w:rFonts w:hint="default"/>
            <w:lang w:val="ru-RU"/>
          </w:rPr>
          <w:t>оди</w:t>
        </w:r>
      </w:ins>
      <w:ins w:id="576" w:author="polyd" w:date="2023-06-13T21:35:37Z">
        <w:r>
          <w:rPr>
            <w:rFonts w:hint="default"/>
            <w:lang w:val="ru-RU"/>
          </w:rPr>
          <w:t>вши</w:t>
        </w:r>
      </w:ins>
      <w:ins w:id="577" w:author="polyd" w:date="2023-06-13T21:35:38Z">
        <w:r>
          <w:rPr>
            <w:rFonts w:hint="default"/>
            <w:lang w:val="ru-RU"/>
          </w:rPr>
          <w:t xml:space="preserve">хся </w:t>
        </w:r>
      </w:ins>
      <w:ins w:id="578" w:author="polyd" w:date="2023-06-13T21:35:39Z">
        <w:r>
          <w:rPr>
            <w:rFonts w:hint="default"/>
            <w:lang w:val="ru-RU"/>
          </w:rPr>
          <w:t>в д</w:t>
        </w:r>
      </w:ins>
      <w:ins w:id="579" w:author="polyd" w:date="2023-06-13T21:35:40Z">
        <w:r>
          <w:rPr>
            <w:rFonts w:hint="default"/>
            <w:lang w:val="ru-RU"/>
          </w:rPr>
          <w:t>олгоср</w:t>
        </w:r>
      </w:ins>
      <w:ins w:id="580" w:author="polyd" w:date="2023-06-13T21:35:41Z">
        <w:r>
          <w:rPr>
            <w:rFonts w:hint="default"/>
            <w:lang w:val="ru-RU"/>
          </w:rPr>
          <w:t>очно</w:t>
        </w:r>
      </w:ins>
      <w:ins w:id="581" w:author="polyd" w:date="2023-06-13T21:35:42Z">
        <w:r>
          <w:rPr>
            <w:rFonts w:hint="default"/>
            <w:lang w:val="ru-RU"/>
          </w:rPr>
          <w:t xml:space="preserve">й </w:t>
        </w:r>
      </w:ins>
      <w:ins w:id="582" w:author="polyd" w:date="2023-06-13T21:35:43Z">
        <w:r>
          <w:rPr>
            <w:rFonts w:hint="default"/>
            <w:lang w:val="ru-RU"/>
          </w:rPr>
          <w:t>эксп</w:t>
        </w:r>
      </w:ins>
      <w:ins w:id="583" w:author="polyd" w:date="2023-06-13T21:35:44Z">
        <w:r>
          <w:rPr>
            <w:rFonts w:hint="default"/>
            <w:lang w:val="ru-RU"/>
          </w:rPr>
          <w:t>ози</w:t>
        </w:r>
      </w:ins>
      <w:ins w:id="584" w:author="polyd" w:date="2023-06-13T21:35:45Z">
        <w:r>
          <w:rPr>
            <w:rFonts w:hint="default"/>
            <w:lang w:val="ru-RU"/>
          </w:rPr>
          <w:t xml:space="preserve">ции </w:t>
        </w:r>
      </w:ins>
      <w:ins w:id="585" w:author="polyd" w:date="2023-06-13T21:35:46Z">
        <w:r>
          <w:rPr>
            <w:rFonts w:hint="default"/>
            <w:lang w:val="ru-RU"/>
          </w:rPr>
          <w:t>Экс</w:t>
        </w:r>
      </w:ins>
      <w:ins w:id="586" w:author="polyd" w:date="2023-06-13T21:35:47Z">
        <w:r>
          <w:rPr>
            <w:rFonts w:hint="default"/>
            <w:lang w:val="ru-RU"/>
          </w:rPr>
          <w:t>перим</w:t>
        </w:r>
      </w:ins>
      <w:ins w:id="587" w:author="polyd" w:date="2023-06-13T21:35:48Z">
        <w:r>
          <w:rPr>
            <w:rFonts w:hint="default"/>
            <w:lang w:val="ru-RU"/>
          </w:rPr>
          <w:t xml:space="preserve">ента </w:t>
        </w:r>
      </w:ins>
      <w:ins w:id="588" w:author="polyd" w:date="2023-06-13T21:35:49Z">
        <w:r>
          <w:rPr>
            <w:rFonts w:hint="default"/>
            <w:lang w:val="ru-RU"/>
          </w:rPr>
          <w:t xml:space="preserve">2 </w:t>
        </w:r>
      </w:ins>
      <w:ins w:id="589" w:author="polyd" w:date="2023-06-13T21:35:56Z">
        <w:r>
          <w:rPr>
            <w:rFonts w:hint="default"/>
            <w:lang w:val="ru-RU"/>
          </w:rPr>
          <w:t>(</w:t>
        </w:r>
      </w:ins>
      <w:ins w:id="590" w:author="polyd" w:date="2023-06-13T21:35:58Z">
        <w:r>
          <w:rPr>
            <w:rFonts w:hint="default"/>
            <w:lang w:val="ru-RU"/>
          </w:rPr>
          <w:t>э</w:t>
        </w:r>
      </w:ins>
      <w:ins w:id="591" w:author="polyd" w:date="2023-06-13T21:35:59Z">
        <w:r>
          <w:rPr>
            <w:rFonts w:hint="default"/>
            <w:lang w:val="ru-RU"/>
          </w:rPr>
          <w:t>кспе</w:t>
        </w:r>
      </w:ins>
      <w:ins w:id="592" w:author="polyd" w:date="2023-06-13T21:36:00Z">
        <w:r>
          <w:rPr>
            <w:rFonts w:hint="default"/>
            <w:lang w:val="ru-RU"/>
          </w:rPr>
          <w:t>рим</w:t>
        </w:r>
      </w:ins>
      <w:ins w:id="593" w:author="polyd" w:date="2023-06-13T21:36:05Z">
        <w:r>
          <w:rPr>
            <w:rFonts w:hint="default"/>
            <w:lang w:val="ru-RU"/>
          </w:rPr>
          <w:t xml:space="preserve">ент </w:t>
        </w:r>
      </w:ins>
      <w:ins w:id="594" w:author="polyd" w:date="2023-06-13T21:36:06Z">
        <w:r>
          <w:rPr>
            <w:rFonts w:hint="default"/>
            <w:lang w:val="ru-RU"/>
          </w:rPr>
          <w:t xml:space="preserve">был </w:t>
        </w:r>
      </w:ins>
      <w:ins w:id="595" w:author="polyd" w:date="2023-06-13T21:36:07Z">
        <w:r>
          <w:rPr>
            <w:rFonts w:hint="default"/>
            <w:lang w:val="ru-RU"/>
          </w:rPr>
          <w:t>начат</w:t>
        </w:r>
      </w:ins>
      <w:ins w:id="596" w:author="polyd" w:date="2023-06-13T21:36:08Z">
        <w:r>
          <w:rPr>
            <w:rFonts w:hint="default"/>
            <w:lang w:val="ru-RU"/>
          </w:rPr>
          <w:t xml:space="preserve"> </w:t>
        </w:r>
      </w:ins>
      <w:ins w:id="597" w:author="polyd" w:date="2023-06-13T21:36:11Z">
        <w:r>
          <w:rPr>
            <w:rFonts w:hint="default"/>
            <w:lang w:val="ru-RU"/>
          </w:rPr>
          <w:t>в я</w:t>
        </w:r>
      </w:ins>
      <w:ins w:id="598" w:author="polyd" w:date="2023-06-13T21:36:12Z">
        <w:r>
          <w:rPr>
            <w:rFonts w:hint="default"/>
            <w:lang w:val="ru-RU"/>
          </w:rPr>
          <w:t>нв</w:t>
        </w:r>
      </w:ins>
      <w:ins w:id="599" w:author="polyd" w:date="2023-06-13T21:36:13Z">
        <w:r>
          <w:rPr>
            <w:rFonts w:hint="default"/>
            <w:lang w:val="ru-RU"/>
          </w:rPr>
          <w:t>аре</w:t>
        </w:r>
      </w:ins>
      <w:ins w:id="600" w:author="polyd" w:date="2023-06-13T21:36:16Z">
        <w:r>
          <w:rPr>
            <w:rFonts w:hint="default"/>
            <w:lang w:val="ru-RU"/>
          </w:rPr>
          <w:t>)</w:t>
        </w:r>
      </w:ins>
      <w:ins w:id="601" w:author="polyd" w:date="2023-06-13T21:36:17Z">
        <w:r>
          <w:rPr>
            <w:rFonts w:hint="default"/>
            <w:lang w:val="ru-RU"/>
          </w:rPr>
          <w:t xml:space="preserve"> </w:t>
        </w:r>
      </w:ins>
      <w:del w:id="602" w:author="polyd" w:date="2023-06-13T21:35:54Z">
        <w:r>
          <w:rPr/>
          <w:delText xml:space="preserve"> «зимней» экспозиции </w:delText>
        </w:r>
      </w:del>
      <w:r>
        <w:t xml:space="preserve">объясняется тем, что в поселениях уже погибли все </w:t>
      </w:r>
      <w:r>
        <w:rPr>
          <w:highlight w:val="yellow"/>
          <w:rPrChange w:id="603" w:author="polyd" w:date="2023-06-13T21:36:34Z">
            <w:rPr/>
          </w:rPrChange>
        </w:rPr>
        <w:t>«чемпионы»</w:t>
      </w:r>
      <w:r>
        <w:t xml:space="preserve">. А смертность, которую мы наблюдаем в «летней» экспозиции – это начало упадка «чемпионов». </w:t>
      </w:r>
      <w:ins w:id="604" w:author="polyd" w:date="2023-06-13T21:36:44Z">
        <w:r>
          <w:rPr>
            <w:rFonts w:hint="default"/>
            <w:lang w:val="ru-RU"/>
          </w:rPr>
          <w:t xml:space="preserve"> </w:t>
        </w:r>
      </w:ins>
      <w:ins w:id="605" w:author="polyd" w:date="2023-06-13T21:36:44Z">
        <w:r>
          <w:rPr>
            <w:rFonts w:hint="default"/>
            <w:highlight w:val="yellow"/>
            <w:lang w:val="ru-RU"/>
            <w:rPrChange w:id="606" w:author="polyd" w:date="2023-06-13T21:37:02Z">
              <w:rPr>
                <w:rFonts w:hint="default"/>
                <w:lang w:val="ru-RU"/>
              </w:rPr>
            </w:rPrChange>
          </w:rPr>
          <w:t>Н</w:t>
        </w:r>
      </w:ins>
      <w:ins w:id="607" w:author="polyd" w:date="2023-06-13T21:36:45Z">
        <w:r>
          <w:rPr>
            <w:rFonts w:hint="default"/>
            <w:highlight w:val="yellow"/>
            <w:lang w:val="ru-RU"/>
            <w:rPrChange w:id="608" w:author="polyd" w:date="2023-06-13T21:37:02Z">
              <w:rPr>
                <w:rFonts w:hint="default"/>
                <w:lang w:val="ru-RU"/>
              </w:rPr>
            </w:rPrChange>
          </w:rPr>
          <w:t>адо п</w:t>
        </w:r>
      </w:ins>
      <w:ins w:id="609" w:author="polyd" w:date="2023-06-13T21:36:46Z">
        <w:r>
          <w:rPr>
            <w:rFonts w:hint="default"/>
            <w:highlight w:val="yellow"/>
            <w:lang w:val="ru-RU"/>
            <w:rPrChange w:id="610" w:author="polyd" w:date="2023-06-13T21:37:02Z">
              <w:rPr>
                <w:rFonts w:hint="default"/>
                <w:lang w:val="ru-RU"/>
              </w:rPr>
            </w:rPrChange>
          </w:rPr>
          <w:t>ерепис</w:t>
        </w:r>
      </w:ins>
      <w:ins w:id="611" w:author="polyd" w:date="2023-06-13T21:36:47Z">
        <w:r>
          <w:rPr>
            <w:rFonts w:hint="default"/>
            <w:highlight w:val="yellow"/>
            <w:lang w:val="ru-RU"/>
            <w:rPrChange w:id="612" w:author="polyd" w:date="2023-06-13T21:37:02Z">
              <w:rPr>
                <w:rFonts w:hint="default"/>
                <w:lang w:val="ru-RU"/>
              </w:rPr>
            </w:rPrChange>
          </w:rPr>
          <w:t>ать бе</w:t>
        </w:r>
      </w:ins>
      <w:ins w:id="613" w:author="polyd" w:date="2023-06-13T21:36:48Z">
        <w:r>
          <w:rPr>
            <w:rFonts w:hint="default"/>
            <w:highlight w:val="yellow"/>
            <w:lang w:val="ru-RU"/>
            <w:rPrChange w:id="614" w:author="polyd" w:date="2023-06-13T21:37:02Z">
              <w:rPr>
                <w:rFonts w:hint="default"/>
                <w:lang w:val="ru-RU"/>
              </w:rPr>
            </w:rPrChange>
          </w:rPr>
          <w:t xml:space="preserve">з </w:t>
        </w:r>
      </w:ins>
      <w:ins w:id="615" w:author="polyd" w:date="2023-06-13T21:36:49Z">
        <w:r>
          <w:rPr>
            <w:rFonts w:hint="default"/>
            <w:highlight w:val="yellow"/>
            <w:lang w:val="ru-RU"/>
            <w:rPrChange w:id="616" w:author="polyd" w:date="2023-06-13T21:37:02Z">
              <w:rPr>
                <w:rFonts w:hint="default"/>
                <w:lang w:val="ru-RU"/>
              </w:rPr>
            </w:rPrChange>
          </w:rPr>
          <w:t>слов</w:t>
        </w:r>
      </w:ins>
      <w:ins w:id="617" w:author="polyd" w:date="2023-06-13T21:36:50Z">
        <w:r>
          <w:rPr>
            <w:rFonts w:hint="default"/>
            <w:highlight w:val="yellow"/>
            <w:lang w:val="ru-RU"/>
            <w:rPrChange w:id="618" w:author="polyd" w:date="2023-06-13T21:37:02Z">
              <w:rPr>
                <w:rFonts w:hint="default"/>
                <w:lang w:val="ru-RU"/>
              </w:rPr>
            </w:rPrChange>
          </w:rPr>
          <w:t xml:space="preserve">а </w:t>
        </w:r>
      </w:ins>
      <w:ins w:id="619" w:author="polyd" w:date="2023-06-13T21:36:51Z">
        <w:r>
          <w:rPr>
            <w:rFonts w:hint="default"/>
            <w:highlight w:val="yellow"/>
            <w:lang w:val="ru-RU"/>
            <w:rPrChange w:id="620" w:author="polyd" w:date="2023-06-13T21:37:02Z">
              <w:rPr>
                <w:rFonts w:hint="default"/>
                <w:lang w:val="ru-RU"/>
              </w:rPr>
            </w:rPrChange>
          </w:rPr>
          <w:t>«</w:t>
        </w:r>
      </w:ins>
      <w:ins w:id="621" w:author="polyd" w:date="2023-06-13T21:36:53Z">
        <w:r>
          <w:rPr>
            <w:rFonts w:hint="default"/>
            <w:highlight w:val="yellow"/>
            <w:lang w:val="ru-RU"/>
            <w:rPrChange w:id="622" w:author="polyd" w:date="2023-06-13T21:37:02Z">
              <w:rPr>
                <w:rFonts w:hint="default"/>
                <w:lang w:val="ru-RU"/>
              </w:rPr>
            </w:rPrChange>
          </w:rPr>
          <w:t>чемп</w:t>
        </w:r>
      </w:ins>
      <w:ins w:id="623" w:author="polyd" w:date="2023-06-13T21:36:54Z">
        <w:r>
          <w:rPr>
            <w:rFonts w:hint="default"/>
            <w:highlight w:val="yellow"/>
            <w:lang w:val="ru-RU"/>
            <w:rPrChange w:id="624" w:author="polyd" w:date="2023-06-13T21:37:02Z">
              <w:rPr>
                <w:rFonts w:hint="default"/>
                <w:lang w:val="ru-RU"/>
              </w:rPr>
            </w:rPrChange>
          </w:rPr>
          <w:t>ион</w:t>
        </w:r>
      </w:ins>
      <w:ins w:id="625" w:author="polyd" w:date="2023-06-13T21:36:56Z">
        <w:r>
          <w:rPr>
            <w:rFonts w:hint="default"/>
            <w:highlight w:val="yellow"/>
            <w:lang w:val="ru-RU"/>
            <w:rPrChange w:id="626" w:author="polyd" w:date="2023-06-13T21:37:02Z">
              <w:rPr>
                <w:rFonts w:hint="default"/>
                <w:lang w:val="ru-RU"/>
              </w:rPr>
            </w:rPrChange>
          </w:rPr>
          <w:t>»</w:t>
        </w:r>
      </w:ins>
      <w:ins w:id="627" w:author="polyd" w:date="2023-06-13T21:36:57Z">
        <w:r>
          <w:rPr>
            <w:rFonts w:hint="default"/>
            <w:highlight w:val="yellow"/>
            <w:lang w:val="ru-RU"/>
            <w:rPrChange w:id="628" w:author="polyd" w:date="2023-06-13T21:37:02Z">
              <w:rPr>
                <w:rFonts w:hint="default"/>
                <w:lang w:val="ru-RU"/>
              </w:rPr>
            </w:rPrChange>
          </w:rPr>
          <w:t>.</w:t>
        </w:r>
      </w:ins>
    </w:p>
    <w:p>
      <w:pPr>
        <w:spacing w:after="0" w:line="240" w:lineRule="auto"/>
        <w:ind w:firstLine="708"/>
      </w:pPr>
      <w:r>
        <w:tab/>
      </w:r>
    </w:p>
    <w:p>
      <w:pPr>
        <w:spacing w:after="0" w:line="240" w:lineRule="auto"/>
        <w:rPr>
          <w:ins w:id="629" w:author="polyd" w:date="2023-06-13T23:21:26Z"/>
        </w:rPr>
      </w:pPr>
      <w:r>
        <w:tab/>
      </w:r>
      <w:r>
        <w:t xml:space="preserve">Мидии рассматриваются как инженеры экосистем и благодаря своей способности к агрегации могут создавать уникальные </w:t>
      </w:r>
      <w:r>
        <w:rPr>
          <w:strike/>
          <w:rPrChange w:id="630" w:author="polyd" w:date="2023-06-13T23:19:22Z">
            <w:rPr/>
          </w:rPrChange>
        </w:rPr>
        <w:t xml:space="preserve">седиментарные </w:t>
      </w:r>
      <w:r>
        <w:t xml:space="preserve">сообщества  </w:t>
      </w:r>
      <w:r>
        <w:fldChar w:fldCharType="begin" w:fldLock="1"/>
      </w:r>
      <w:r>
        <w:instrText xml:space="preserve">ADDIN CSL_CITATION {"citationItems":[{"id":"ITEM-1","itemData":{"DOI":"10.1034/j.1600-0706.2003.12322.x","ISSN":"00301299","abstract":"Mollusk shells are abundant, persistent, ubiquitous physical structures in aquatic habitats. Using an ecosystem engineering perspective, we identify general roles of mollusk shell production in aquatic ecosystems. Shells are substrata for attachment of epibionts, provide refuges from predation, physical or physiological stress, and control transport of solutes and particles in the benthic environment. Changes in availability of these resources caused by shell production have important consequences for other organisms. Colonization of shelled habitat depends on individual shell traits and spatial arrangement of shells, which determine access of organisms to resources and the degree to which biotic or abiotic forces are modulated. Shell production will increase species richness at the landscape level if shells create resources that are not otherwise available and species are present that use these resources. Changes in the availability of resources caused by shells and the resulting effects on other organisms have both positive and negative feedbacks to these engineers. Positive feedbacks appear to be most frequently mediated by changes in resource availability, whereas negative feedbacks appear to be most frequently mediated by organisms. Given the diversity of species that depend upon resources controlled by shells and rapid changes in global shell production that are occurring due to human activities, we suggest that shell producers should not be neglected as a targets of conservation, restoration and habitat management.","author":[{"dropping-particle":"","family":"Gutiérrez","given":"Jorge L.","non-dropping-particle":"","parse-names":false,"suffix":""},{"dropping-particle":"","family":"Jones","given":"Clive G.","non-dropping-particle":"","parse-names":false,"suffix":""},{"dropping-particle":"","family":"Strayer","given":"David L.","non-dropping-particle":"","parse-names":false,"suffix":""},{"dropping-particle":"","family":"Iribarne","given":"Oscar O.","non-dropping-particle":"","parse-names":false,"suffix":""}],"container-title":"Oikos","id":"ITEM-1","issue":"1","issued":{"date-parts":[["2003"]]},"page":"79-90","title":"Mollusks as ecosystem engineers: The role of shell production in aquatic habitats","type":"article-journal","volume":"101"},"uris":["http://www.mendeley.com/documents/?uuid=cf190299-f711-4dd2-977e-19bae9e15fbe"]}],"mendeley":{"formattedCitation":"(Gutiérrez et al., 2003)","plainTextFormattedCitation":"(Gutiérrez et al., 2003)","previouslyFormattedCitation":"(Gutiérrez et al., 2003)"},"properties":{"noteIndex":0},"schema":"https://github.com/citation-style-language/schema/raw/master/csl-citation.json"}</w:instrText>
      </w:r>
      <w:r>
        <w:fldChar w:fldCharType="separate"/>
      </w:r>
      <w:r>
        <w:t>(Gutiérrez et al., 2003)</w:t>
      </w:r>
      <w:r>
        <w:fldChar w:fldCharType="end"/>
      </w:r>
      <w:r>
        <w:t xml:space="preserve">. В зависимости от богатства сообщества, ассоциированного с поселением мидий, такое поселение может предоставлять условия для других видов морских беспозвоночных, которые в обычных условиях бентосного сообщества встречаются редко или отсутствуют вовсе </w:t>
      </w:r>
      <w:r>
        <w:fldChar w:fldCharType="begin" w:fldLock="1"/>
      </w:r>
      <w:r>
        <w:instrText xml:space="preserve">ADDIN CSL_CITATION {"citationItems":[{"id":"ITEM-1","itemData":{"DOI":"10.1007/s10152-008-0139-2","ISSN":"1438387X","abstract":"Dense beds of mussels of the family Mytilidae occur worldwide on soft-bottoms in cold and warm temperate coastal waters and have usually been considered hot spots of biodiversity. We examined intertidal mussel beds at four distant locations around the globe with the same sampling method, to find out whether this \"hot spot\" designation holds universally. We studied species assemblages within the matrices of byssally interconnected mussels engineered by Mytilus edulis in the North Sea, by mixed Perumytilus purpuratus and Mytilus chilensis at the southern Chilean coast, by Musculista senhousia in the Yellow Sea and by Xenostrobus inconstans at the coast of southern Australia. In all cases, species assemblages inside mussel beds were significantly different from those outside with many species being restricted to one habitat type. However, species richness and diversity were not generally higher in mussel beds than in ambient sediments without mussels. In the North Sea (M. edulis) and at the Chilean coast (P. purpuratus, M. chilensis), mussel beds have markedly higher species numbers and diversities than surrounding sediments, but this was not the case for mussel beds in Australia (X. inconstans) and the Yellow Sea (M. senhousia) where numbers of associated species were only slightly higher and somewhat lower than in adjacent sediments, respectively. In conclusion, although soft bottom mytilid mussels generally enhance habitat heterogeneity and species diversity at the ecosystem level, mussel beds themselves are not universal centres of biodiversity, but the effects on associated species are site specific. © Springer-Verlag and AWI 2008.","author":[{"dropping-particle":"","family":"Buschbaum","given":"Christian","non-dropping-particle":"","parse-names":false,"suffix":""},{"dropping-particle":"","family":"Dittmann","given":"Sabine","non-dropping-particle":"","parse-names":false,"suffix":""},{"dropping-particle":"","family":"Hong","given":"Jae Sang","non-dropping-particle":"","parse-names":false,"suffix":""},{"dropping-particle":"","family":"Hwang","given":"In Seo","non-dropping-particle":"","parse-names":false,"suffix":""},{"dropping-particle":"","family":"Strasser","given":"Matthias","non-dropping-particle":"","parse-names":false,"suffix":""},{"dropping-particle":"","family":"Thiel","given":"Martin","non-dropping-particle":"","parse-names":false,"suffix":""},{"dropping-particle":"","family":"Valdivia","given":"Nelson","non-dropping-particle":"","parse-names":false,"suffix":""},{"dropping-particle":"","family":"Yoon","given":"San Pil","non-dropping-particle":"","parse-names":false,"suffix":""},{"dropping-particle":"","family":"Reise","given":"Karsten","non-dropping-particle":"","parse-names":false,"suffix":""}],"container-title":"Helgoland Marine Research","id":"ITEM-1","issue":"1","issued":{"date-parts":[["2009"]]},"page":"47-58","title":"Mytilid mussels: Global habitat engineers in coastal sediments","type":"article-journal","volume":"63"},"uris":["http://www.mendeley.com/documents/?uuid=97a5f164-3560-4f8d-9512-842a55798c20"]}],"mendeley":{"formattedCitation":"(Buschbaum et al., 2009)","plainTextFormattedCitation":"(Buschbaum et al., 2009)","previouslyFormattedCitation":"(Buschbaum et al., 2009)"},"properties":{"noteIndex":0},"schema":"https://github.com/citation-style-language/schema/raw/master/csl-citation.json"}</w:instrText>
      </w:r>
      <w:r>
        <w:fldChar w:fldCharType="separate"/>
      </w:r>
      <w:r>
        <w:t>(Buschbaum et al., 2009)</w:t>
      </w:r>
      <w:r>
        <w:fldChar w:fldCharType="end"/>
      </w:r>
      <w:r>
        <w:t xml:space="preserve">. Исследования различий в паттерне агрегации МТ и МЕ практически отсутствуют в литературе. В исследовании, которое нам удалось найти, авторы указывают, что МТ (собранные на побережье Канады) не склонны ни к внутривидовой, ни к межвидовой агрегации, в то время как МЕ – меняют характер своей агрегации в зависимости от присутствия другого вида </w:t>
      </w:r>
      <w:r>
        <w:fldChar w:fldCharType="begin" w:fldLock="1"/>
      </w:r>
      <w:r>
        <w:instrText xml:space="preserve">ADDIN CSL_CITATION {"citationItems":[{"id":"ITEM-1","itemData":{"DOI":"10.1111/j.1439-0485.2011.00446.x","author":[{"dropping-particle":"","family":"Liu","given":"Guangxu","non-dropping-particle":"","parse-names":false,"suffix":""},{"dropping-particle":"","family":"Stapleton","given":"Erin","non-dropping-particle":"","parse-names":false,"suffix":""},{"dropping-particle":"","family":"Innes","given":"David","non-dropping-particle":"","parse-names":false,"suffix":""},{"dropping-particle":"","family":"Thompson","given":"Raymond","non-dropping-particle":"","parse-names":false,"suffix":""}],"container-title":"Marine Ecology","id":"ITEM-1","issued":{"date-parts":[["2011"]]},"page":"480-487","title":"Aggregational behavior of the blue mussels Mytilus edulis and Mytilus trossulus : a potential pre-zygotic reproductive isolation mechanism","type":"article-journal","volume":"32"},"uris":["http://www.mendeley.com/documents/?uuid=bb5504bd-a73a-4df9-8ed5-98013d5026e6"]}],"mendeley":{"formattedCitation":"(Liu et al., 2011)","plainTextFormattedCitation":"(Liu et al., 2011)","previouslyFormattedCitation":"(Liu et al., 2011)"},"properties":{"noteIndex":0},"schema":"https://github.com/citation-style-language/schema/raw/master/csl-citation.json"}</w:instrText>
      </w:r>
      <w:r>
        <w:fldChar w:fldCharType="separate"/>
      </w:r>
      <w:r>
        <w:t>(Liu et al., 2011)</w:t>
      </w:r>
      <w:r>
        <w:fldChar w:fldCharType="end"/>
      </w:r>
      <w:r>
        <w:t xml:space="preserve">. </w:t>
      </w:r>
    </w:p>
    <w:p>
      <w:pPr>
        <w:spacing w:after="0" w:line="240" w:lineRule="auto"/>
        <w:rPr>
          <w:ins w:id="631" w:author="polyd" w:date="2023-06-13T23:21:26Z"/>
          <w:rFonts w:hint="default"/>
          <w:lang w:val="ru-RU"/>
        </w:rPr>
      </w:pPr>
      <w:ins w:id="632" w:author="polyd" w:date="2023-06-13T23:21:35Z">
        <w:r>
          <w:rPr>
            <w:rFonts w:hint="default"/>
            <w:lang w:val="ru-RU"/>
          </w:rPr>
          <w:t>Ключ</w:t>
        </w:r>
      </w:ins>
      <w:ins w:id="633" w:author="polyd" w:date="2023-06-13T23:21:36Z">
        <w:r>
          <w:rPr>
            <w:rFonts w:hint="default"/>
            <w:lang w:val="ru-RU"/>
          </w:rPr>
          <w:t>евы</w:t>
        </w:r>
      </w:ins>
      <w:ins w:id="634" w:author="polyd" w:date="2023-06-13T23:21:37Z">
        <w:r>
          <w:rPr>
            <w:rFonts w:hint="default"/>
            <w:lang w:val="ru-RU"/>
          </w:rPr>
          <w:t>м ф</w:t>
        </w:r>
      </w:ins>
      <w:ins w:id="635" w:author="polyd" w:date="2023-06-13T23:21:38Z">
        <w:r>
          <w:rPr>
            <w:rFonts w:hint="default"/>
            <w:lang w:val="ru-RU"/>
          </w:rPr>
          <w:t>акторо</w:t>
        </w:r>
      </w:ins>
      <w:ins w:id="636" w:author="polyd" w:date="2023-06-13T23:21:39Z">
        <w:r>
          <w:rPr>
            <w:rFonts w:hint="default"/>
            <w:lang w:val="ru-RU"/>
          </w:rPr>
          <w:t xml:space="preserve">м </w:t>
        </w:r>
      </w:ins>
      <w:ins w:id="637" w:author="polyd" w:date="2023-06-13T23:21:41Z">
        <w:r>
          <w:rPr>
            <w:rFonts w:hint="default"/>
            <w:lang w:val="ru-RU"/>
          </w:rPr>
          <w:t>в об</w:t>
        </w:r>
      </w:ins>
      <w:ins w:id="638" w:author="polyd" w:date="2023-06-13T23:21:42Z">
        <w:r>
          <w:rPr>
            <w:rFonts w:hint="default"/>
            <w:lang w:val="ru-RU"/>
          </w:rPr>
          <w:t>разо</w:t>
        </w:r>
      </w:ins>
      <w:ins w:id="639" w:author="polyd" w:date="2023-06-13T23:21:43Z">
        <w:r>
          <w:rPr>
            <w:rFonts w:hint="default"/>
            <w:lang w:val="ru-RU"/>
          </w:rPr>
          <w:t xml:space="preserve">вании </w:t>
        </w:r>
      </w:ins>
      <w:ins w:id="640" w:author="polyd" w:date="2023-06-13T23:21:56Z">
        <w:r>
          <w:rPr>
            <w:rFonts w:hint="default"/>
            <w:lang w:val="ru-RU"/>
          </w:rPr>
          <w:t>агре</w:t>
        </w:r>
      </w:ins>
      <w:ins w:id="641" w:author="polyd" w:date="2023-06-13T23:21:57Z">
        <w:r>
          <w:rPr>
            <w:rFonts w:hint="default"/>
            <w:lang w:val="ru-RU"/>
          </w:rPr>
          <w:t>гац</w:t>
        </w:r>
      </w:ins>
      <w:ins w:id="642" w:author="polyd" w:date="2023-06-13T23:21:58Z">
        <w:r>
          <w:rPr>
            <w:rFonts w:hint="default"/>
            <w:lang w:val="ru-RU"/>
          </w:rPr>
          <w:t xml:space="preserve">ий </w:t>
        </w:r>
      </w:ins>
      <w:ins w:id="643" w:author="polyd" w:date="2023-06-13T23:22:01Z">
        <w:r>
          <w:rPr>
            <w:rFonts w:hint="default"/>
            <w:lang w:val="ru-RU"/>
          </w:rPr>
          <w:t>м</w:t>
        </w:r>
      </w:ins>
      <w:ins w:id="644" w:author="polyd" w:date="2023-06-13T23:22:02Z">
        <w:r>
          <w:rPr>
            <w:rFonts w:hint="default"/>
            <w:lang w:val="ru-RU"/>
          </w:rPr>
          <w:t xml:space="preserve">идий </w:t>
        </w:r>
      </w:ins>
      <w:ins w:id="645" w:author="polyd" w:date="2023-06-13T23:22:03Z">
        <w:r>
          <w:rPr>
            <w:rFonts w:hint="default"/>
            <w:lang w:val="ru-RU"/>
          </w:rPr>
          <w:t>явля</w:t>
        </w:r>
      </w:ins>
      <w:ins w:id="646" w:author="polyd" w:date="2023-06-13T23:22:09Z">
        <w:r>
          <w:rPr>
            <w:rFonts w:hint="default"/>
            <w:lang w:val="ru-RU"/>
          </w:rPr>
          <w:t>етс</w:t>
        </w:r>
      </w:ins>
      <w:ins w:id="647" w:author="polyd" w:date="2023-06-13T23:22:10Z">
        <w:r>
          <w:rPr>
            <w:rFonts w:hint="default"/>
            <w:lang w:val="ru-RU"/>
          </w:rPr>
          <w:t xml:space="preserve">я </w:t>
        </w:r>
      </w:ins>
      <w:ins w:id="648" w:author="polyd" w:date="2023-06-13T23:22:18Z">
        <w:r>
          <w:rPr>
            <w:rFonts w:hint="default"/>
            <w:lang w:val="ru-RU"/>
          </w:rPr>
          <w:t xml:space="preserve">нити </w:t>
        </w:r>
      </w:ins>
      <w:ins w:id="649" w:author="polyd" w:date="2023-06-13T23:22:10Z">
        <w:r>
          <w:rPr>
            <w:rFonts w:hint="default"/>
            <w:lang w:val="ru-RU"/>
          </w:rPr>
          <w:t>би</w:t>
        </w:r>
      </w:ins>
      <w:ins w:id="650" w:author="polyd" w:date="2023-06-13T23:22:11Z">
        <w:r>
          <w:rPr>
            <w:rFonts w:hint="default"/>
            <w:lang w:val="ru-RU"/>
          </w:rPr>
          <w:t>ссус</w:t>
        </w:r>
      </w:ins>
      <w:ins w:id="651" w:author="polyd" w:date="2023-06-13T23:22:20Z">
        <w:r>
          <w:rPr>
            <w:rFonts w:hint="default"/>
            <w:lang w:val="ru-RU"/>
          </w:rPr>
          <w:t>а,</w:t>
        </w:r>
      </w:ins>
      <w:ins w:id="652" w:author="polyd" w:date="2023-06-13T23:22:21Z">
        <w:r>
          <w:rPr>
            <w:rFonts w:hint="default"/>
            <w:lang w:val="ru-RU"/>
          </w:rPr>
          <w:t xml:space="preserve"> кот</w:t>
        </w:r>
      </w:ins>
      <w:ins w:id="653" w:author="polyd" w:date="2023-06-13T23:22:22Z">
        <w:r>
          <w:rPr>
            <w:rFonts w:hint="default"/>
            <w:lang w:val="ru-RU"/>
          </w:rPr>
          <w:t xml:space="preserve">орыми </w:t>
        </w:r>
      </w:ins>
      <w:ins w:id="654" w:author="polyd" w:date="2023-06-13T23:22:23Z">
        <w:r>
          <w:rPr>
            <w:rFonts w:hint="default"/>
            <w:lang w:val="ru-RU"/>
          </w:rPr>
          <w:t>мо</w:t>
        </w:r>
      </w:ins>
      <w:ins w:id="655" w:author="polyd" w:date="2023-06-13T23:22:24Z">
        <w:r>
          <w:rPr>
            <w:rFonts w:hint="default"/>
            <w:lang w:val="ru-RU"/>
          </w:rPr>
          <w:t>л</w:t>
        </w:r>
      </w:ins>
      <w:ins w:id="656" w:author="polyd" w:date="2023-06-13T23:22:25Z">
        <w:r>
          <w:rPr>
            <w:rFonts w:hint="default"/>
            <w:lang w:val="ru-RU"/>
          </w:rPr>
          <w:t>лю</w:t>
        </w:r>
      </w:ins>
      <w:ins w:id="657" w:author="polyd" w:date="2023-06-13T23:22:26Z">
        <w:r>
          <w:rPr>
            <w:rFonts w:hint="default"/>
            <w:lang w:val="ru-RU"/>
          </w:rPr>
          <w:t xml:space="preserve">ски </w:t>
        </w:r>
      </w:ins>
      <w:ins w:id="658" w:author="polyd" w:date="2023-06-13T23:22:27Z">
        <w:r>
          <w:rPr>
            <w:rFonts w:hint="default"/>
            <w:lang w:val="ru-RU"/>
          </w:rPr>
          <w:t>прик</w:t>
        </w:r>
      </w:ins>
      <w:ins w:id="659" w:author="polyd" w:date="2023-06-13T23:22:28Z">
        <w:r>
          <w:rPr>
            <w:rFonts w:hint="default"/>
            <w:lang w:val="ru-RU"/>
          </w:rPr>
          <w:t>репля</w:t>
        </w:r>
      </w:ins>
      <w:ins w:id="660" w:author="polyd" w:date="2023-06-13T23:22:29Z">
        <w:r>
          <w:rPr>
            <w:rFonts w:hint="default"/>
            <w:lang w:val="ru-RU"/>
          </w:rPr>
          <w:t>ются</w:t>
        </w:r>
      </w:ins>
      <w:ins w:id="661" w:author="polyd" w:date="2023-06-13T23:22:30Z">
        <w:r>
          <w:rPr>
            <w:rFonts w:hint="default"/>
            <w:lang w:val="ru-RU"/>
          </w:rPr>
          <w:t xml:space="preserve"> как</w:t>
        </w:r>
      </w:ins>
      <w:ins w:id="662" w:author="polyd" w:date="2023-06-13T23:22:31Z">
        <w:r>
          <w:rPr>
            <w:rFonts w:hint="default"/>
            <w:lang w:val="ru-RU"/>
          </w:rPr>
          <w:t xml:space="preserve"> к </w:t>
        </w:r>
      </w:ins>
      <w:ins w:id="663" w:author="polyd" w:date="2023-06-13T23:22:32Z">
        <w:r>
          <w:rPr>
            <w:rFonts w:hint="default"/>
            <w:lang w:val="ru-RU"/>
          </w:rPr>
          <w:t>субс</w:t>
        </w:r>
      </w:ins>
      <w:ins w:id="664" w:author="polyd" w:date="2023-06-13T23:22:33Z">
        <w:r>
          <w:rPr>
            <w:rFonts w:hint="default"/>
            <w:lang w:val="ru-RU"/>
          </w:rPr>
          <w:t>трату</w:t>
        </w:r>
      </w:ins>
      <w:ins w:id="665" w:author="polyd" w:date="2023-06-13T23:22:34Z">
        <w:r>
          <w:rPr>
            <w:rFonts w:hint="default"/>
            <w:lang w:val="ru-RU"/>
          </w:rPr>
          <w:t>, т</w:t>
        </w:r>
      </w:ins>
      <w:ins w:id="666" w:author="polyd" w:date="2023-06-13T23:22:36Z">
        <w:r>
          <w:rPr>
            <w:rFonts w:hint="default"/>
            <w:lang w:val="ru-RU"/>
          </w:rPr>
          <w:t>а</w:t>
        </w:r>
      </w:ins>
      <w:ins w:id="667" w:author="polyd" w:date="2023-06-13T23:22:37Z">
        <w:r>
          <w:rPr>
            <w:rFonts w:hint="default"/>
            <w:lang w:val="ru-RU"/>
          </w:rPr>
          <w:t>к и д</w:t>
        </w:r>
      </w:ins>
      <w:ins w:id="668" w:author="polyd" w:date="2023-06-13T23:22:38Z">
        <w:r>
          <w:rPr>
            <w:rFonts w:hint="default"/>
            <w:lang w:val="ru-RU"/>
          </w:rPr>
          <w:t>руг</w:t>
        </w:r>
      </w:ins>
      <w:ins w:id="669" w:author="polyd" w:date="2023-06-13T23:22:39Z">
        <w:r>
          <w:rPr>
            <w:rFonts w:hint="default"/>
            <w:lang w:val="ru-RU"/>
          </w:rPr>
          <w:t xml:space="preserve"> к д</w:t>
        </w:r>
      </w:ins>
      <w:ins w:id="670" w:author="polyd" w:date="2023-06-13T23:22:40Z">
        <w:r>
          <w:rPr>
            <w:rFonts w:hint="default"/>
            <w:lang w:val="ru-RU"/>
          </w:rPr>
          <w:t>ругу</w:t>
        </w:r>
      </w:ins>
      <w:ins w:id="671" w:author="polyd" w:date="2023-06-13T23:22:41Z">
        <w:r>
          <w:rPr>
            <w:rFonts w:hint="default"/>
            <w:lang w:val="ru-RU"/>
          </w:rPr>
          <w:t xml:space="preserve">. </w:t>
        </w:r>
      </w:ins>
      <w:ins w:id="672" w:author="polyd" w:date="2023-06-13T23:22:42Z">
        <w:r>
          <w:rPr>
            <w:rFonts w:hint="default"/>
            <w:lang w:val="ru-RU"/>
          </w:rPr>
          <w:t>В с</w:t>
        </w:r>
      </w:ins>
      <w:ins w:id="673" w:author="polyd" w:date="2023-06-13T23:22:43Z">
        <w:r>
          <w:rPr>
            <w:rFonts w:hint="default"/>
            <w:lang w:val="ru-RU"/>
          </w:rPr>
          <w:t xml:space="preserve">вязи </w:t>
        </w:r>
      </w:ins>
      <w:ins w:id="674" w:author="polyd" w:date="2023-06-13T23:22:44Z">
        <w:r>
          <w:rPr>
            <w:rFonts w:hint="default"/>
            <w:lang w:val="ru-RU"/>
          </w:rPr>
          <w:t>с эт</w:t>
        </w:r>
      </w:ins>
      <w:ins w:id="675" w:author="polyd" w:date="2023-06-13T23:22:45Z">
        <w:r>
          <w:rPr>
            <w:rFonts w:hint="default"/>
            <w:lang w:val="ru-RU"/>
          </w:rPr>
          <w:t xml:space="preserve">им </w:t>
        </w:r>
      </w:ins>
      <w:ins w:id="676" w:author="polyd" w:date="2023-06-13T23:22:49Z">
        <w:r>
          <w:rPr>
            <w:rFonts w:hint="default"/>
            <w:lang w:val="ru-RU"/>
          </w:rPr>
          <w:t>мы</w:t>
        </w:r>
      </w:ins>
      <w:ins w:id="677" w:author="polyd" w:date="2023-06-13T23:22:50Z">
        <w:r>
          <w:rPr>
            <w:rFonts w:hint="default"/>
            <w:lang w:val="ru-RU"/>
          </w:rPr>
          <w:t xml:space="preserve"> </w:t>
        </w:r>
      </w:ins>
      <w:ins w:id="678" w:author="polyd" w:date="2023-06-13T23:22:51Z">
        <w:r>
          <w:rPr>
            <w:rFonts w:hint="default"/>
            <w:lang w:val="ru-RU"/>
          </w:rPr>
          <w:t>с</w:t>
        </w:r>
      </w:ins>
      <w:ins w:id="679" w:author="polyd" w:date="2023-06-13T23:22:52Z">
        <w:r>
          <w:rPr>
            <w:rFonts w:hint="default"/>
            <w:lang w:val="ru-RU"/>
          </w:rPr>
          <w:t>оср</w:t>
        </w:r>
      </w:ins>
      <w:ins w:id="680" w:author="polyd" w:date="2023-06-13T23:22:53Z">
        <w:r>
          <w:rPr>
            <w:rFonts w:hint="default"/>
            <w:lang w:val="ru-RU"/>
          </w:rPr>
          <w:t>едо</w:t>
        </w:r>
      </w:ins>
      <w:ins w:id="681" w:author="polyd" w:date="2023-06-13T23:22:54Z">
        <w:r>
          <w:rPr>
            <w:rFonts w:hint="default"/>
            <w:lang w:val="ru-RU"/>
          </w:rPr>
          <w:t>точи</w:t>
        </w:r>
      </w:ins>
      <w:ins w:id="682" w:author="polyd" w:date="2023-06-13T23:22:55Z">
        <w:r>
          <w:rPr>
            <w:rFonts w:hint="default"/>
            <w:lang w:val="ru-RU"/>
          </w:rPr>
          <w:t>ли на</w:t>
        </w:r>
      </w:ins>
      <w:ins w:id="683" w:author="polyd" w:date="2023-06-13T23:22:56Z">
        <w:r>
          <w:rPr>
            <w:rFonts w:hint="default"/>
            <w:lang w:val="ru-RU"/>
          </w:rPr>
          <w:t xml:space="preserve">ше </w:t>
        </w:r>
      </w:ins>
      <w:ins w:id="684" w:author="polyd" w:date="2023-06-13T23:22:57Z">
        <w:r>
          <w:rPr>
            <w:rFonts w:hint="default"/>
            <w:lang w:val="ru-RU"/>
          </w:rPr>
          <w:t>вн</w:t>
        </w:r>
      </w:ins>
      <w:ins w:id="685" w:author="polyd" w:date="2023-06-13T23:22:58Z">
        <w:r>
          <w:rPr>
            <w:rFonts w:hint="default"/>
            <w:lang w:val="ru-RU"/>
          </w:rPr>
          <w:t>имание</w:t>
        </w:r>
      </w:ins>
      <w:ins w:id="686" w:author="polyd" w:date="2023-06-13T23:22:59Z">
        <w:r>
          <w:rPr>
            <w:rFonts w:hint="default"/>
            <w:lang w:val="ru-RU"/>
          </w:rPr>
          <w:t xml:space="preserve"> на </w:t>
        </w:r>
      </w:ins>
      <w:ins w:id="687" w:author="polyd" w:date="2023-06-13T23:23:01Z">
        <w:r>
          <w:rPr>
            <w:rFonts w:hint="default"/>
            <w:lang w:val="ru-RU"/>
          </w:rPr>
          <w:t>изуч</w:t>
        </w:r>
      </w:ins>
      <w:ins w:id="688" w:author="polyd" w:date="2023-06-13T23:23:02Z">
        <w:r>
          <w:rPr>
            <w:rFonts w:hint="default"/>
            <w:lang w:val="ru-RU"/>
          </w:rPr>
          <w:t xml:space="preserve">ении </w:t>
        </w:r>
      </w:ins>
      <w:ins w:id="689" w:author="polyd" w:date="2023-06-13T23:23:05Z">
        <w:r>
          <w:rPr>
            <w:rFonts w:hint="default"/>
            <w:lang w:val="ru-RU"/>
          </w:rPr>
          <w:t>х</w:t>
        </w:r>
      </w:ins>
      <w:ins w:id="690" w:author="polyd" w:date="2023-06-13T23:23:06Z">
        <w:r>
          <w:rPr>
            <w:rFonts w:hint="default"/>
            <w:lang w:val="ru-RU"/>
          </w:rPr>
          <w:t>арк</w:t>
        </w:r>
      </w:ins>
      <w:ins w:id="691" w:author="polyd" w:date="2023-06-13T23:23:07Z">
        <w:r>
          <w:rPr>
            <w:rFonts w:hint="default"/>
            <w:lang w:val="ru-RU"/>
          </w:rPr>
          <w:t xml:space="preserve">тера </w:t>
        </w:r>
      </w:ins>
      <w:ins w:id="692" w:author="polyd" w:date="2023-06-13T23:23:08Z">
        <w:r>
          <w:rPr>
            <w:rFonts w:hint="default"/>
            <w:lang w:val="ru-RU"/>
          </w:rPr>
          <w:t>би</w:t>
        </w:r>
      </w:ins>
      <w:ins w:id="693" w:author="polyd" w:date="2023-06-13T23:23:09Z">
        <w:r>
          <w:rPr>
            <w:rFonts w:hint="default"/>
            <w:lang w:val="ru-RU"/>
          </w:rPr>
          <w:t>ссу</w:t>
        </w:r>
      </w:ins>
      <w:ins w:id="694" w:author="polyd" w:date="2023-06-13T23:23:10Z">
        <w:r>
          <w:rPr>
            <w:rFonts w:hint="default"/>
            <w:lang w:val="ru-RU"/>
          </w:rPr>
          <w:t>соо</w:t>
        </w:r>
      </w:ins>
      <w:ins w:id="695" w:author="polyd" w:date="2023-06-13T23:23:11Z">
        <w:r>
          <w:rPr>
            <w:rFonts w:hint="default"/>
            <w:lang w:val="ru-RU"/>
          </w:rPr>
          <w:t>браз</w:t>
        </w:r>
      </w:ins>
      <w:ins w:id="696" w:author="polyd" w:date="2023-06-13T23:23:12Z">
        <w:r>
          <w:rPr>
            <w:rFonts w:hint="default"/>
            <w:lang w:val="ru-RU"/>
          </w:rPr>
          <w:t>ования</w:t>
        </w:r>
      </w:ins>
      <w:ins w:id="697" w:author="polyd" w:date="2023-06-13T23:25:33Z">
        <w:r>
          <w:rPr>
            <w:rFonts w:hint="default"/>
            <w:lang w:val="ru-RU"/>
          </w:rPr>
          <w:t xml:space="preserve"> у </w:t>
        </w:r>
      </w:ins>
      <w:ins w:id="698" w:author="polyd" w:date="2023-06-13T23:25:34Z">
        <w:r>
          <w:rPr>
            <w:rFonts w:hint="default"/>
            <w:lang w:val="ru-RU"/>
          </w:rPr>
          <w:t>мидий</w:t>
        </w:r>
      </w:ins>
      <w:ins w:id="699" w:author="polyd" w:date="2023-06-13T23:25:35Z">
        <w:r>
          <w:rPr>
            <w:rFonts w:hint="default"/>
            <w:lang w:val="ru-RU"/>
          </w:rPr>
          <w:t xml:space="preserve"> д</w:t>
        </w:r>
      </w:ins>
      <w:ins w:id="700" w:author="polyd" w:date="2023-06-13T23:25:36Z">
        <w:r>
          <w:rPr>
            <w:rFonts w:hint="default"/>
            <w:lang w:val="ru-RU"/>
          </w:rPr>
          <w:t xml:space="preserve">вух </w:t>
        </w:r>
      </w:ins>
      <w:ins w:id="701" w:author="polyd" w:date="2023-06-13T23:25:37Z">
        <w:r>
          <w:rPr>
            <w:rFonts w:hint="default"/>
            <w:lang w:val="ru-RU"/>
          </w:rPr>
          <w:t>вид</w:t>
        </w:r>
      </w:ins>
      <w:ins w:id="702" w:author="polyd" w:date="2023-06-13T23:25:38Z">
        <w:r>
          <w:rPr>
            <w:rFonts w:hint="default"/>
            <w:lang w:val="ru-RU"/>
          </w:rPr>
          <w:t xml:space="preserve">ов. </w:t>
        </w:r>
      </w:ins>
      <w:ins w:id="703" w:author="polyd" w:date="2023-06-13T23:23:13Z">
        <w:r>
          <w:rPr>
            <w:rFonts w:hint="default"/>
            <w:lang w:val="ru-RU"/>
          </w:rPr>
          <w:t xml:space="preserve"> </w:t>
        </w:r>
      </w:ins>
    </w:p>
    <w:p>
      <w:pPr>
        <w:spacing w:after="0" w:line="240" w:lineRule="auto"/>
        <w:rPr>
          <w:ins w:id="704" w:author="polyd" w:date="2023-06-13T23:21:26Z"/>
        </w:rPr>
      </w:pPr>
    </w:p>
    <w:p>
      <w:pPr>
        <w:spacing w:after="0" w:line="240" w:lineRule="auto"/>
        <w:rPr>
          <w:ins w:id="705" w:author="polyd" w:date="2023-06-13T23:21:26Z"/>
        </w:rPr>
      </w:pPr>
    </w:p>
    <w:p>
      <w:pPr>
        <w:spacing w:after="0" w:line="240" w:lineRule="auto"/>
        <w:rPr>
          <w:strike/>
          <w:rPrChange w:id="706" w:author="polyd" w:date="2023-06-13T23:28:14Z">
            <w:rPr/>
          </w:rPrChange>
        </w:rPr>
      </w:pPr>
      <w:r>
        <w:rPr>
          <w:strike/>
          <w:rPrChange w:id="707" w:author="polyd" w:date="2023-06-13T23:28:14Z">
            <w:rPr/>
          </w:rPrChange>
        </w:rPr>
        <w:t xml:space="preserve">Впрочем, авторы исследования изучали только видовой состав и пространственную структуру образуемых мидиями друз и не оценивали интенсивность образования биссуса вовсе. </w:t>
      </w:r>
    </w:p>
    <w:p>
      <w:pPr>
        <w:spacing w:after="0" w:line="240" w:lineRule="auto"/>
        <w:ind w:firstLine="708"/>
        <w:rPr>
          <w:ins w:id="708" w:author="polyd" w:date="2023-06-13T23:32:49Z"/>
          <w:rFonts w:hint="default"/>
          <w:strike/>
          <w:lang w:val="ru-RU"/>
          <w:rPrChange w:id="709" w:author="polyd" w:date="2023-06-13T23:35:18Z">
            <w:rPr>
              <w:ins w:id="710" w:author="polyd" w:date="2023-06-13T23:32:49Z"/>
              <w:rFonts w:hint="default"/>
              <w:lang w:val="ru-RU"/>
            </w:rPr>
          </w:rPrChange>
        </w:rPr>
      </w:pPr>
      <w:r>
        <w:t xml:space="preserve">По нашим наблюдениям, поселения МТ и МЕ даже визуально довольно сильно отличаются по степени агрегации мидий в них. В поселениях МТ агрегации мидий </w:t>
      </w:r>
      <w:ins w:id="711" w:author="polyd" w:date="2023-06-13T23:29:06Z">
        <w:r>
          <w:rPr>
            <w:lang w:val="ru-RU"/>
          </w:rPr>
          <w:t>вк</w:t>
        </w:r>
      </w:ins>
      <w:ins w:id="712" w:author="polyd" w:date="2023-06-13T23:29:07Z">
        <w:r>
          <w:rPr>
            <w:lang w:val="ru-RU"/>
          </w:rPr>
          <w:t>лю</w:t>
        </w:r>
      </w:ins>
      <w:ins w:id="713" w:author="polyd" w:date="2023-06-13T23:29:08Z">
        <w:r>
          <w:rPr>
            <w:lang w:val="ru-RU"/>
          </w:rPr>
          <w:t>чаю</w:t>
        </w:r>
      </w:ins>
      <w:ins w:id="714" w:author="polyd" w:date="2023-06-13T23:29:09Z">
        <w:r>
          <w:rPr>
            <w:lang w:val="ru-RU"/>
          </w:rPr>
          <w:t>т</w:t>
        </w:r>
      </w:ins>
      <w:ins w:id="715" w:author="polyd" w:date="2023-06-13T23:29:09Z">
        <w:r>
          <w:rPr>
            <w:rFonts w:hint="default"/>
            <w:lang w:val="ru-RU"/>
          </w:rPr>
          <w:t xml:space="preserve"> л</w:t>
        </w:r>
      </w:ins>
      <w:ins w:id="716" w:author="polyd" w:date="2023-06-13T23:29:10Z">
        <w:r>
          <w:rPr>
            <w:rFonts w:hint="default"/>
            <w:lang w:val="ru-RU"/>
          </w:rPr>
          <w:t xml:space="preserve">ишь </w:t>
        </w:r>
      </w:ins>
      <w:ins w:id="717" w:author="polyd" w:date="2023-06-13T23:29:11Z">
        <w:r>
          <w:rPr>
            <w:rFonts w:hint="default"/>
            <w:lang w:val="ru-RU"/>
          </w:rPr>
          <w:t>не</w:t>
        </w:r>
      </w:ins>
      <w:ins w:id="718" w:author="polyd" w:date="2023-06-13T23:29:12Z">
        <w:r>
          <w:rPr>
            <w:rFonts w:hint="default"/>
            <w:lang w:val="ru-RU"/>
          </w:rPr>
          <w:t>б</w:t>
        </w:r>
      </w:ins>
      <w:ins w:id="719" w:author="polyd" w:date="2023-06-13T23:29:13Z">
        <w:r>
          <w:rPr>
            <w:rFonts w:hint="default"/>
            <w:lang w:val="ru-RU"/>
          </w:rPr>
          <w:t>ольшо</w:t>
        </w:r>
      </w:ins>
      <w:ins w:id="720" w:author="polyd" w:date="2023-06-13T23:29:14Z">
        <w:r>
          <w:rPr>
            <w:rFonts w:hint="default"/>
            <w:lang w:val="ru-RU"/>
          </w:rPr>
          <w:t>е кол</w:t>
        </w:r>
      </w:ins>
      <w:ins w:id="721" w:author="polyd" w:date="2023-06-13T23:29:15Z">
        <w:r>
          <w:rPr>
            <w:rFonts w:hint="default"/>
            <w:lang w:val="ru-RU"/>
          </w:rPr>
          <w:t>иче</w:t>
        </w:r>
      </w:ins>
      <w:ins w:id="722" w:author="polyd" w:date="2023-06-13T23:29:18Z">
        <w:r>
          <w:rPr>
            <w:rFonts w:hint="default"/>
            <w:lang w:val="ru-RU"/>
          </w:rPr>
          <w:t xml:space="preserve">ство </w:t>
        </w:r>
      </w:ins>
      <w:ins w:id="723" w:author="polyd" w:date="2023-06-13T23:29:19Z">
        <w:r>
          <w:rPr>
            <w:rFonts w:hint="default"/>
            <w:lang w:val="ru-RU"/>
          </w:rPr>
          <w:t>особе</w:t>
        </w:r>
      </w:ins>
      <w:ins w:id="724" w:author="polyd" w:date="2023-06-13T23:29:20Z">
        <w:r>
          <w:rPr>
            <w:rFonts w:hint="default"/>
            <w:lang w:val="ru-RU"/>
          </w:rPr>
          <w:t>й.</w:t>
        </w:r>
      </w:ins>
      <w:ins w:id="725" w:author="polyd" w:date="2023-06-13T23:29:21Z">
        <w:r>
          <w:rPr>
            <w:rFonts w:hint="default"/>
            <w:lang w:val="ru-RU"/>
          </w:rPr>
          <w:t xml:space="preserve"> </w:t>
        </w:r>
      </w:ins>
      <w:ins w:id="726" w:author="polyd" w:date="2023-06-13T23:29:26Z">
        <w:r>
          <w:rPr>
            <w:rFonts w:hint="default"/>
            <w:lang w:val="ru-RU"/>
          </w:rPr>
          <w:t xml:space="preserve"> </w:t>
        </w:r>
      </w:ins>
      <w:del w:id="727" w:author="polyd" w:date="2023-06-13T23:29:25Z">
        <w:r>
          <w:rPr/>
          <w:delText>небольшие и малочисленные</w:delText>
        </w:r>
      </w:del>
      <w:ins w:id="728" w:author="polyd" w:date="2023-06-13T23:28:33Z">
        <w:r>
          <w:rPr>
            <w:rFonts w:hint="default"/>
            <w:lang w:val="ru-RU"/>
          </w:rPr>
          <w:t>Однак</w:t>
        </w:r>
      </w:ins>
      <w:ins w:id="729" w:author="polyd" w:date="2023-06-13T23:28:34Z">
        <w:r>
          <w:rPr>
            <w:rFonts w:hint="default"/>
            <w:lang w:val="ru-RU"/>
          </w:rPr>
          <w:t xml:space="preserve">о </w:t>
        </w:r>
      </w:ins>
      <w:ins w:id="730" w:author="polyd" w:date="2023-06-13T23:28:37Z">
        <w:r>
          <w:rPr>
            <w:rFonts w:hint="default"/>
            <w:lang w:val="ru-RU"/>
          </w:rPr>
          <w:t>м</w:t>
        </w:r>
      </w:ins>
      <w:ins w:id="731" w:author="polyd" w:date="2023-06-13T23:28:38Z">
        <w:r>
          <w:rPr>
            <w:rFonts w:hint="default"/>
            <w:lang w:val="ru-RU"/>
          </w:rPr>
          <w:t>идии</w:t>
        </w:r>
      </w:ins>
      <w:ins w:id="732" w:author="polyd" w:date="2023-06-13T23:28:40Z">
        <w:r>
          <w:rPr>
            <w:rFonts w:hint="default"/>
            <w:lang w:val="ru-RU"/>
          </w:rPr>
          <w:t xml:space="preserve"> </w:t>
        </w:r>
      </w:ins>
      <w:ins w:id="733" w:author="polyd" w:date="2023-06-13T23:28:43Z">
        <w:r>
          <w:rPr>
            <w:rFonts w:hint="default"/>
            <w:lang w:val="ru-RU"/>
          </w:rPr>
          <w:t>эт</w:t>
        </w:r>
      </w:ins>
      <w:ins w:id="734" w:author="polyd" w:date="2023-06-13T23:28:44Z">
        <w:r>
          <w:rPr>
            <w:rFonts w:hint="default"/>
            <w:lang w:val="ru-RU"/>
          </w:rPr>
          <w:t>ого ви</w:t>
        </w:r>
      </w:ins>
      <w:ins w:id="735" w:author="polyd" w:date="2023-06-13T23:28:45Z">
        <w:r>
          <w:rPr>
            <w:rFonts w:hint="default"/>
            <w:lang w:val="ru-RU"/>
          </w:rPr>
          <w:t xml:space="preserve">да </w:t>
        </w:r>
      </w:ins>
      <w:ins w:id="736" w:author="polyd" w:date="2023-06-13T23:28:41Z">
        <w:r>
          <w:rPr>
            <w:rFonts w:hint="default"/>
            <w:lang w:val="ru-RU"/>
          </w:rPr>
          <w:t>очень</w:t>
        </w:r>
      </w:ins>
      <w:ins w:id="737" w:author="polyd" w:date="2023-06-13T23:28:42Z">
        <w:r>
          <w:rPr>
            <w:rFonts w:hint="default"/>
            <w:lang w:val="ru-RU"/>
          </w:rPr>
          <w:t xml:space="preserve"> </w:t>
        </w:r>
      </w:ins>
      <w:ins w:id="738" w:author="polyd" w:date="2023-06-13T23:28:48Z">
        <w:r>
          <w:rPr>
            <w:rFonts w:hint="default"/>
            <w:lang w:val="ru-RU"/>
          </w:rPr>
          <w:t>прочн</w:t>
        </w:r>
      </w:ins>
      <w:ins w:id="739" w:author="polyd" w:date="2023-06-13T23:28:49Z">
        <w:r>
          <w:rPr>
            <w:rFonts w:hint="default"/>
            <w:lang w:val="ru-RU"/>
          </w:rPr>
          <w:t>о при</w:t>
        </w:r>
      </w:ins>
      <w:ins w:id="740" w:author="polyd" w:date="2023-06-13T23:28:50Z">
        <w:r>
          <w:rPr>
            <w:rFonts w:hint="default"/>
            <w:lang w:val="ru-RU"/>
          </w:rPr>
          <w:t>крепля</w:t>
        </w:r>
      </w:ins>
      <w:ins w:id="741" w:author="polyd" w:date="2023-06-13T23:28:51Z">
        <w:r>
          <w:rPr>
            <w:rFonts w:hint="default"/>
            <w:lang w:val="ru-RU"/>
          </w:rPr>
          <w:t>ю</w:t>
        </w:r>
      </w:ins>
      <w:ins w:id="742" w:author="polyd" w:date="2023-06-13T23:28:53Z">
        <w:r>
          <w:rPr>
            <w:rFonts w:hint="default"/>
            <w:lang w:val="ru-RU"/>
          </w:rPr>
          <w:t>тся</w:t>
        </w:r>
      </w:ins>
      <w:ins w:id="743" w:author="polyd" w:date="2023-06-13T23:28:54Z">
        <w:r>
          <w:rPr>
            <w:rFonts w:hint="default"/>
            <w:lang w:val="ru-RU"/>
          </w:rPr>
          <w:t xml:space="preserve"> </w:t>
        </w:r>
      </w:ins>
      <w:ins w:id="744" w:author="polyd" w:date="2023-06-13T23:29:33Z">
        <w:r>
          <w:rPr>
            <w:rFonts w:hint="default"/>
            <w:lang w:val="ru-RU"/>
          </w:rPr>
          <w:t xml:space="preserve">к </w:t>
        </w:r>
      </w:ins>
      <w:ins w:id="745" w:author="polyd" w:date="2023-06-13T23:29:34Z">
        <w:r>
          <w:rPr>
            <w:rFonts w:hint="default"/>
            <w:lang w:val="ru-RU"/>
          </w:rPr>
          <w:t>с</w:t>
        </w:r>
      </w:ins>
      <w:ins w:id="746" w:author="polyd" w:date="2023-06-13T23:29:35Z">
        <w:r>
          <w:rPr>
            <w:rFonts w:hint="default"/>
            <w:lang w:val="ru-RU"/>
          </w:rPr>
          <w:t>уб</w:t>
        </w:r>
      </w:ins>
      <w:ins w:id="747" w:author="polyd" w:date="2023-06-13T23:29:36Z">
        <w:r>
          <w:rPr>
            <w:rFonts w:hint="default"/>
            <w:lang w:val="ru-RU"/>
          </w:rPr>
          <w:t>страту</w:t>
        </w:r>
      </w:ins>
      <w:ins w:id="748" w:author="polyd" w:date="2023-06-13T23:29:47Z">
        <w:r>
          <w:rPr>
            <w:rFonts w:hint="default"/>
            <w:lang w:val="ru-RU"/>
          </w:rPr>
          <w:t>,</w:t>
        </w:r>
      </w:ins>
      <w:ins w:id="749" w:author="polyd" w:date="2023-06-13T23:29:52Z">
        <w:r>
          <w:rPr>
            <w:rFonts w:hint="default"/>
            <w:lang w:val="ru-RU"/>
          </w:rPr>
          <w:t xml:space="preserve"> в</w:t>
        </w:r>
      </w:ins>
      <w:ins w:id="750" w:author="polyd" w:date="2023-06-13T23:29:53Z">
        <w:r>
          <w:rPr>
            <w:rFonts w:hint="default"/>
            <w:lang w:val="ru-RU"/>
          </w:rPr>
          <w:t>к</w:t>
        </w:r>
      </w:ins>
      <w:ins w:id="751" w:author="polyd" w:date="2023-06-13T23:29:55Z">
        <w:r>
          <w:rPr>
            <w:rFonts w:hint="default"/>
            <w:lang w:val="ru-RU"/>
          </w:rPr>
          <w:t>люч</w:t>
        </w:r>
      </w:ins>
      <w:ins w:id="752" w:author="polyd" w:date="2023-06-13T23:29:56Z">
        <w:r>
          <w:rPr>
            <w:rFonts w:hint="default"/>
            <w:lang w:val="ru-RU"/>
          </w:rPr>
          <w:t xml:space="preserve">ая в </w:t>
        </w:r>
      </w:ins>
      <w:ins w:id="753" w:author="polyd" w:date="2023-06-13T23:29:57Z">
        <w:r>
          <w:rPr>
            <w:rFonts w:hint="default"/>
            <w:lang w:val="ru-RU"/>
          </w:rPr>
          <w:t>с</w:t>
        </w:r>
      </w:ins>
      <w:ins w:id="754" w:author="polyd" w:date="2023-06-13T23:29:59Z">
        <w:r>
          <w:rPr>
            <w:rFonts w:hint="default"/>
            <w:lang w:val="ru-RU"/>
          </w:rPr>
          <w:t>вои</w:t>
        </w:r>
      </w:ins>
      <w:ins w:id="755" w:author="polyd" w:date="2023-06-13T23:30:00Z">
        <w:r>
          <w:rPr>
            <w:rFonts w:hint="default"/>
            <w:lang w:val="ru-RU"/>
          </w:rPr>
          <w:t xml:space="preserve"> агр</w:t>
        </w:r>
      </w:ins>
      <w:ins w:id="756" w:author="polyd" w:date="2023-06-13T23:30:01Z">
        <w:r>
          <w:rPr>
            <w:rFonts w:hint="default"/>
            <w:lang w:val="ru-RU"/>
          </w:rPr>
          <w:t>ега</w:t>
        </w:r>
      </w:ins>
      <w:ins w:id="757" w:author="polyd" w:date="2023-06-13T23:30:02Z">
        <w:r>
          <w:rPr>
            <w:rFonts w:hint="default"/>
            <w:lang w:val="ru-RU"/>
          </w:rPr>
          <w:t>ции</w:t>
        </w:r>
      </w:ins>
      <w:ins w:id="758" w:author="polyd" w:date="2023-06-13T23:30:07Z">
        <w:r>
          <w:rPr>
            <w:rFonts w:hint="default"/>
            <w:lang w:val="ru-RU"/>
          </w:rPr>
          <w:t xml:space="preserve"> </w:t>
        </w:r>
      </w:ins>
      <w:ins w:id="759" w:author="polyd" w:date="2023-06-13T23:30:09Z">
        <w:r>
          <w:rPr>
            <w:rFonts w:hint="default"/>
            <w:lang w:val="ru-RU"/>
          </w:rPr>
          <w:t>люб</w:t>
        </w:r>
      </w:ins>
      <w:ins w:id="760" w:author="polyd" w:date="2023-06-13T23:30:10Z">
        <w:r>
          <w:rPr>
            <w:rFonts w:hint="default"/>
            <w:lang w:val="ru-RU"/>
          </w:rPr>
          <w:t>ые т</w:t>
        </w:r>
      </w:ins>
      <w:ins w:id="761" w:author="polyd" w:date="2023-06-13T23:30:11Z">
        <w:r>
          <w:rPr>
            <w:rFonts w:hint="default"/>
            <w:lang w:val="ru-RU"/>
          </w:rPr>
          <w:t>верд</w:t>
        </w:r>
      </w:ins>
      <w:ins w:id="762" w:author="polyd" w:date="2023-06-13T23:30:12Z">
        <w:r>
          <w:rPr>
            <w:rFonts w:hint="default"/>
            <w:lang w:val="ru-RU"/>
          </w:rPr>
          <w:t>е п</w:t>
        </w:r>
      </w:ins>
      <w:ins w:id="763" w:author="polyd" w:date="2023-06-13T23:30:13Z">
        <w:r>
          <w:rPr>
            <w:rFonts w:hint="default"/>
            <w:lang w:val="ru-RU"/>
          </w:rPr>
          <w:t>редмет</w:t>
        </w:r>
      </w:ins>
      <w:ins w:id="764" w:author="polyd" w:date="2023-06-13T23:30:14Z">
        <w:r>
          <w:rPr>
            <w:rFonts w:hint="default"/>
            <w:lang w:val="ru-RU"/>
          </w:rPr>
          <w:t xml:space="preserve">ы </w:t>
        </w:r>
      </w:ins>
      <w:ins w:id="765" w:author="polyd" w:date="2023-06-13T23:30:15Z">
        <w:r>
          <w:rPr>
            <w:rFonts w:hint="default"/>
            <w:lang w:val="ru-RU"/>
          </w:rPr>
          <w:t>(</w:t>
        </w:r>
      </w:ins>
      <w:ins w:id="766" w:author="polyd" w:date="2023-06-13T23:30:16Z">
        <w:r>
          <w:rPr>
            <w:rFonts w:hint="default"/>
            <w:lang w:val="ru-RU"/>
          </w:rPr>
          <w:t>раков</w:t>
        </w:r>
      </w:ins>
      <w:ins w:id="767" w:author="polyd" w:date="2023-06-13T23:30:17Z">
        <w:r>
          <w:rPr>
            <w:rFonts w:hint="default"/>
            <w:lang w:val="ru-RU"/>
          </w:rPr>
          <w:t xml:space="preserve">ины </w:t>
        </w:r>
      </w:ins>
      <w:ins w:id="768" w:author="polyd" w:date="2023-06-13T23:30:20Z">
        <w:r>
          <w:rPr>
            <w:rFonts w:hint="default"/>
            <w:lang w:val="ru-RU"/>
          </w:rPr>
          <w:t>мид</w:t>
        </w:r>
      </w:ins>
      <w:ins w:id="769" w:author="polyd" w:date="2023-06-13T23:30:21Z">
        <w:r>
          <w:rPr>
            <w:rFonts w:hint="default"/>
            <w:lang w:val="ru-RU"/>
          </w:rPr>
          <w:t>ий,</w:t>
        </w:r>
      </w:ins>
      <w:ins w:id="770" w:author="polyd" w:date="2023-06-13T23:30:22Z">
        <w:r>
          <w:rPr>
            <w:rFonts w:hint="default"/>
            <w:lang w:val="ru-RU"/>
          </w:rPr>
          <w:t xml:space="preserve"> </w:t>
        </w:r>
      </w:ins>
      <w:ins w:id="771" w:author="polyd" w:date="2023-06-13T23:30:24Z">
        <w:r>
          <w:rPr>
            <w:rFonts w:hint="default"/>
            <w:lang w:val="ru-RU"/>
          </w:rPr>
          <w:t>обр</w:t>
        </w:r>
      </w:ins>
      <w:ins w:id="772" w:author="polyd" w:date="2023-06-13T23:30:25Z">
        <w:r>
          <w:rPr>
            <w:rFonts w:hint="default"/>
            <w:lang w:val="ru-RU"/>
          </w:rPr>
          <w:t>ывки</w:t>
        </w:r>
      </w:ins>
      <w:ins w:id="773" w:author="polyd" w:date="2023-06-13T23:30:39Z">
        <w:r>
          <w:rPr>
            <w:rFonts w:hint="default"/>
            <w:lang w:val="ru-RU"/>
          </w:rPr>
          <w:t xml:space="preserve"> </w:t>
        </w:r>
      </w:ins>
      <w:ins w:id="774" w:author="polyd" w:date="2023-06-13T23:30:34Z">
        <w:r>
          <w:rPr>
            <w:rFonts w:hint="default"/>
            <w:lang w:val="ru-RU"/>
          </w:rPr>
          <w:t>ф</w:t>
        </w:r>
      </w:ins>
      <w:ins w:id="775" w:author="polyd" w:date="2023-06-13T23:30:26Z">
        <w:r>
          <w:rPr>
            <w:rFonts w:hint="default"/>
            <w:lang w:val="ru-RU"/>
          </w:rPr>
          <w:t>у</w:t>
        </w:r>
      </w:ins>
      <w:ins w:id="776" w:author="polyd" w:date="2023-06-13T23:30:27Z">
        <w:r>
          <w:rPr>
            <w:rFonts w:hint="default"/>
            <w:lang w:val="ru-RU"/>
          </w:rPr>
          <w:t>ко</w:t>
        </w:r>
      </w:ins>
      <w:ins w:id="777" w:author="polyd" w:date="2023-06-13T23:30:28Z">
        <w:r>
          <w:rPr>
            <w:rFonts w:hint="default"/>
            <w:lang w:val="ru-RU"/>
          </w:rPr>
          <w:t>идов</w:t>
        </w:r>
      </w:ins>
      <w:ins w:id="778" w:author="polyd" w:date="2023-06-13T23:30:29Z">
        <w:r>
          <w:rPr>
            <w:rFonts w:hint="default"/>
            <w:lang w:val="ru-RU"/>
          </w:rPr>
          <w:t xml:space="preserve">, </w:t>
        </w:r>
      </w:ins>
      <w:ins w:id="779" w:author="polyd" w:date="2023-06-13T23:30:44Z">
        <w:r>
          <w:rPr>
            <w:rFonts w:hint="default"/>
            <w:lang w:val="ru-RU"/>
          </w:rPr>
          <w:t>грав</w:t>
        </w:r>
      </w:ins>
      <w:ins w:id="780" w:author="polyd" w:date="2023-06-13T23:30:45Z">
        <w:r>
          <w:rPr>
            <w:rFonts w:hint="default"/>
            <w:lang w:val="ru-RU"/>
          </w:rPr>
          <w:t>ий)</w:t>
        </w:r>
      </w:ins>
      <w:ins w:id="781" w:author="polyd" w:date="2023-06-13T23:31:46Z">
        <w:r>
          <w:rPr>
            <w:rFonts w:hint="default"/>
            <w:lang w:val="ru-RU"/>
          </w:rPr>
          <w:t>.</w:t>
        </w:r>
      </w:ins>
      <w:ins w:id="782" w:author="polyd" w:date="2023-06-13T23:31:47Z">
        <w:r>
          <w:rPr>
            <w:rFonts w:hint="default"/>
            <w:lang w:val="ru-RU"/>
          </w:rPr>
          <w:t xml:space="preserve"> </w:t>
        </w:r>
      </w:ins>
      <w:ins w:id="783" w:author="polyd" w:date="2023-06-13T23:31:48Z">
        <w:r>
          <w:rPr>
            <w:rFonts w:hint="default"/>
            <w:lang w:val="ru-RU"/>
          </w:rPr>
          <w:t>Ра</w:t>
        </w:r>
      </w:ins>
      <w:ins w:id="784" w:author="polyd" w:date="2023-06-13T23:31:49Z">
        <w:r>
          <w:rPr>
            <w:rFonts w:hint="default"/>
            <w:lang w:val="ru-RU"/>
          </w:rPr>
          <w:t>з</w:t>
        </w:r>
      </w:ins>
      <w:ins w:id="785" w:author="polyd" w:date="2023-06-13T23:31:50Z">
        <w:r>
          <w:rPr>
            <w:rFonts w:hint="default"/>
            <w:lang w:val="ru-RU"/>
          </w:rPr>
          <w:t>делен</w:t>
        </w:r>
      </w:ins>
      <w:ins w:id="786" w:author="polyd" w:date="2023-06-13T23:31:51Z">
        <w:r>
          <w:rPr>
            <w:rFonts w:hint="default"/>
            <w:lang w:val="ru-RU"/>
          </w:rPr>
          <w:t xml:space="preserve">ие </w:t>
        </w:r>
      </w:ins>
      <w:ins w:id="787" w:author="polyd" w:date="2023-06-13T23:31:52Z">
        <w:r>
          <w:rPr>
            <w:rFonts w:hint="default"/>
            <w:lang w:val="ru-RU"/>
          </w:rPr>
          <w:t>та</w:t>
        </w:r>
      </w:ins>
      <w:ins w:id="788" w:author="polyd" w:date="2023-06-13T23:31:53Z">
        <w:r>
          <w:rPr>
            <w:rFonts w:hint="default"/>
            <w:lang w:val="ru-RU"/>
          </w:rPr>
          <w:t>ких а</w:t>
        </w:r>
      </w:ins>
      <w:ins w:id="789" w:author="polyd" w:date="2023-06-13T23:31:54Z">
        <w:r>
          <w:rPr>
            <w:rFonts w:hint="default"/>
            <w:lang w:val="ru-RU"/>
          </w:rPr>
          <w:t>гре</w:t>
        </w:r>
      </w:ins>
      <w:ins w:id="790" w:author="polyd" w:date="2023-06-13T23:31:55Z">
        <w:r>
          <w:rPr>
            <w:rFonts w:hint="default"/>
            <w:lang w:val="ru-RU"/>
          </w:rPr>
          <w:t>г</w:t>
        </w:r>
      </w:ins>
      <w:ins w:id="791" w:author="polyd" w:date="2023-06-13T23:31:56Z">
        <w:r>
          <w:rPr>
            <w:rFonts w:hint="default"/>
            <w:lang w:val="ru-RU"/>
          </w:rPr>
          <w:t>аций</w:t>
        </w:r>
      </w:ins>
      <w:ins w:id="792" w:author="polyd" w:date="2023-06-13T23:31:57Z">
        <w:r>
          <w:rPr>
            <w:rFonts w:hint="default"/>
            <w:lang w:val="ru-RU"/>
          </w:rPr>
          <w:t xml:space="preserve"> треб</w:t>
        </w:r>
      </w:ins>
      <w:ins w:id="793" w:author="polyd" w:date="2023-06-13T23:31:58Z">
        <w:r>
          <w:rPr>
            <w:rFonts w:hint="default"/>
            <w:lang w:val="ru-RU"/>
          </w:rPr>
          <w:t>уе</w:t>
        </w:r>
      </w:ins>
      <w:ins w:id="794" w:author="polyd" w:date="2023-06-13T23:31:59Z">
        <w:r>
          <w:rPr>
            <w:rFonts w:hint="default"/>
            <w:lang w:val="ru-RU"/>
          </w:rPr>
          <w:t>т з</w:t>
        </w:r>
      </w:ins>
      <w:ins w:id="795" w:author="polyd" w:date="2023-06-13T23:32:00Z">
        <w:r>
          <w:rPr>
            <w:rFonts w:hint="default"/>
            <w:lang w:val="ru-RU"/>
          </w:rPr>
          <w:t>нач</w:t>
        </w:r>
      </w:ins>
      <w:ins w:id="796" w:author="polyd" w:date="2023-06-13T23:32:01Z">
        <w:r>
          <w:rPr>
            <w:rFonts w:hint="default"/>
            <w:lang w:val="ru-RU"/>
          </w:rPr>
          <w:t>итель</w:t>
        </w:r>
      </w:ins>
      <w:ins w:id="797" w:author="polyd" w:date="2023-06-13T23:32:02Z">
        <w:r>
          <w:rPr>
            <w:rFonts w:hint="default"/>
            <w:lang w:val="ru-RU"/>
          </w:rPr>
          <w:t>ных у</w:t>
        </w:r>
      </w:ins>
      <w:ins w:id="798" w:author="polyd" w:date="2023-06-13T23:32:03Z">
        <w:r>
          <w:rPr>
            <w:rFonts w:hint="default"/>
            <w:lang w:val="ru-RU"/>
          </w:rPr>
          <w:t>сили</w:t>
        </w:r>
      </w:ins>
      <w:ins w:id="799" w:author="polyd" w:date="2023-06-13T23:32:04Z">
        <w:r>
          <w:rPr>
            <w:rFonts w:hint="default"/>
            <w:lang w:val="ru-RU"/>
          </w:rPr>
          <w:t>й.</w:t>
        </w:r>
      </w:ins>
      <w:ins w:id="800" w:author="polyd" w:date="2023-06-13T23:33:02Z">
        <w:r>
          <w:rPr>
            <w:rFonts w:hint="default"/>
            <w:lang w:val="ru-RU"/>
          </w:rPr>
          <w:t xml:space="preserve"> С</w:t>
        </w:r>
      </w:ins>
      <w:ins w:id="801" w:author="polyd" w:date="2023-06-13T23:33:03Z">
        <w:r>
          <w:rPr>
            <w:rFonts w:hint="default"/>
            <w:lang w:val="ru-RU"/>
          </w:rPr>
          <w:t>копл</w:t>
        </w:r>
      </w:ins>
      <w:ins w:id="802" w:author="polyd" w:date="2023-06-13T23:33:04Z">
        <w:r>
          <w:rPr>
            <w:rFonts w:hint="default"/>
            <w:lang w:val="ru-RU"/>
          </w:rPr>
          <w:t xml:space="preserve">ения </w:t>
        </w:r>
      </w:ins>
      <w:ins w:id="803" w:author="polyd" w:date="2023-06-13T23:33:06Z">
        <w:r>
          <w:rPr>
            <w:rFonts w:hint="default"/>
            <w:lang w:val="en-US"/>
          </w:rPr>
          <w:t>ME</w:t>
        </w:r>
      </w:ins>
      <w:ins w:id="804" w:author="polyd" w:date="2023-06-13T23:33:07Z">
        <w:r>
          <w:rPr>
            <w:rFonts w:hint="default"/>
            <w:lang w:val="ru-RU"/>
          </w:rPr>
          <w:t xml:space="preserve"> </w:t>
        </w:r>
      </w:ins>
      <w:ins w:id="805" w:author="polyd" w:date="2023-06-13T23:33:08Z">
        <w:r>
          <w:rPr>
            <w:rFonts w:hint="default"/>
            <w:lang w:val="ru-RU"/>
          </w:rPr>
          <w:t>напро</w:t>
        </w:r>
      </w:ins>
      <w:ins w:id="806" w:author="polyd" w:date="2023-06-13T23:33:09Z">
        <w:r>
          <w:rPr>
            <w:rFonts w:hint="default"/>
            <w:lang w:val="ru-RU"/>
          </w:rPr>
          <w:t xml:space="preserve">тив </w:t>
        </w:r>
      </w:ins>
      <w:ins w:id="807" w:author="polyd" w:date="2023-06-13T23:33:10Z">
        <w:r>
          <w:rPr>
            <w:rFonts w:hint="default"/>
            <w:lang w:val="ru-RU"/>
          </w:rPr>
          <w:t>всег</w:t>
        </w:r>
      </w:ins>
      <w:ins w:id="808" w:author="polyd" w:date="2023-06-13T23:33:11Z">
        <w:r>
          <w:rPr>
            <w:rFonts w:hint="default"/>
            <w:lang w:val="ru-RU"/>
          </w:rPr>
          <w:t xml:space="preserve">да </w:t>
        </w:r>
      </w:ins>
      <w:ins w:id="809" w:author="polyd" w:date="2023-06-13T23:33:12Z">
        <w:r>
          <w:rPr>
            <w:rFonts w:hint="default"/>
            <w:lang w:val="ru-RU"/>
          </w:rPr>
          <w:t>много</w:t>
        </w:r>
      </w:ins>
      <w:ins w:id="810" w:author="polyd" w:date="2023-06-13T23:33:13Z">
        <w:r>
          <w:rPr>
            <w:rFonts w:hint="default"/>
            <w:lang w:val="ru-RU"/>
          </w:rPr>
          <w:t>числен</w:t>
        </w:r>
      </w:ins>
      <w:ins w:id="811" w:author="polyd" w:date="2023-06-13T23:33:14Z">
        <w:r>
          <w:rPr>
            <w:rFonts w:hint="default"/>
            <w:lang w:val="ru-RU"/>
          </w:rPr>
          <w:t>ны</w:t>
        </w:r>
      </w:ins>
      <w:ins w:id="812" w:author="polyd" w:date="2023-06-13T23:33:59Z">
        <w:r>
          <w:rPr>
            <w:rFonts w:hint="default"/>
            <w:lang w:val="ru-RU"/>
          </w:rPr>
          <w:t xml:space="preserve"> </w:t>
        </w:r>
      </w:ins>
      <w:ins w:id="813" w:author="polyd" w:date="2023-06-13T23:34:00Z">
        <w:r>
          <w:rPr>
            <w:rFonts w:hint="default"/>
            <w:lang w:val="ru-RU"/>
          </w:rPr>
          <w:t>(</w:t>
        </w:r>
      </w:ins>
      <w:ins w:id="814" w:author="polyd" w:date="2023-06-13T23:34:01Z">
        <w:r>
          <w:rPr>
            <w:rFonts w:hint="default"/>
            <w:lang w:val="ru-RU"/>
          </w:rPr>
          <w:t xml:space="preserve">в </w:t>
        </w:r>
      </w:ins>
      <w:ins w:id="815" w:author="polyd" w:date="2023-06-13T23:34:02Z">
        <w:r>
          <w:rPr>
            <w:rFonts w:hint="default"/>
            <w:lang w:val="ru-RU"/>
          </w:rPr>
          <w:t>пре</w:t>
        </w:r>
      </w:ins>
      <w:ins w:id="816" w:author="polyd" w:date="2023-06-13T23:34:03Z">
        <w:r>
          <w:rPr>
            <w:rFonts w:hint="default"/>
            <w:lang w:val="ru-RU"/>
          </w:rPr>
          <w:t>деле</w:t>
        </w:r>
      </w:ins>
      <w:ins w:id="817" w:author="polyd" w:date="2023-06-13T23:34:04Z">
        <w:r>
          <w:rPr>
            <w:rFonts w:hint="default"/>
            <w:lang w:val="ru-RU"/>
          </w:rPr>
          <w:t xml:space="preserve"> </w:t>
        </w:r>
      </w:ins>
      <w:ins w:id="818" w:author="polyd" w:date="2023-06-13T23:34:06Z">
        <w:r>
          <w:rPr>
            <w:rFonts w:hint="default"/>
            <w:lang w:val="ru-RU"/>
          </w:rPr>
          <w:t>о</w:t>
        </w:r>
      </w:ins>
      <w:ins w:id="819" w:author="polyd" w:date="2023-06-13T23:34:07Z">
        <w:r>
          <w:rPr>
            <w:rFonts w:hint="default"/>
            <w:lang w:val="ru-RU"/>
          </w:rPr>
          <w:t>громн</w:t>
        </w:r>
      </w:ins>
      <w:ins w:id="820" w:author="polyd" w:date="2023-06-13T23:34:08Z">
        <w:r>
          <w:rPr>
            <w:rFonts w:hint="default"/>
            <w:lang w:val="ru-RU"/>
          </w:rPr>
          <w:t>ые м</w:t>
        </w:r>
      </w:ins>
      <w:ins w:id="821" w:author="polyd" w:date="2023-06-13T23:34:09Z">
        <w:r>
          <w:rPr>
            <w:rFonts w:hint="default"/>
            <w:lang w:val="ru-RU"/>
          </w:rPr>
          <w:t>идиев</w:t>
        </w:r>
      </w:ins>
      <w:ins w:id="822" w:author="polyd" w:date="2023-06-13T23:34:10Z">
        <w:r>
          <w:rPr>
            <w:rFonts w:hint="default"/>
            <w:lang w:val="ru-RU"/>
          </w:rPr>
          <w:t>ые б</w:t>
        </w:r>
      </w:ins>
      <w:ins w:id="823" w:author="polyd" w:date="2023-06-13T23:34:11Z">
        <w:r>
          <w:rPr>
            <w:rFonts w:hint="default"/>
            <w:lang w:val="ru-RU"/>
          </w:rPr>
          <w:t>анки</w:t>
        </w:r>
      </w:ins>
      <w:ins w:id="824" w:author="polyd" w:date="2023-06-13T23:34:12Z">
        <w:r>
          <w:rPr>
            <w:rFonts w:hint="default"/>
            <w:lang w:val="ru-RU"/>
          </w:rPr>
          <w:t>)</w:t>
        </w:r>
      </w:ins>
      <w:ins w:id="825" w:author="polyd" w:date="2023-06-13T23:34:30Z">
        <w:r>
          <w:rPr>
            <w:rFonts w:hint="default"/>
            <w:lang w:val="ru-RU"/>
          </w:rPr>
          <w:t xml:space="preserve">. </w:t>
        </w:r>
      </w:ins>
      <w:ins w:id="826" w:author="polyd" w:date="2023-06-13T23:34:31Z">
        <w:r>
          <w:rPr>
            <w:rFonts w:hint="default"/>
            <w:lang w:val="ru-RU"/>
          </w:rPr>
          <w:t>Од</w:t>
        </w:r>
      </w:ins>
      <w:ins w:id="827" w:author="polyd" w:date="2023-06-13T23:34:32Z">
        <w:r>
          <w:rPr>
            <w:rFonts w:hint="default"/>
            <w:lang w:val="ru-RU"/>
          </w:rPr>
          <w:t>нако</w:t>
        </w:r>
      </w:ins>
      <w:ins w:id="828" w:author="polyd" w:date="2023-06-13T23:34:17Z">
        <w:r>
          <w:rPr>
            <w:rFonts w:hint="default"/>
            <w:lang w:val="ru-RU"/>
          </w:rPr>
          <w:t xml:space="preserve"> </w:t>
        </w:r>
      </w:ins>
      <w:ins w:id="829" w:author="polyd" w:date="2023-06-13T23:34:24Z">
        <w:r>
          <w:rPr>
            <w:rFonts w:hint="default"/>
            <w:lang w:val="ru-RU"/>
          </w:rPr>
          <w:t>сила</w:t>
        </w:r>
      </w:ins>
      <w:ins w:id="830" w:author="polyd" w:date="2023-06-13T23:34:37Z">
        <w:r>
          <w:rPr>
            <w:rFonts w:hint="default"/>
            <w:lang w:val="ru-RU"/>
          </w:rPr>
          <w:t>,</w:t>
        </w:r>
      </w:ins>
      <w:ins w:id="831" w:author="polyd" w:date="2023-06-13T23:34:38Z">
        <w:r>
          <w:rPr>
            <w:rFonts w:hint="default"/>
            <w:lang w:val="ru-RU"/>
          </w:rPr>
          <w:t xml:space="preserve"> с</w:t>
        </w:r>
      </w:ins>
      <w:ins w:id="832" w:author="polyd" w:date="2023-06-13T23:34:39Z">
        <w:r>
          <w:rPr>
            <w:rFonts w:hint="default"/>
            <w:lang w:val="ru-RU"/>
          </w:rPr>
          <w:t xml:space="preserve"> которо</w:t>
        </w:r>
      </w:ins>
      <w:ins w:id="833" w:author="polyd" w:date="2023-06-13T23:34:40Z">
        <w:r>
          <w:rPr>
            <w:rFonts w:hint="default"/>
            <w:lang w:val="ru-RU"/>
          </w:rPr>
          <w:t>й мо</w:t>
        </w:r>
      </w:ins>
      <w:ins w:id="834" w:author="polyd" w:date="2023-06-13T23:34:41Z">
        <w:r>
          <w:rPr>
            <w:rFonts w:hint="default"/>
            <w:lang w:val="ru-RU"/>
          </w:rPr>
          <w:t xml:space="preserve">ллюски </w:t>
        </w:r>
      </w:ins>
      <w:ins w:id="835" w:author="polyd" w:date="2023-06-13T23:34:42Z">
        <w:r>
          <w:rPr>
            <w:rFonts w:hint="default"/>
            <w:lang w:val="ru-RU"/>
          </w:rPr>
          <w:t>прикр</w:t>
        </w:r>
      </w:ins>
      <w:ins w:id="836" w:author="polyd" w:date="2023-06-13T23:34:43Z">
        <w:r>
          <w:rPr>
            <w:rFonts w:hint="default"/>
            <w:lang w:val="ru-RU"/>
          </w:rPr>
          <w:t>епляю</w:t>
        </w:r>
      </w:ins>
      <w:ins w:id="837" w:author="polyd" w:date="2023-06-13T23:34:44Z">
        <w:r>
          <w:rPr>
            <w:rFonts w:hint="default"/>
            <w:lang w:val="ru-RU"/>
          </w:rPr>
          <w:t xml:space="preserve">тся </w:t>
        </w:r>
      </w:ins>
      <w:ins w:id="838" w:author="polyd" w:date="2023-06-13T23:34:45Z">
        <w:r>
          <w:rPr>
            <w:rFonts w:hint="default"/>
            <w:lang w:val="ru-RU"/>
          </w:rPr>
          <w:t>друг</w:t>
        </w:r>
      </w:ins>
      <w:ins w:id="839" w:author="polyd" w:date="2023-06-13T23:34:46Z">
        <w:r>
          <w:rPr>
            <w:rFonts w:hint="default"/>
            <w:lang w:val="ru-RU"/>
          </w:rPr>
          <w:t xml:space="preserve"> к д</w:t>
        </w:r>
      </w:ins>
      <w:ins w:id="840" w:author="polyd" w:date="2023-06-13T23:34:47Z">
        <w:r>
          <w:rPr>
            <w:rFonts w:hint="default"/>
            <w:lang w:val="ru-RU"/>
          </w:rPr>
          <w:t xml:space="preserve">угу </w:t>
        </w:r>
      </w:ins>
      <w:ins w:id="841" w:author="polyd" w:date="2023-06-13T23:34:50Z">
        <w:r>
          <w:rPr>
            <w:rFonts w:hint="default"/>
            <w:lang w:val="ru-RU"/>
          </w:rPr>
          <w:t>нев</w:t>
        </w:r>
      </w:ins>
      <w:ins w:id="842" w:author="polyd" w:date="2023-06-13T23:34:51Z">
        <w:r>
          <w:rPr>
            <w:rFonts w:hint="default"/>
            <w:lang w:val="ru-RU"/>
          </w:rPr>
          <w:t>елик</w:t>
        </w:r>
      </w:ins>
      <w:ins w:id="843" w:author="polyd" w:date="2023-06-13T23:34:52Z">
        <w:r>
          <w:rPr>
            <w:rFonts w:hint="default"/>
            <w:lang w:val="ru-RU"/>
          </w:rPr>
          <w:t xml:space="preserve">а. </w:t>
        </w:r>
      </w:ins>
      <w:ins w:id="844" w:author="polyd" w:date="2023-06-13T23:34:53Z">
        <w:r>
          <w:rPr>
            <w:rFonts w:hint="default"/>
            <w:lang w:val="ru-RU"/>
          </w:rPr>
          <w:t>Так</w:t>
        </w:r>
      </w:ins>
      <w:ins w:id="845" w:author="polyd" w:date="2023-06-13T23:34:54Z">
        <w:r>
          <w:rPr>
            <w:rFonts w:hint="default"/>
            <w:lang w:val="ru-RU"/>
          </w:rPr>
          <w:t>ие а</w:t>
        </w:r>
      </w:ins>
      <w:ins w:id="846" w:author="polyd" w:date="2023-06-13T23:34:55Z">
        <w:r>
          <w:rPr>
            <w:rFonts w:hint="default"/>
            <w:lang w:val="ru-RU"/>
          </w:rPr>
          <w:t>грег</w:t>
        </w:r>
      </w:ins>
      <w:ins w:id="847" w:author="polyd" w:date="2023-06-13T23:34:56Z">
        <w:r>
          <w:rPr>
            <w:rFonts w:hint="default"/>
            <w:lang w:val="ru-RU"/>
          </w:rPr>
          <w:t xml:space="preserve">ации </w:t>
        </w:r>
      </w:ins>
      <w:ins w:id="848" w:author="polyd" w:date="2023-06-13T23:34:57Z">
        <w:r>
          <w:rPr>
            <w:rFonts w:hint="default"/>
            <w:lang w:val="ru-RU"/>
          </w:rPr>
          <w:t>всегд</w:t>
        </w:r>
      </w:ins>
      <w:ins w:id="849" w:author="polyd" w:date="2023-06-13T23:34:58Z">
        <w:r>
          <w:rPr>
            <w:rFonts w:hint="default"/>
            <w:lang w:val="ru-RU"/>
          </w:rPr>
          <w:t>а ле</w:t>
        </w:r>
      </w:ins>
      <w:ins w:id="850" w:author="polyd" w:date="2023-06-13T23:34:59Z">
        <w:r>
          <w:rPr>
            <w:rFonts w:hint="default"/>
            <w:lang w:val="ru-RU"/>
          </w:rPr>
          <w:t xml:space="preserve">гко </w:t>
        </w:r>
      </w:ins>
      <w:ins w:id="851" w:author="polyd" w:date="2023-06-13T23:35:00Z">
        <w:r>
          <w:rPr>
            <w:rFonts w:hint="default"/>
            <w:lang w:val="ru-RU"/>
          </w:rPr>
          <w:t>разд</w:t>
        </w:r>
      </w:ins>
      <w:ins w:id="852" w:author="polyd" w:date="2023-06-13T23:35:01Z">
        <w:r>
          <w:rPr>
            <w:rFonts w:hint="default"/>
            <w:lang w:val="ru-RU"/>
          </w:rPr>
          <w:t>еляютс</w:t>
        </w:r>
      </w:ins>
      <w:ins w:id="853" w:author="polyd" w:date="2023-06-13T23:35:03Z">
        <w:r>
          <w:rPr>
            <w:rFonts w:hint="default"/>
            <w:lang w:val="ru-RU"/>
          </w:rPr>
          <w:t>я.</w:t>
        </w:r>
      </w:ins>
      <w:ins w:id="854" w:author="polyd" w:date="2023-06-13T23:35:04Z">
        <w:r>
          <w:rPr>
            <w:rFonts w:hint="default"/>
            <w:lang w:val="ru-RU"/>
          </w:rPr>
          <w:t xml:space="preserve"> </w:t>
        </w:r>
      </w:ins>
      <w:ins w:id="855" w:author="polyd" w:date="2023-06-13T23:34:25Z">
        <w:r>
          <w:rPr>
            <w:rFonts w:hint="default"/>
            <w:strike/>
            <w:lang w:val="ru-RU"/>
            <w:rPrChange w:id="856" w:author="polyd" w:date="2023-06-13T23:35:18Z">
              <w:rPr>
                <w:rFonts w:hint="default"/>
                <w:lang w:val="ru-RU"/>
              </w:rPr>
            </w:rPrChange>
          </w:rPr>
          <w:t xml:space="preserve"> </w:t>
        </w:r>
      </w:ins>
      <w:ins w:id="857" w:author="polyd" w:date="2023-06-13T23:32:04Z">
        <w:r>
          <w:rPr>
            <w:rFonts w:hint="default"/>
            <w:strike/>
            <w:lang w:val="ru-RU"/>
            <w:rPrChange w:id="858" w:author="polyd" w:date="2023-06-13T23:35:18Z">
              <w:rPr>
                <w:rFonts w:hint="default"/>
                <w:lang w:val="ru-RU"/>
              </w:rPr>
            </w:rPrChange>
          </w:rPr>
          <w:t xml:space="preserve"> </w:t>
        </w:r>
      </w:ins>
    </w:p>
    <w:p>
      <w:pPr>
        <w:spacing w:after="0" w:line="240" w:lineRule="auto"/>
        <w:ind w:firstLine="708"/>
        <w:rPr>
          <w:ins w:id="859" w:author="polyd" w:date="2023-06-13T23:32:50Z"/>
          <w:rFonts w:hint="default"/>
          <w:strike/>
          <w:lang w:val="ru-RU"/>
          <w:rPrChange w:id="860" w:author="polyd" w:date="2023-06-13T23:35:18Z">
            <w:rPr>
              <w:ins w:id="861" w:author="polyd" w:date="2023-06-13T23:32:50Z"/>
              <w:rFonts w:hint="default"/>
              <w:lang w:val="ru-RU"/>
            </w:rPr>
          </w:rPrChange>
        </w:rPr>
      </w:pPr>
    </w:p>
    <w:p>
      <w:pPr>
        <w:spacing w:after="0" w:line="240" w:lineRule="auto"/>
        <w:ind w:firstLine="708"/>
        <w:rPr>
          <w:strike/>
          <w:rPrChange w:id="862" w:author="polyd" w:date="2023-06-13T23:35:18Z">
            <w:rPr/>
          </w:rPrChange>
        </w:rPr>
      </w:pPr>
      <w:ins w:id="863" w:author="polyd" w:date="2023-06-13T23:30:46Z">
        <w:r>
          <w:rPr>
            <w:rFonts w:hint="default"/>
            <w:strike/>
            <w:lang w:val="ru-RU"/>
            <w:rPrChange w:id="864" w:author="polyd" w:date="2023-06-13T23:35:18Z">
              <w:rPr>
                <w:rFonts w:hint="default"/>
                <w:lang w:val="ru-RU"/>
              </w:rPr>
            </w:rPrChange>
          </w:rPr>
          <w:t xml:space="preserve"> </w:t>
        </w:r>
      </w:ins>
      <w:r>
        <w:rPr>
          <w:strike/>
          <w:rPrChange w:id="865" w:author="polyd" w:date="2023-06-13T23:35:18Z">
            <w:rPr/>
          </w:rPrChange>
        </w:rPr>
        <w:t xml:space="preserve">, они легко разделяются и отрываются от субстрата. В то время как в садках с большим количеством МТ зачастую все мидии представляли собой одну-две большие агрегации, сцепленных многочисленными и прочными биссусными нитями. Мы не изучали сукцессии в сообществе мидиевой банки и не оценивали динамику таких сообществ, поскольку не ставили пока перед собой такой задаччи. Однако, когда нам случалось в начале полевого сезона поднимать сетчатые мешки с мидиями, которые мы свешивали в конце предыдущего сезона «про запас», мы часто с удивлением отмечали, что сформировавшиеся в таких мешках «сообщества» сильно отличаются в зависимости от того, каким видом мидий они были сформированы. Так, например, в мешках с МТ мы часто встречали различных полихет и бокоплавов – в отличие от мешков с МЕ. </w:t>
      </w:r>
    </w:p>
    <w:p>
      <w:pPr>
        <w:spacing w:after="0" w:line="240" w:lineRule="auto"/>
        <w:ind w:firstLine="708"/>
        <w:rPr>
          <w:ins w:id="866" w:author="polyd" w:date="2023-06-13T23:37:34Z"/>
        </w:rPr>
      </w:pPr>
      <w:r>
        <w:t xml:space="preserve">Результаты наших экспериментов наглядно показали, что МТ и МЕ </w:t>
      </w:r>
      <w:ins w:id="867" w:author="polyd" w:date="2023-06-13T23:35:31Z">
        <w:r>
          <w:rPr>
            <w:lang w:val="ru-RU"/>
          </w:rPr>
          <w:t>с</w:t>
        </w:r>
      </w:ins>
      <w:ins w:id="868" w:author="polyd" w:date="2023-06-13T23:35:32Z">
        <w:r>
          <w:rPr>
            <w:lang w:val="ru-RU"/>
          </w:rPr>
          <w:t>тат</w:t>
        </w:r>
      </w:ins>
      <w:ins w:id="869" w:author="polyd" w:date="2023-06-13T23:35:33Z">
        <w:r>
          <w:rPr>
            <w:lang w:val="ru-RU"/>
          </w:rPr>
          <w:t>истич</w:t>
        </w:r>
      </w:ins>
      <w:ins w:id="870" w:author="polyd" w:date="2023-06-13T23:35:34Z">
        <w:r>
          <w:rPr>
            <w:lang w:val="ru-RU"/>
          </w:rPr>
          <w:t>ески</w:t>
        </w:r>
      </w:ins>
      <w:ins w:id="871" w:author="polyd" w:date="2023-06-13T23:35:34Z">
        <w:r>
          <w:rPr>
            <w:rFonts w:hint="default"/>
            <w:lang w:val="ru-RU"/>
          </w:rPr>
          <w:t xml:space="preserve"> </w:t>
        </w:r>
      </w:ins>
      <w:ins w:id="872" w:author="polyd" w:date="2023-06-13T23:35:35Z">
        <w:r>
          <w:rPr>
            <w:rFonts w:hint="default"/>
            <w:lang w:val="ru-RU"/>
          </w:rPr>
          <w:t>з</w:t>
        </w:r>
      </w:ins>
      <w:ins w:id="873" w:author="polyd" w:date="2023-06-13T23:35:36Z">
        <w:r>
          <w:rPr>
            <w:rFonts w:hint="default"/>
            <w:lang w:val="ru-RU"/>
          </w:rPr>
          <w:t>начи</w:t>
        </w:r>
      </w:ins>
      <w:ins w:id="874" w:author="polyd" w:date="2023-06-13T23:35:37Z">
        <w:r>
          <w:rPr>
            <w:rFonts w:hint="default"/>
            <w:lang w:val="ru-RU"/>
          </w:rPr>
          <w:t xml:space="preserve">мо </w:t>
        </w:r>
      </w:ins>
      <w:del w:id="875" w:author="polyd" w:date="2023-06-13T23:35:40Z">
        <w:r>
          <w:rPr/>
          <w:delText xml:space="preserve">сильно и достоверно </w:delText>
        </w:r>
      </w:del>
      <w:r>
        <w:t xml:space="preserve">отличаются друг от друга силой прикрепления к субстрату и количеством образуемых биссусных нитей. </w:t>
      </w:r>
      <w:r>
        <w:rPr>
          <w:strike/>
          <w:rPrChange w:id="876" w:author="polyd" w:date="2023-06-13T23:36:01Z">
            <w:rPr/>
          </w:rPrChange>
        </w:rPr>
        <w:t>Животные из долгосрочной экспозиции Эксперимента 2 не продемонстрировали изменений силы прикрепления в поселениях различного типа. Однако, в</w:t>
      </w:r>
      <w:ins w:id="877" w:author="polyd" w:date="2023-06-13T23:38:07Z">
        <w:r>
          <w:rPr>
            <w:rFonts w:hint="default"/>
            <w:strike/>
            <w:lang w:val="ru-RU"/>
          </w:rPr>
          <w:t xml:space="preserve"> </w:t>
        </w:r>
      </w:ins>
      <w:r>
        <w:t xml:space="preserve"> </w:t>
      </w:r>
    </w:p>
    <w:p>
      <w:pPr>
        <w:spacing w:after="0" w:line="240" w:lineRule="auto"/>
        <w:ind w:firstLine="708"/>
        <w:rPr>
          <w:ins w:id="878" w:author="polyd" w:date="2023-06-13T23:37:35Z"/>
        </w:rPr>
      </w:pPr>
    </w:p>
    <w:p>
      <w:pPr>
        <w:spacing w:after="0" w:line="240" w:lineRule="auto"/>
        <w:ind w:firstLine="708"/>
      </w:pPr>
      <w:ins w:id="879" w:author="polyd" w:date="2023-06-13T23:37:11Z">
        <w:r>
          <w:rPr>
            <w:lang w:val="ru-RU"/>
          </w:rPr>
          <w:t>В</w:t>
        </w:r>
      </w:ins>
      <w:ins w:id="880" w:author="polyd" w:date="2023-06-13T23:37:12Z">
        <w:r>
          <w:rPr>
            <w:rFonts w:hint="default"/>
            <w:lang w:val="ru-RU"/>
          </w:rPr>
          <w:t xml:space="preserve"> </w:t>
        </w:r>
      </w:ins>
      <w:r>
        <w:t>краткосрочном Эксперименте 3, где экспозиция составила всего 14 дней, мы зарегистрировали различия в изменении силы прикрепления в зависимости от таксономического состава. В поселениях, где доминировали МЕ, различия в силе прикрепления между мидиями двух видов были небольшими, но они усиливались в поселениях, где доминировали МТ. Причем, МТ в зависимости от типа поселения не сильно меняли силу своего прикрепления, тогда как МЕ снижали её в поселениях</w:t>
      </w:r>
      <w:ins w:id="881" w:author="polyd" w:date="2023-06-14T15:40:36Z">
        <w:r>
          <w:rPr>
            <w:rFonts w:hint="default"/>
            <w:lang w:val="en-US"/>
          </w:rPr>
          <w:t xml:space="preserve"> </w:t>
        </w:r>
      </w:ins>
      <w:ins w:id="882" w:author="polyd" w:date="2023-06-14T15:40:43Z">
        <w:r>
          <w:rPr>
            <w:rFonts w:hint="default"/>
            <w:lang w:val="ru-RU"/>
          </w:rPr>
          <w:t>с д</w:t>
        </w:r>
      </w:ins>
      <w:ins w:id="883" w:author="polyd" w:date="2023-06-14T15:40:44Z">
        <w:r>
          <w:rPr>
            <w:rFonts w:hint="default"/>
            <w:lang w:val="ru-RU"/>
          </w:rPr>
          <w:t>омин</w:t>
        </w:r>
      </w:ins>
      <w:ins w:id="884" w:author="polyd" w:date="2023-06-14T15:40:45Z">
        <w:r>
          <w:rPr>
            <w:rFonts w:hint="default"/>
            <w:lang w:val="ru-RU"/>
          </w:rPr>
          <w:t>иро</w:t>
        </w:r>
      </w:ins>
      <w:ins w:id="885" w:author="polyd" w:date="2023-06-14T15:40:46Z">
        <w:r>
          <w:rPr>
            <w:rFonts w:hint="default"/>
            <w:lang w:val="ru-RU"/>
          </w:rPr>
          <w:t>вани</w:t>
        </w:r>
      </w:ins>
      <w:ins w:id="886" w:author="polyd" w:date="2023-06-14T15:40:47Z">
        <w:r>
          <w:rPr>
            <w:rFonts w:hint="default"/>
            <w:lang w:val="ru-RU"/>
          </w:rPr>
          <w:t xml:space="preserve">ем </w:t>
        </w:r>
      </w:ins>
      <w:r>
        <w:t xml:space="preserve"> МТ</w:t>
      </w:r>
      <w:del w:id="887" w:author="polyd" w:date="2023-06-14T15:40:58Z">
        <w:r>
          <w:rPr/>
          <w:delText xml:space="preserve"> (или повышали в поселениях МЕ)</w:delText>
        </w:r>
      </w:del>
      <w:r>
        <w:t>. Одновременно с этим, мы не зарегистрировали изменений в количестве образуемых мидиями обоих видов биссусных бляшек с изменением таксономического состава поселения (хотя у МТ их было больше во всех типах поселений). Таким образом, результаты позволяют нам говорить о том, что, вероятно, количество биссусных нитей не менялось ни у одного, ни у другого вида мидий в разных поселениях. А различия в абсолютной силе прикрепления обусловлены не изменением числа нитей, а, скорее, изменением их</w:t>
      </w:r>
      <w:ins w:id="888" w:author="polyd" w:date="2023-06-14T15:43:44Z">
        <w:r>
          <w:rPr>
            <w:rFonts w:hint="default"/>
            <w:lang w:val="ru-RU"/>
          </w:rPr>
          <w:t xml:space="preserve"> проч</w:t>
        </w:r>
      </w:ins>
      <w:ins w:id="889" w:author="polyd" w:date="2023-06-14T15:43:45Z">
        <w:r>
          <w:rPr>
            <w:rFonts w:hint="default"/>
            <w:lang w:val="ru-RU"/>
          </w:rPr>
          <w:t>но</w:t>
        </w:r>
      </w:ins>
      <w:ins w:id="890" w:author="polyd" w:date="2023-06-14T15:43:46Z">
        <w:r>
          <w:rPr>
            <w:rFonts w:hint="default"/>
            <w:lang w:val="ru-RU"/>
          </w:rPr>
          <w:t>сти</w:t>
        </w:r>
      </w:ins>
      <w:r>
        <w:t xml:space="preserve"> </w:t>
      </w:r>
      <w:r>
        <w:rPr>
          <w:strike/>
          <w:rPrChange w:id="891" w:author="polyd" w:date="2023-06-14T15:42:03Z">
            <w:rPr/>
          </w:rPrChange>
        </w:rPr>
        <w:t>качества</w:t>
      </w:r>
      <w:r>
        <w:t xml:space="preserve">. </w:t>
      </w:r>
    </w:p>
    <w:p>
      <w:pPr>
        <w:spacing w:after="0" w:line="240" w:lineRule="auto"/>
        <w:ind w:firstLine="708"/>
        <w:rPr>
          <w:del w:id="892" w:author="polyd" w:date="2023-06-14T15:50:05Z"/>
          <w:rFonts w:hint="default"/>
          <w:lang w:val="ru-RU"/>
        </w:rPr>
      </w:pPr>
      <w:r>
        <w:t xml:space="preserve">Биссус является органическим продуктом биссусной железы и состоит, преимущественно, из коллагена, задубливающих веществ (фенольной природы) и мукополисахаридов </w:t>
      </w:r>
      <w:r>
        <w:fldChar w:fldCharType="begin" w:fldLock="1"/>
      </w:r>
      <w:r>
        <w:instrText xml:space="preserve">ADDIN CSL_CITATION {"citationItems":[{"id":"ITEM-1","itemData":{"author":[{"dropping-particle":"","family":"Smeathers","given":"J E","non-dropping-particle":"","parse-names":false,"suffix":""},{"dropping-particle":"V","family":"Vincent","given":"J F","non-dropping-particle":"","parse-names":false,"suffix":""}],"id":"ITEM-1","issued":{"date-parts":[["1979"]]},"page":"219-230","title":"MECHANICAL PROPERTIES OF MUSSEL BYSSUS THREADS • stem root in byssus gland rings attaching","type":"article-journal"},"uris":["http://www.mendeley.com/documents/?uuid=529ebc1e-cf9f-47a4-8a8f-5ace5a517df5"]},{"id":"ITEM-2","itemData":{"DOI":"10.1002/jmor.1051490205","author":[{"dropping-particle":"","family":"Tamarin","given":"Arnold","non-dropping-particle":"","parse-names":false,"suffix":""},{"dropping-particle":"","family":"Lewis","given":"Patricia","non-dropping-particle":"","parse-names":false,"suffix":""},{"dropping-particle":"","family":"Askey","given":"Joan","non-dropping-particle":"","parse-names":false,"suffix":""}],"container-title":"Journal of Morphology","id":"ITEM-2","issue":"2","issued":{"date-parts":[["1976"]]},"page":"199-221","title":"The Structure and Formation of the Byssus Attachment Plaque in Mytilus","type":"article-journal","volume":"149"},"uris":["http://www.mendeley.com/documents/?uuid=e7c95286-8b5a-408d-963e-3dcac4e95ffc"]}],"mendeley":{"formattedCitation":"(Smeathers &amp; Vincent, 1979; Tamarin et al., 1976)","plainTextFormattedCitation":"(Smeathers &amp; Vincent, 1979; Tamarin et al., 1976)","previouslyFormattedCitation":"(Smeathers &amp; Vincent, 1979; Tamarin et al., 1976)"},"properties":{"noteIndex":0},"schema":"https://github.com/citation-style-language/schema/raw/master/csl-citation.json"}</w:instrText>
      </w:r>
      <w:r>
        <w:fldChar w:fldCharType="separate"/>
      </w:r>
      <w:r>
        <w:t>(Smeathers &amp; Vincent, 1979; Tamarin et al., 1976)</w:t>
      </w:r>
      <w:r>
        <w:fldChar w:fldCharType="end"/>
      </w:r>
      <w:r>
        <w:t xml:space="preserve">. Экскреция органических веществ (и особенно белков и пептидов) является энергетически очень затратным процессом. Согласно литературе, мидии могут </w:t>
      </w:r>
      <w:r>
        <w:rPr>
          <w:strike/>
          <w:rPrChange w:id="893" w:author="polyd" w:date="2023-06-14T15:44:27Z">
            <w:rPr/>
          </w:rPrChange>
        </w:rPr>
        <w:t xml:space="preserve">аллоцировать </w:t>
      </w:r>
      <w:ins w:id="894" w:author="polyd" w:date="2023-06-14T15:44:35Z">
        <w:r>
          <w:rPr>
            <w:strike w:val="0"/>
            <w:lang w:val="ru-RU"/>
            <w:rPrChange w:id="895" w:author="polyd" w:date="2023-06-14T15:44:41Z">
              <w:rPr>
                <w:strike/>
                <w:lang w:val="ru-RU"/>
              </w:rPr>
            </w:rPrChange>
          </w:rPr>
          <w:t>вкл</w:t>
        </w:r>
      </w:ins>
      <w:ins w:id="897" w:author="polyd" w:date="2023-06-14T15:44:36Z">
        <w:r>
          <w:rPr>
            <w:strike w:val="0"/>
            <w:lang w:val="ru-RU"/>
            <w:rPrChange w:id="898" w:author="polyd" w:date="2023-06-14T15:44:41Z">
              <w:rPr>
                <w:strike/>
                <w:lang w:val="ru-RU"/>
              </w:rPr>
            </w:rPrChange>
          </w:rPr>
          <w:t>ады</w:t>
        </w:r>
      </w:ins>
      <w:ins w:id="900" w:author="polyd" w:date="2023-06-14T15:44:37Z">
        <w:r>
          <w:rPr>
            <w:strike w:val="0"/>
            <w:lang w:val="ru-RU"/>
            <w:rPrChange w:id="901" w:author="polyd" w:date="2023-06-14T15:44:41Z">
              <w:rPr>
                <w:strike/>
                <w:lang w:val="ru-RU"/>
              </w:rPr>
            </w:rPrChange>
          </w:rPr>
          <w:t>вать</w:t>
        </w:r>
      </w:ins>
      <w:ins w:id="903" w:author="polyd" w:date="2023-06-14T15:44:38Z">
        <w:r>
          <w:rPr>
            <w:rFonts w:hint="default"/>
            <w:strike w:val="0"/>
            <w:lang w:val="ru-RU"/>
            <w:rPrChange w:id="904" w:author="polyd" w:date="2023-06-14T15:44:41Z">
              <w:rPr>
                <w:rFonts w:hint="default"/>
                <w:strike/>
                <w:lang w:val="ru-RU"/>
              </w:rPr>
            </w:rPrChange>
          </w:rPr>
          <w:t xml:space="preserve"> </w:t>
        </w:r>
      </w:ins>
      <w:ins w:id="906" w:author="polyd" w:date="2023-06-14T15:44:57Z">
        <w:r>
          <w:rPr>
            <w:rFonts w:hint="default"/>
            <w:strike w:val="0"/>
            <w:lang w:val="ru-RU"/>
          </w:rPr>
          <w:t>в об</w:t>
        </w:r>
      </w:ins>
      <w:ins w:id="907" w:author="polyd" w:date="2023-06-14T15:44:58Z">
        <w:r>
          <w:rPr>
            <w:rFonts w:hint="default"/>
            <w:strike w:val="0"/>
            <w:lang w:val="ru-RU"/>
          </w:rPr>
          <w:t>разов</w:t>
        </w:r>
      </w:ins>
      <w:ins w:id="908" w:author="polyd" w:date="2023-06-14T15:44:59Z">
        <w:r>
          <w:rPr>
            <w:rFonts w:hint="default"/>
            <w:strike w:val="0"/>
            <w:lang w:val="ru-RU"/>
          </w:rPr>
          <w:t xml:space="preserve">ание </w:t>
        </w:r>
      </w:ins>
      <w:ins w:id="909" w:author="polyd" w:date="2023-06-14T15:45:00Z">
        <w:r>
          <w:rPr>
            <w:rFonts w:hint="default"/>
            <w:strike w:val="0"/>
            <w:lang w:val="ru-RU"/>
          </w:rPr>
          <w:t>бисс</w:t>
        </w:r>
      </w:ins>
      <w:ins w:id="910" w:author="polyd" w:date="2023-06-14T15:45:01Z">
        <w:r>
          <w:rPr>
            <w:rFonts w:hint="default"/>
            <w:strike w:val="0"/>
            <w:lang w:val="ru-RU"/>
          </w:rPr>
          <w:t xml:space="preserve">уса </w:t>
        </w:r>
      </w:ins>
      <w:r>
        <w:t>от 2-3%</w:t>
      </w:r>
      <w:del w:id="911" w:author="polyd" w:date="2023-06-14T15:45:11Z">
        <w:r>
          <w:rPr/>
          <w:delText xml:space="preserve"> своего энергетического бюджета </w:delText>
        </w:r>
      </w:del>
      <w:ins w:id="912" w:author="polyd" w:date="2023-06-14T15:45:12Z">
        <w:r>
          <w:rPr>
            <w:rFonts w:hint="default"/>
            <w:lang w:val="ru-RU"/>
          </w:rPr>
          <w:t xml:space="preserve"> </w:t>
        </w:r>
      </w:ins>
      <w:r>
        <w:t>(в нормальных условиях) до 47% (в условиях, когда биссус необходимо синтезировать регулярно на постоянной основе)</w:t>
      </w:r>
      <w:ins w:id="913" w:author="polyd" w:date="2023-06-14T15:45:19Z">
        <w:r>
          <w:rPr>
            <w:rFonts w:hint="default"/>
            <w:lang w:val="ru-RU"/>
          </w:rPr>
          <w:t xml:space="preserve"> </w:t>
        </w:r>
      </w:ins>
      <w:ins w:id="914" w:author="polyd" w:date="2023-06-14T15:45:19Z">
        <w:r>
          <w:rPr/>
          <w:t xml:space="preserve"> своего энергетического бюджета </w:t>
        </w:r>
      </w:ins>
      <w:r>
        <w:t xml:space="preserve"> </w:t>
      </w:r>
      <w:r>
        <w:fldChar w:fldCharType="begin" w:fldLock="1"/>
      </w:r>
      <w:r>
        <w:instrText xml:space="preserve">ADDIN CSL_CITATION {"citationItems":[{"id":"ITEM-1","itemData":{"DOI":"10.1111/1365-2435.13788","ISSN":"13652435","abstract":"The biomechanics of specialized mechanical structures produced by organisms provides crucial fitness advantages. The energetic cost associated with producing these structural materials and the resulting energetic trade-off with growth, however, is rarely quantified. We integrate resource allocation to structural material production with an energetic framework by combining an experimental manipulation with an energetic model. Mytilid bivalves produce byssus, a network of collagen-like threads that tethers individuals to hard substrate. We hypothesized that a manipulation that induces the production of more byssal threads would result in increased energetic cost and decreased growth of the species Mytilus trossulus. In month-long field experiments in spring and autumn, we severed byssal threads across a range of frequencies (never, weekly, daily), and measured shell and tissue growth. We then quantified the costs associated with the production of byssal threads using a Scope for Growth model. We found that byssal thread removal increased byssal thread production and decreased growth. The cost calculated per byssal thread was similar in the spring and autumn (~1 J/thread), but energy budget calculations differed by season, and depended on thread quantity and seasonal differences in assumptions of metabolic costs. This work demonstrates that the cost of producing a structural material has a substantial effect on mussel energetic state. The energetic cost of producing byssal threads was 2%–8% percent of the energy budget in control groups that had low byssal thread production, and increased six to 11-fold (up to 47%) in mussels induced to produce threads daily. We propose that characterizing the trade-off between the cost of biomaterial production and growth has implications for understanding the role of trade-offs in adaptive evolution, and improved natural resource management and conservation practices. A free Plain Language Summary can be found within the Supporting Information of this article.","author":[{"dropping-particle":"","family":"Roberts","given":"Emily A.","non-dropping-particle":"","parse-names":false,"suffix":""},{"dropping-particle":"","family":"Newcomb","given":"Laura A.","non-dropping-particle":"","parse-names":false,"suffix":""},{"dropping-particle":"","family":"McCartha","given":"Michelle M.","non-dropping-particle":"","parse-names":false,"suffix":""},{"dropping-particle":"","family":"Harrington","given":"Katie J.","non-dropping-particle":"","parse-names":false,"suffix":""},{"dropping-particle":"","family":"LaFramboise","given":"Sam A.","non-dropping-particle":"","parse-names":false,"suffix":""},{"dropping-particle":"","family":"Carrington","given":"Emily","non-dropping-particle":"","parse-names":false,"suffix":""},{"dropping-particle":"","family":"Sebens","given":"Kenneth P.","non-dropping-particle":"","parse-names":false,"suffix":""}],"container-title":"Functional Ecology","id":"ITEM-1","issue":"6","issued":{"date-parts":[["2021"]]},"page":"1222-1239","title":"Resource allocation to a structural biomaterial: Induced production of byssal threads decreases growth of a marine mussel","type":"article-journal","volume":"35"},"uris":["http://www.mendeley.com/documents/?uuid=2f927771-7541-4ad0-9e9c-3b385e690b41"]}],"mendeley":{"formattedCitation":"(Roberts et al., 2021)","plainTextFormattedCitation":"(Roberts et al., 2021)","previouslyFormattedCitation":"(Roberts et al., 2021)"},"properties":{"noteIndex":0},"schema":"https://github.com/citation-style-language/schema/raw/master/csl-citation.json"}</w:instrText>
      </w:r>
      <w:r>
        <w:fldChar w:fldCharType="separate"/>
      </w:r>
      <w:r>
        <w:t>(Roberts et al., 2021)</w:t>
      </w:r>
      <w:r>
        <w:fldChar w:fldCharType="end"/>
      </w:r>
      <w:r>
        <w:t xml:space="preserve">. Повышение энергетических инвестиций в образование биссуса сопровождается снижением скорости роста и уменьшением репродуктивного вклада </w:t>
      </w:r>
      <w:r>
        <w:fldChar w:fldCharType="begin" w:fldLock="1"/>
      </w:r>
      <w:r>
        <w:instrText xml:space="preserve">ADDIN CSL_CITATION {"citationItems":[{"id":"ITEM-1","itemData":{"DOI":"10.1111/1365-2435.13788","ISSN":"13652435","abstract":"The biomechanics of specialized mechanical structures produced by organisms provides crucial fitness advantages. The energetic cost associated with producing these structural materials and the resulting energetic trade-off with growth, however, is rarely quantified. We integrate resource allocation to structural material production with an energetic framework by combining an experimental manipulation with an energetic model. Mytilid bivalves produce byssus, a network of collagen-like threads that tethers individuals to hard substrate. We hypothesized that a manipulation that induces the production of more byssal threads would result in increased energetic cost and decreased growth of the species Mytilus trossulus. In month-long field experiments in spring and autumn, we severed byssal threads across a range of frequencies (never, weekly, daily), and measured shell and tissue growth. We then quantified the costs associated with the production of byssal threads using a Scope for Growth model. We found that byssal thread removal increased byssal thread production and decreased growth. The cost calculated per byssal thread was similar in the spring and autumn (~1 J/thread), but energy budget calculations differed by season, and depended on thread quantity and seasonal differences in assumptions of metabolic costs. This work demonstrates that the cost of producing a structural material has a substantial effect on mussel energetic state. The energetic cost of producing byssal threads was 2%–8% percent of the energy budget in control groups that had low byssal thread production, and increased six to 11-fold (up to 47%) in mussels induced to produce threads daily. We propose that characterizing the trade-off between the cost of biomaterial production and growth has implications for understanding the role of trade-offs in adaptive evolution, and improved natural resource management and conservation practices. A free Plain Language Summary can be found within the Supporting Information of this article.","author":[{"dropping-particle":"","family":"Roberts","given":"Emily A.","non-dropping-particle":"","parse-names":false,"suffix":""},{"dropping-particle":"","family":"Newcomb","given":"Laura A.","non-dropping-particle":"","parse-names":false,"suffix":""},{"dropping-particle":"","family":"McCartha","given":"Michelle M.","non-dropping-particle":"","parse-names":false,"suffix":""},{"dropping-particle":"","family":"Harrington","given":"Katie J.","non-dropping-particle":"","parse-names":false,"suffix":""},{"dropping-particle":"","family":"LaFramboise","given":"Sam A.","non-dropping-particle":"","parse-names":false,"suffix":""},{"dropping-particle":"","family":"Carrington","given":"Emily","non-dropping-particle":"","parse-names":false,"suffix":""},{"dropping-particle":"","family":"Sebens","given":"Kenneth P.","non-dropping-particle":"","parse-names":false,"suffix":""}],"container-title":"Functional Ecology","id":"ITEM-1","issue":"6","issued":{"date-parts":[["2021"]]},"page":"1222-1239","title":"Resource allocation to a structural biomaterial: Induced production of byssal threads decreases growth of a marine mussel","type":"article-journal","volume":"35"},"uris":["http://www.mendeley.com/documents/?uuid=2f927771-7541-4ad0-9e9c-3b385e690b41"]},{"id":"ITEM-2","itemData":{"DOI":"10.1002/ece3.4004","ISSN":"20457758","abstract":"Changing environments have the potential to alter the fitness of organisms through effects on components of fitness such as energy acquisition, metabolic cost, growth rate, survivorship, and reproductive output. Organisms, on the other hand, can alter aspects of their physiology and life histories through phenotypic plasticity as well as through genetic change in populations (selection). Researchers examining the effects of environmental variables frequently concentrate on individual components of fitness, although methods exist to combine these into a population level estimate of average fitness, as the per capita rate of population growth for a set of identical individuals with a particular set of traits. Recent advances in energetic modeling have provided excellent data on energy intake and costs leading to growth, reproduction, and other life-history parameters; these in turn have consequences for survivorship at all life-history stages, and thus for fitness. Components of fitness alone (performance measures) are useful in determining organism response to changing conditions, but are often not good predictors of fitness; they can differ in both form and magnitude, as demonstrated in our model. Here, we combine an energetics model for growth and allocation with a matrix model that calculates population growth rate for a group of individuals with a particular set of traits. We use intertidal mussels as an example, because data exist for some of the important energetic and life-history parameters, and because there is a hypothesized energetic trade-off between byssus production (affecting survivorship), and energy used for growth and reproduction. The model shows exactly how strong this trade-off is in terms of overall fitness, and it illustrates conditions where fitness components are good predictors of actual fitness, and cases where they are not. In addition, the model is used to examine the effects of environmental change on this trade-off and on both fitness and on individual fitness components.","author":[{"dropping-particle":"","family":"Sebens","given":"Kenneth P.","non-dropping-particle":"","parse-names":false,"suffix":""},{"dropping-particle":"","family":"Sarà","given":"Gianluca","non-dropping-particle":"","parse-names":false,"suffix":""},{"dropping-particle":"","family":"Carrington","given":"Emily","non-dropping-particle":"","parse-names":false,"suffix":""}],"container-title":"Ecology and Evolution","id":"ITEM-2","issue":"11","issued":{"date-parts":[["2018"]]},"page":"5279-5290","title":"Estimation of fitness from energetics and life-history data: An example using mussels","type":"article-journal","volume":"8"},"uris":["http://www.mendeley.com/documents/?uuid=94dc7320-0381-4d8d-a4de-c5e1345c05ba"]}],"mendeley":{"formattedCitation":"(Roberts et al., 2021; Sebens et al., 2018)","plainTextFormattedCitation":"(Roberts et al., 2021; Sebens et al., 2018)","previouslyFormattedCitation":"(Roberts et al., 2021; Sebens et al., 2018)"},"properties":{"noteIndex":0},"schema":"https://github.com/citation-style-language/schema/raw/master/csl-citation.json"}</w:instrText>
      </w:r>
      <w:r>
        <w:fldChar w:fldCharType="separate"/>
      </w:r>
      <w:r>
        <w:t>(Roberts et al., 2021; Sebens et al., 2018)</w:t>
      </w:r>
      <w:r>
        <w:fldChar w:fldCharType="end"/>
      </w:r>
      <w:r>
        <w:t xml:space="preserve">. И, напротив, во время нереста у мидий наблюдается снижение силы прикрепления к субстрату </w:t>
      </w:r>
      <w:r>
        <w:fldChar w:fldCharType="begin" w:fldLock="1"/>
      </w:r>
      <w:r>
        <w:instrText xml:space="preserve">ADDIN CSL_CITATION {"citationItems":[{"id":"ITEM-1","itemData":{"DOI":"10.3354/ab00041","author":[{"dropping-particle":"","family":"Lachance","given":"A A","non-dropping-particle":"","parse-names":false,"suffix":""},{"dropping-particle":"","family":"Myrand","given":"B","non-dropping-particle":"","parse-names":false,"suffix":""},{"dropping-particle":"","family":"Tremblay","given":"R","non-dropping-particle":"","parse-names":false,"suffix":""},{"dropping-particle":"","family":"Koutitonsky","given":"V","non-dropping-particle":"","parse-names":false,"suffix":""},{"dropping-particle":"","family":"Carrington","given":"E","non-dropping-particle":"","parse-names":false,"suffix":""}],"container-title":"Aquatic Biology","id":"ITEM-1","issue":"June","issued":{"date-parts":[["2008"]]},"page":"119-129","title":"Biotic and abiotic factors influencing attachment strength of blue mussels Mytilus edulis in suspended culture","type":"article-journal","volume":"2"},"uris":["http://www.mendeley.com/documents/?uuid=c58e86a2-e828-41e0-ba0f-c4c392065425"]}],"mendeley":{"formattedCitation":"(Lachance et al., 2008)","plainTextFormattedCitation":"(Lachance et al., 2008)","previouslyFormattedCitation":"(Lachance et al., 2008)"},"properties":{"noteIndex":0},"schema":"https://github.com/citation-style-language/schema/raw/master/csl-citation.json"}</w:instrText>
      </w:r>
      <w:r>
        <w:fldChar w:fldCharType="separate"/>
      </w:r>
      <w:r>
        <w:t>(Lachance et al., 2008)</w:t>
      </w:r>
      <w:r>
        <w:fldChar w:fldCharType="end"/>
      </w:r>
      <w:r>
        <w:t xml:space="preserve">. Предположительно, при условии поступления большого количества энергии, ассимилируемой с пищей, энергетический бюджет животного приобретает большую пластичность, тогда как в условиях недостатка пищи выгоды аллокации энергетических запасов в синтез биссуса становятся уже не так очевидны. </w:t>
      </w:r>
    </w:p>
    <w:p>
      <w:pPr>
        <w:spacing w:after="0" w:line="240" w:lineRule="auto"/>
        <w:ind w:firstLine="708"/>
        <w:rPr>
          <w:ins w:id="915" w:author="polyd" w:date="2023-06-14T15:50:07Z"/>
        </w:rPr>
      </w:pPr>
    </w:p>
    <w:p>
      <w:pPr>
        <w:spacing w:after="0" w:line="240" w:lineRule="auto"/>
        <w:ind w:firstLine="708"/>
      </w:pPr>
      <w:r>
        <w:t xml:space="preserve">То, что </w:t>
      </w:r>
      <w:del w:id="916" w:author="polyd" w:date="2023-06-14T15:50:11Z">
        <w:r>
          <w:rPr/>
          <w:delText>Б</w:delText>
        </w:r>
      </w:del>
      <w:ins w:id="917" w:author="polyd" w:date="2023-06-14T15:50:11Z">
        <w:r>
          <w:rPr>
            <w:lang w:val="ru-RU"/>
          </w:rPr>
          <w:t>б</w:t>
        </w:r>
      </w:ins>
      <w:r>
        <w:t xml:space="preserve">еломорские МТ выделяют больше биссуса практически в любых условиях – на наш взгляд, бесспорно. В поселениях, где они доминируют, обилие биссуса, вероятно, нарушает гидродинамические условия и ограничивает свободное движение мидий (нацеленное на приобретение выгодной для фильтрации пространственной ориентации). Таким образом, в плотных поселениях МТ часть животных попадает в неблагоприятные конкурентные условия и лишена возможности к эффективной фильтрации и попросту голодает. Мы предполагаем, что изменение силы прикрепления МТ и МЕ в условиях доминирования МТ могут быть связаны с разными «приоритетами» в аллокации энергетических запасов мидий. Возможно, МЕ в условиях недостатка пищи снижают энергетические инвестиции в синтез биссуса, тогда как МТ – по-прежнему в полной мере инвестируют в биссус (хотя, вероятно, не без снижения своих возможностей роста). </w:t>
      </w:r>
    </w:p>
    <w:p>
      <w:pPr>
        <w:spacing w:after="0" w:line="240" w:lineRule="auto"/>
        <w:rPr>
          <w:ins w:id="918" w:author="polyd" w:date="2023-06-14T15:51:21Z"/>
        </w:rPr>
      </w:pPr>
      <w:r>
        <w:t>Такой вывод может косвенно подтверждаться тем, что при измерении силы прикрепления биссуса у мидий из долгосрочной экспозиции Эксперимента 2 – мы не наблюдаем эффекта поселения. Поскольку на конец экспозиции животные в поселениях уже проживали в условиях разреженной плотности</w:t>
      </w:r>
      <w:ins w:id="919" w:author="polyd" w:date="2023-06-14T15:50:40Z">
        <w:r>
          <w:rPr>
            <w:rFonts w:hint="default"/>
            <w:lang w:val="ru-RU"/>
          </w:rPr>
          <w:t xml:space="preserve"> </w:t>
        </w:r>
      </w:ins>
      <w:ins w:id="920" w:author="polyd" w:date="2023-06-14T15:50:41Z">
        <w:r>
          <w:rPr>
            <w:rFonts w:hint="default"/>
            <w:lang w:val="ru-RU"/>
          </w:rPr>
          <w:t>(</w:t>
        </w:r>
      </w:ins>
      <w:ins w:id="921" w:author="polyd" w:date="2023-06-14T15:50:45Z">
        <w:r>
          <w:rPr>
            <w:rFonts w:hint="default"/>
            <w:lang w:val="ru-RU"/>
          </w:rPr>
          <w:t>зн</w:t>
        </w:r>
      </w:ins>
      <w:ins w:id="922" w:author="polyd" w:date="2023-06-14T15:50:46Z">
        <w:r>
          <w:rPr>
            <w:rFonts w:hint="default"/>
            <w:lang w:val="ru-RU"/>
          </w:rPr>
          <w:t>ачител</w:t>
        </w:r>
      </w:ins>
      <w:ins w:id="923" w:author="polyd" w:date="2023-06-14T15:50:47Z">
        <w:r>
          <w:rPr>
            <w:rFonts w:hint="default"/>
            <w:lang w:val="ru-RU"/>
          </w:rPr>
          <w:t xml:space="preserve">ьная </w:t>
        </w:r>
      </w:ins>
      <w:ins w:id="924" w:author="polyd" w:date="2023-06-14T15:50:48Z">
        <w:r>
          <w:rPr>
            <w:rFonts w:hint="default"/>
            <w:lang w:val="ru-RU"/>
          </w:rPr>
          <w:t>часть о</w:t>
        </w:r>
      </w:ins>
      <w:ins w:id="925" w:author="polyd" w:date="2023-06-14T15:50:49Z">
        <w:r>
          <w:rPr>
            <w:rFonts w:hint="default"/>
            <w:lang w:val="ru-RU"/>
          </w:rPr>
          <w:t>соб</w:t>
        </w:r>
      </w:ins>
      <w:ins w:id="926" w:author="polyd" w:date="2023-06-14T15:50:50Z">
        <w:r>
          <w:rPr>
            <w:rFonts w:hint="default"/>
            <w:lang w:val="ru-RU"/>
          </w:rPr>
          <w:t xml:space="preserve">ей </w:t>
        </w:r>
      </w:ins>
      <w:ins w:id="927" w:author="polyd" w:date="2023-06-14T15:50:53Z">
        <w:r>
          <w:rPr>
            <w:rFonts w:hint="default"/>
            <w:lang w:val="ru-RU"/>
          </w:rPr>
          <w:t>обе</w:t>
        </w:r>
      </w:ins>
      <w:ins w:id="928" w:author="polyd" w:date="2023-06-14T15:50:54Z">
        <w:r>
          <w:rPr>
            <w:rFonts w:hint="default"/>
            <w:lang w:val="ru-RU"/>
          </w:rPr>
          <w:t xml:space="preserve">их </w:t>
        </w:r>
      </w:ins>
      <w:ins w:id="929" w:author="polyd" w:date="2023-06-14T15:50:55Z">
        <w:r>
          <w:rPr>
            <w:rFonts w:hint="default"/>
            <w:lang w:val="ru-RU"/>
          </w:rPr>
          <w:t>видов</w:t>
        </w:r>
      </w:ins>
      <w:ins w:id="930" w:author="polyd" w:date="2023-06-14T15:50:56Z">
        <w:r>
          <w:rPr>
            <w:rFonts w:hint="default"/>
            <w:lang w:val="ru-RU"/>
          </w:rPr>
          <w:t xml:space="preserve"> поги</w:t>
        </w:r>
      </w:ins>
      <w:ins w:id="931" w:author="polyd" w:date="2023-06-14T15:50:57Z">
        <w:r>
          <w:rPr>
            <w:rFonts w:hint="default"/>
            <w:lang w:val="ru-RU"/>
          </w:rPr>
          <w:t>бла</w:t>
        </w:r>
      </w:ins>
      <w:ins w:id="932" w:author="polyd" w:date="2023-06-14T15:51:01Z">
        <w:r>
          <w:rPr>
            <w:rFonts w:hint="default"/>
            <w:lang w:val="ru-RU"/>
          </w:rPr>
          <w:t>)</w:t>
        </w:r>
      </w:ins>
      <w:r>
        <w:t xml:space="preserve">, они не испытывали такой острой конкуренции за пищу. И, следовательно, всем мидиям хватило энергетических ресурсов на «нормальную» экскрецию биссуса. Впрочем, если принимать во внимание наше предположение о том, что в долгосрочной экспозиции остались только тугорослые мидии, то сравнивать результаты Эксперимента 2 и Эксперимента 3 не совсем корректно, и для этого необходимо учитывать такие характеристики мидий как интенсивность их аэробного и анаэробного метаболизма. </w:t>
      </w:r>
    </w:p>
    <w:p>
      <w:pPr>
        <w:spacing w:after="0" w:line="240" w:lineRule="auto"/>
        <w:ind w:firstLine="708"/>
        <w:rPr>
          <w:ins w:id="933" w:author="polyd" w:date="2023-06-14T15:51:22Z"/>
          <w:rFonts w:hint="default"/>
          <w:lang w:val="ru-RU"/>
        </w:rPr>
      </w:pPr>
      <w:ins w:id="934" w:author="polyd" w:date="2023-06-14T15:51:22Z">
        <w:r>
          <w:rPr>
            <w:rFonts w:hint="default"/>
            <w:lang w:val="ru-RU"/>
          </w:rPr>
          <w:t xml:space="preserve">Если это предположение верно, то пониженная продукция биссуса у </w:t>
        </w:r>
      </w:ins>
      <w:ins w:id="935" w:author="polyd" w:date="2023-06-14T15:51:22Z">
        <w:r>
          <w:rPr>
            <w:rFonts w:hint="default"/>
            <w:lang w:val="en-US"/>
          </w:rPr>
          <w:t>ME</w:t>
        </w:r>
      </w:ins>
      <w:ins w:id="936" w:author="polyd" w:date="2023-06-14T15:51:22Z">
        <w:r>
          <w:rPr>
            <w:rFonts w:hint="default"/>
            <w:lang w:val="ru-RU"/>
          </w:rPr>
          <w:t xml:space="preserve"> после экспонирования в поселениях </w:t>
        </w:r>
      </w:ins>
      <w:ins w:id="937" w:author="polyd" w:date="2023-06-14T15:51:22Z">
        <w:r>
          <w:rPr>
            <w:rFonts w:hint="default"/>
            <w:lang w:val="en-US"/>
          </w:rPr>
          <w:t xml:space="preserve">MT </w:t>
        </w:r>
      </w:ins>
      <w:ins w:id="938" w:author="polyd" w:date="2023-06-14T15:51:22Z">
        <w:r>
          <w:rPr>
            <w:rFonts w:hint="default"/>
            <w:lang w:val="ru-RU"/>
          </w:rPr>
          <w:t xml:space="preserve">может являться результатом снижения уровня благосостояния первого вида. Это позволяет рассматривать </w:t>
        </w:r>
      </w:ins>
      <w:ins w:id="939" w:author="polyd" w:date="2023-06-14T15:51:22Z">
        <w:r>
          <w:rPr>
            <w:rFonts w:hint="default"/>
            <w:lang w:val="en-US"/>
          </w:rPr>
          <w:t>MT</w:t>
        </w:r>
      </w:ins>
      <w:ins w:id="940" w:author="polyd" w:date="2023-06-14T15:51:22Z">
        <w:r>
          <w:rPr>
            <w:rFonts w:hint="default"/>
            <w:lang w:val="ru-RU"/>
          </w:rPr>
          <w:t xml:space="preserve"> как более слабого конкурента.  </w:t>
        </w:r>
      </w:ins>
      <w:ins w:id="941" w:author="polyd" w:date="2023-06-14T15:51:41Z">
        <w:r>
          <w:rPr>
            <w:rFonts w:hint="default"/>
            <w:lang w:val="ru-RU"/>
          </w:rPr>
          <w:t>В по</w:t>
        </w:r>
      </w:ins>
      <w:ins w:id="942" w:author="polyd" w:date="2023-06-14T15:51:42Z">
        <w:r>
          <w:rPr>
            <w:rFonts w:hint="default"/>
            <w:lang w:val="ru-RU"/>
          </w:rPr>
          <w:t>льзу</w:t>
        </w:r>
      </w:ins>
      <w:ins w:id="943" w:author="polyd" w:date="2023-06-14T15:51:43Z">
        <w:r>
          <w:rPr>
            <w:rFonts w:hint="default"/>
            <w:lang w:val="ru-RU"/>
          </w:rPr>
          <w:t xml:space="preserve"> про</w:t>
        </w:r>
      </w:ins>
      <w:ins w:id="944" w:author="polyd" w:date="2023-06-14T15:51:44Z">
        <w:r>
          <w:rPr>
            <w:rFonts w:hint="default"/>
            <w:lang w:val="ru-RU"/>
          </w:rPr>
          <w:t>игр</w:t>
        </w:r>
      </w:ins>
      <w:ins w:id="945" w:author="polyd" w:date="2023-06-14T15:52:02Z">
        <w:r>
          <w:rPr>
            <w:rFonts w:hint="default"/>
            <w:lang w:val="ru-RU"/>
          </w:rPr>
          <w:t xml:space="preserve">ыша </w:t>
        </w:r>
      </w:ins>
      <w:ins w:id="946" w:author="polyd" w:date="2023-06-14T15:52:03Z">
        <w:r>
          <w:rPr>
            <w:rFonts w:hint="default"/>
            <w:lang w:val="en-US"/>
          </w:rPr>
          <w:t>M</w:t>
        </w:r>
      </w:ins>
      <w:ins w:id="947" w:author="polyd" w:date="2023-06-14T15:52:04Z">
        <w:r>
          <w:rPr>
            <w:rFonts w:hint="default"/>
            <w:lang w:val="en-US"/>
          </w:rPr>
          <w:t>E</w:t>
        </w:r>
      </w:ins>
      <w:ins w:id="948" w:author="polyd" w:date="2023-06-14T15:52:05Z">
        <w:r>
          <w:rPr>
            <w:rFonts w:hint="default"/>
            <w:lang w:val="en-US"/>
          </w:rPr>
          <w:t xml:space="preserve"> </w:t>
        </w:r>
      </w:ins>
      <w:ins w:id="949" w:author="polyd" w:date="2023-06-14T15:52:09Z">
        <w:r>
          <w:rPr>
            <w:rFonts w:hint="default"/>
            <w:lang w:val="ru-RU"/>
          </w:rPr>
          <w:t>г</w:t>
        </w:r>
      </w:ins>
      <w:ins w:id="950" w:author="polyd" w:date="2023-06-14T15:52:10Z">
        <w:r>
          <w:rPr>
            <w:rFonts w:hint="default"/>
            <w:lang w:val="ru-RU"/>
          </w:rPr>
          <w:t xml:space="preserve">оворит </w:t>
        </w:r>
      </w:ins>
      <w:ins w:id="951" w:author="polyd" w:date="2023-06-14T15:52:11Z">
        <w:r>
          <w:rPr>
            <w:rFonts w:hint="default"/>
            <w:lang w:val="ru-RU"/>
          </w:rPr>
          <w:t>и с</w:t>
        </w:r>
      </w:ins>
      <w:ins w:id="952" w:author="polyd" w:date="2023-06-14T15:52:12Z">
        <w:r>
          <w:rPr>
            <w:rFonts w:hint="default"/>
            <w:lang w:val="ru-RU"/>
          </w:rPr>
          <w:t>ниже</w:t>
        </w:r>
      </w:ins>
      <w:ins w:id="953" w:author="polyd" w:date="2023-06-14T15:52:13Z">
        <w:r>
          <w:rPr>
            <w:rFonts w:hint="default"/>
            <w:lang w:val="ru-RU"/>
          </w:rPr>
          <w:t>ние</w:t>
        </w:r>
      </w:ins>
      <w:ins w:id="954" w:author="polyd" w:date="2023-06-14T15:52:14Z">
        <w:r>
          <w:rPr>
            <w:rFonts w:hint="default"/>
            <w:lang w:val="ru-RU"/>
          </w:rPr>
          <w:t xml:space="preserve"> </w:t>
        </w:r>
      </w:ins>
      <w:ins w:id="955" w:author="polyd" w:date="2023-06-14T15:52:29Z">
        <w:r>
          <w:rPr>
            <w:rFonts w:hint="default"/>
            <w:lang w:val="ru-RU"/>
          </w:rPr>
          <w:t>ско</w:t>
        </w:r>
      </w:ins>
      <w:ins w:id="956" w:author="polyd" w:date="2023-06-14T15:52:30Z">
        <w:r>
          <w:rPr>
            <w:rFonts w:hint="default"/>
            <w:lang w:val="ru-RU"/>
          </w:rPr>
          <w:t>рости ро</w:t>
        </w:r>
      </w:ins>
      <w:ins w:id="957" w:author="polyd" w:date="2023-06-14T15:52:31Z">
        <w:r>
          <w:rPr>
            <w:rFonts w:hint="default"/>
            <w:lang w:val="ru-RU"/>
          </w:rPr>
          <w:t xml:space="preserve">ста </w:t>
        </w:r>
      </w:ins>
      <w:ins w:id="958" w:author="polyd" w:date="2023-06-14T15:52:40Z">
        <w:r>
          <w:rPr>
            <w:rFonts w:hint="default"/>
            <w:lang w:val="ru-RU"/>
          </w:rPr>
          <w:t>э</w:t>
        </w:r>
      </w:ins>
      <w:ins w:id="959" w:author="polyd" w:date="2023-06-14T15:52:41Z">
        <w:r>
          <w:rPr>
            <w:rFonts w:hint="default"/>
            <w:lang w:val="ru-RU"/>
          </w:rPr>
          <w:t xml:space="preserve">того </w:t>
        </w:r>
      </w:ins>
      <w:ins w:id="960" w:author="polyd" w:date="2023-06-14T15:52:42Z">
        <w:r>
          <w:rPr>
            <w:rFonts w:hint="default"/>
            <w:lang w:val="ru-RU"/>
          </w:rPr>
          <w:t xml:space="preserve">вида в </w:t>
        </w:r>
      </w:ins>
      <w:ins w:id="961" w:author="polyd" w:date="2023-06-14T15:52:43Z">
        <w:r>
          <w:rPr>
            <w:rFonts w:hint="default"/>
            <w:lang w:val="ru-RU"/>
          </w:rPr>
          <w:t>пос</w:t>
        </w:r>
      </w:ins>
      <w:ins w:id="962" w:author="polyd" w:date="2023-06-14T15:52:44Z">
        <w:r>
          <w:rPr>
            <w:rFonts w:hint="default"/>
            <w:lang w:val="ru-RU"/>
          </w:rPr>
          <w:t>елениях</w:t>
        </w:r>
      </w:ins>
      <w:ins w:id="963" w:author="polyd" w:date="2023-06-14T15:52:45Z">
        <w:r>
          <w:rPr>
            <w:rFonts w:hint="default"/>
            <w:lang w:val="ru-RU"/>
          </w:rPr>
          <w:t xml:space="preserve"> с д</w:t>
        </w:r>
      </w:ins>
      <w:ins w:id="964" w:author="polyd" w:date="2023-06-14T15:52:46Z">
        <w:r>
          <w:rPr>
            <w:rFonts w:hint="default"/>
            <w:lang w:val="ru-RU"/>
          </w:rPr>
          <w:t>оми</w:t>
        </w:r>
      </w:ins>
      <w:ins w:id="965" w:author="polyd" w:date="2023-06-14T15:52:47Z">
        <w:r>
          <w:rPr>
            <w:rFonts w:hint="default"/>
            <w:lang w:val="ru-RU"/>
          </w:rPr>
          <w:t>ни</w:t>
        </w:r>
      </w:ins>
      <w:ins w:id="966" w:author="polyd" w:date="2023-06-14T15:52:48Z">
        <w:r>
          <w:rPr>
            <w:rFonts w:hint="default"/>
            <w:lang w:val="ru-RU"/>
          </w:rPr>
          <w:t>рование</w:t>
        </w:r>
      </w:ins>
      <w:ins w:id="967" w:author="polyd" w:date="2023-06-14T15:52:49Z">
        <w:r>
          <w:rPr>
            <w:rFonts w:hint="default"/>
            <w:lang w:val="ru-RU"/>
          </w:rPr>
          <w:t xml:space="preserve">м </w:t>
        </w:r>
      </w:ins>
      <w:ins w:id="968" w:author="polyd" w:date="2023-06-14T15:52:50Z">
        <w:r>
          <w:rPr>
            <w:rFonts w:hint="default"/>
            <w:lang w:val="en-US"/>
          </w:rPr>
          <w:t>M</w:t>
        </w:r>
      </w:ins>
      <w:ins w:id="969" w:author="polyd" w:date="2023-06-14T15:52:51Z">
        <w:r>
          <w:rPr>
            <w:rFonts w:hint="default"/>
            <w:lang w:val="en-US"/>
          </w:rPr>
          <w:t>T</w:t>
        </w:r>
      </w:ins>
      <w:ins w:id="970" w:author="polyd" w:date="2023-06-14T15:52:53Z">
        <w:r>
          <w:rPr>
            <w:rFonts w:hint="default"/>
            <w:lang w:val="ru-RU"/>
          </w:rPr>
          <w:t xml:space="preserve"> и </w:t>
        </w:r>
      </w:ins>
      <w:ins w:id="971" w:author="polyd" w:date="2023-06-14T15:51:50Z">
        <w:r>
          <w:rPr>
            <w:rFonts w:hint="default"/>
            <w:lang w:val="en-US"/>
          </w:rPr>
          <w:t xml:space="preserve"> </w:t>
        </w:r>
      </w:ins>
      <w:ins w:id="972" w:author="polyd" w:date="2023-06-14T15:53:55Z">
        <w:r>
          <w:rPr>
            <w:rFonts w:hint="default"/>
            <w:lang w:val="ru-RU"/>
          </w:rPr>
          <w:t>сниж</w:t>
        </w:r>
      </w:ins>
      <w:ins w:id="973" w:author="polyd" w:date="2023-06-14T15:53:56Z">
        <w:r>
          <w:rPr>
            <w:rFonts w:hint="default"/>
            <w:lang w:val="ru-RU"/>
          </w:rPr>
          <w:t xml:space="preserve">ение </w:t>
        </w:r>
      </w:ins>
      <w:ins w:id="974" w:author="polyd" w:date="2023-06-14T15:54:07Z">
        <w:r>
          <w:rPr>
            <w:rFonts w:hint="default"/>
            <w:lang w:val="ru-RU"/>
          </w:rPr>
          <w:t>и</w:t>
        </w:r>
      </w:ins>
      <w:ins w:id="975" w:author="polyd" w:date="2023-06-14T15:54:08Z">
        <w:r>
          <w:rPr>
            <w:rFonts w:hint="default"/>
            <w:lang w:val="ru-RU"/>
          </w:rPr>
          <w:t>ндек</w:t>
        </w:r>
      </w:ins>
      <w:ins w:id="976" w:author="polyd" w:date="2023-06-14T15:54:09Z">
        <w:r>
          <w:rPr>
            <w:rFonts w:hint="default"/>
            <w:lang w:val="ru-RU"/>
          </w:rPr>
          <w:t>са сост</w:t>
        </w:r>
      </w:ins>
      <w:ins w:id="977" w:author="polyd" w:date="2023-06-14T15:54:10Z">
        <w:r>
          <w:rPr>
            <w:rFonts w:hint="default"/>
            <w:lang w:val="ru-RU"/>
          </w:rPr>
          <w:t>ояния</w:t>
        </w:r>
      </w:ins>
      <w:ins w:id="978" w:author="polyd" w:date="2023-06-14T15:54:11Z">
        <w:r>
          <w:rPr>
            <w:rFonts w:hint="default"/>
            <w:lang w:val="ru-RU"/>
          </w:rPr>
          <w:t xml:space="preserve">. </w:t>
        </w:r>
      </w:ins>
      <w:ins w:id="979" w:author="polyd" w:date="2023-06-14T15:54:12Z">
        <w:r>
          <w:rPr>
            <w:rFonts w:hint="default"/>
            <w:lang w:val="ru-RU"/>
          </w:rPr>
          <w:t>Однако</w:t>
        </w:r>
      </w:ins>
      <w:ins w:id="980" w:author="polyd" w:date="2023-06-14T15:54:13Z">
        <w:r>
          <w:rPr>
            <w:rFonts w:hint="default"/>
            <w:lang w:val="ru-RU"/>
          </w:rPr>
          <w:t xml:space="preserve"> </w:t>
        </w:r>
      </w:ins>
      <w:ins w:id="981" w:author="polyd" w:date="2023-06-14T15:54:14Z">
        <w:r>
          <w:rPr>
            <w:rFonts w:hint="default"/>
            <w:lang w:val="ru-RU"/>
          </w:rPr>
          <w:t>агре</w:t>
        </w:r>
      </w:ins>
      <w:ins w:id="982" w:author="polyd" w:date="2023-06-14T15:54:15Z">
        <w:r>
          <w:rPr>
            <w:rFonts w:hint="default"/>
            <w:lang w:val="ru-RU"/>
          </w:rPr>
          <w:t>ссивн</w:t>
        </w:r>
      </w:ins>
      <w:ins w:id="983" w:author="polyd" w:date="2023-06-14T15:54:16Z">
        <w:r>
          <w:rPr>
            <w:rFonts w:hint="default"/>
            <w:lang w:val="ru-RU"/>
          </w:rPr>
          <w:t>ая сре</w:t>
        </w:r>
      </w:ins>
      <w:ins w:id="984" w:author="polyd" w:date="2023-06-14T15:54:17Z">
        <w:r>
          <w:rPr>
            <w:rFonts w:hint="default"/>
            <w:lang w:val="ru-RU"/>
          </w:rPr>
          <w:t>да</w:t>
        </w:r>
      </w:ins>
      <w:ins w:id="985" w:author="polyd" w:date="2023-06-14T15:54:18Z">
        <w:r>
          <w:rPr>
            <w:rFonts w:hint="default"/>
            <w:lang w:val="ru-RU"/>
          </w:rPr>
          <w:t>, со</w:t>
        </w:r>
      </w:ins>
      <w:ins w:id="986" w:author="polyd" w:date="2023-06-14T15:54:19Z">
        <w:r>
          <w:rPr>
            <w:rFonts w:hint="default"/>
            <w:lang w:val="ru-RU"/>
          </w:rPr>
          <w:t>зда</w:t>
        </w:r>
      </w:ins>
      <w:ins w:id="987" w:author="polyd" w:date="2023-06-14T15:54:20Z">
        <w:r>
          <w:rPr>
            <w:rFonts w:hint="default"/>
            <w:lang w:val="ru-RU"/>
          </w:rPr>
          <w:t>ваема</w:t>
        </w:r>
      </w:ins>
      <w:ins w:id="988" w:author="polyd" w:date="2023-06-14T15:54:24Z">
        <w:r>
          <w:rPr>
            <w:rFonts w:hint="default"/>
            <w:lang w:val="ru-RU"/>
          </w:rPr>
          <w:t xml:space="preserve">я </w:t>
        </w:r>
      </w:ins>
      <w:ins w:id="989" w:author="polyd" w:date="2023-06-14T15:54:25Z">
        <w:r>
          <w:rPr>
            <w:rFonts w:hint="default"/>
            <w:lang w:val="en-US"/>
          </w:rPr>
          <w:t>MT</w:t>
        </w:r>
      </w:ins>
      <w:ins w:id="990" w:author="polyd" w:date="2023-06-14T15:54:26Z">
        <w:r>
          <w:rPr>
            <w:rFonts w:hint="default"/>
            <w:lang w:val="ru-RU"/>
          </w:rPr>
          <w:t xml:space="preserve"> в </w:t>
        </w:r>
      </w:ins>
      <w:ins w:id="991" w:author="polyd" w:date="2023-06-14T15:54:27Z">
        <w:r>
          <w:rPr>
            <w:rFonts w:hint="default"/>
            <w:lang w:val="ru-RU"/>
          </w:rPr>
          <w:t>их пл</w:t>
        </w:r>
      </w:ins>
      <w:ins w:id="992" w:author="polyd" w:date="2023-06-14T15:54:28Z">
        <w:r>
          <w:rPr>
            <w:rFonts w:hint="default"/>
            <w:lang w:val="ru-RU"/>
          </w:rPr>
          <w:t>отных</w:t>
        </w:r>
      </w:ins>
      <w:ins w:id="993" w:author="polyd" w:date="2023-06-14T15:54:29Z">
        <w:r>
          <w:rPr>
            <w:rFonts w:hint="default"/>
            <w:lang w:val="ru-RU"/>
          </w:rPr>
          <w:t xml:space="preserve"> ско</w:t>
        </w:r>
      </w:ins>
      <w:ins w:id="994" w:author="polyd" w:date="2023-06-14T15:54:30Z">
        <w:r>
          <w:rPr>
            <w:rFonts w:hint="default"/>
            <w:lang w:val="ru-RU"/>
          </w:rPr>
          <w:t>пления</w:t>
        </w:r>
      </w:ins>
      <w:ins w:id="995" w:author="polyd" w:date="2023-06-14T15:54:31Z">
        <w:r>
          <w:rPr>
            <w:rFonts w:hint="default"/>
            <w:lang w:val="ru-RU"/>
          </w:rPr>
          <w:t>х</w:t>
        </w:r>
      </w:ins>
      <w:ins w:id="996" w:author="polyd" w:date="2023-06-14T15:54:32Z">
        <w:r>
          <w:rPr>
            <w:rFonts w:hint="default"/>
            <w:lang w:val="ru-RU"/>
          </w:rPr>
          <w:t>,</w:t>
        </w:r>
      </w:ins>
      <w:ins w:id="997" w:author="polyd" w:date="2023-06-14T15:54:33Z">
        <w:r>
          <w:rPr>
            <w:rFonts w:hint="default"/>
            <w:lang w:val="ru-RU"/>
          </w:rPr>
          <w:t xml:space="preserve"> </w:t>
        </w:r>
      </w:ins>
      <w:ins w:id="998" w:author="polyd" w:date="2023-06-14T15:55:22Z">
        <w:r>
          <w:rPr>
            <w:rFonts w:hint="default"/>
            <w:lang w:val="ru-RU"/>
          </w:rPr>
          <w:t xml:space="preserve">где </w:t>
        </w:r>
      </w:ins>
      <w:ins w:id="999" w:author="polyd" w:date="2023-06-14T15:55:24Z">
        <w:r>
          <w:rPr>
            <w:rFonts w:hint="default"/>
            <w:lang w:val="ru-RU"/>
          </w:rPr>
          <w:t xml:space="preserve">все </w:t>
        </w:r>
      </w:ins>
      <w:ins w:id="1000" w:author="polyd" w:date="2023-06-14T15:55:25Z">
        <w:r>
          <w:rPr>
            <w:rFonts w:hint="default"/>
            <w:lang w:val="ru-RU"/>
          </w:rPr>
          <w:t>молл</w:t>
        </w:r>
      </w:ins>
      <w:ins w:id="1001" w:author="polyd" w:date="2023-06-14T15:55:26Z">
        <w:r>
          <w:rPr>
            <w:rFonts w:hint="default"/>
            <w:lang w:val="ru-RU"/>
          </w:rPr>
          <w:t xml:space="preserve">юски </w:t>
        </w:r>
      </w:ins>
      <w:ins w:id="1002" w:author="polyd" w:date="2023-06-14T15:55:27Z">
        <w:r>
          <w:rPr>
            <w:rFonts w:hint="default"/>
            <w:lang w:val="ru-RU"/>
          </w:rPr>
          <w:t>ок</w:t>
        </w:r>
      </w:ins>
      <w:ins w:id="1003" w:author="polyd" w:date="2023-06-14T15:55:28Z">
        <w:r>
          <w:rPr>
            <w:rFonts w:hint="default"/>
            <w:lang w:val="ru-RU"/>
          </w:rPr>
          <w:t>аз</w:t>
        </w:r>
      </w:ins>
      <w:ins w:id="1004" w:author="polyd" w:date="2023-06-14T15:55:29Z">
        <w:r>
          <w:rPr>
            <w:rFonts w:hint="default"/>
            <w:lang w:val="ru-RU"/>
          </w:rPr>
          <w:t>цы</w:t>
        </w:r>
      </w:ins>
      <w:ins w:id="1005" w:author="polyd" w:date="2023-06-14T15:55:30Z">
        <w:r>
          <w:rPr>
            <w:rFonts w:hint="default"/>
            <w:lang w:val="ru-RU"/>
          </w:rPr>
          <w:t>ваютс</w:t>
        </w:r>
      </w:ins>
      <w:ins w:id="1006" w:author="polyd" w:date="2023-06-14T15:55:31Z">
        <w:r>
          <w:rPr>
            <w:rFonts w:hint="default"/>
            <w:lang w:val="ru-RU"/>
          </w:rPr>
          <w:t xml:space="preserve">я </w:t>
        </w:r>
      </w:ins>
      <w:ins w:id="1007" w:author="polyd" w:date="2023-06-14T15:55:32Z">
        <w:r>
          <w:rPr>
            <w:rFonts w:hint="default"/>
            <w:lang w:val="ru-RU"/>
          </w:rPr>
          <w:t>«за</w:t>
        </w:r>
      </w:ins>
      <w:ins w:id="1008" w:author="polyd" w:date="2023-06-14T15:55:33Z">
        <w:r>
          <w:rPr>
            <w:rFonts w:hint="default"/>
            <w:lang w:val="ru-RU"/>
          </w:rPr>
          <w:t>муров</w:t>
        </w:r>
      </w:ins>
      <w:ins w:id="1009" w:author="polyd" w:date="2023-06-14T15:55:34Z">
        <w:r>
          <w:rPr>
            <w:rFonts w:hint="default"/>
            <w:lang w:val="ru-RU"/>
          </w:rPr>
          <w:t>анными</w:t>
        </w:r>
      </w:ins>
      <w:ins w:id="1010" w:author="polyd" w:date="2023-06-14T15:55:35Z">
        <w:r>
          <w:rPr>
            <w:rFonts w:hint="default"/>
            <w:lang w:val="ru-RU"/>
          </w:rPr>
          <w:t>»</w:t>
        </w:r>
      </w:ins>
      <w:ins w:id="1011" w:author="polyd" w:date="2023-06-14T15:55:36Z">
        <w:r>
          <w:rPr>
            <w:rFonts w:hint="default"/>
            <w:lang w:val="ru-RU"/>
          </w:rPr>
          <w:t xml:space="preserve"> </w:t>
        </w:r>
      </w:ins>
      <w:ins w:id="1012" w:author="polyd" w:date="2023-06-14T15:55:37Z">
        <w:r>
          <w:rPr>
            <w:rFonts w:hint="default"/>
            <w:lang w:val="ru-RU"/>
          </w:rPr>
          <w:t xml:space="preserve">в </w:t>
        </w:r>
      </w:ins>
      <w:ins w:id="1013" w:author="polyd" w:date="2023-06-14T15:55:38Z">
        <w:r>
          <w:rPr>
            <w:rFonts w:hint="default"/>
            <w:lang w:val="ru-RU"/>
          </w:rPr>
          <w:t>п</w:t>
        </w:r>
      </w:ins>
      <w:ins w:id="1014" w:author="polyd" w:date="2023-06-14T15:55:50Z">
        <w:r>
          <w:rPr>
            <w:rFonts w:hint="default"/>
            <w:lang w:val="ru-RU"/>
          </w:rPr>
          <w:t>роч</w:t>
        </w:r>
      </w:ins>
      <w:ins w:id="1015" w:author="polyd" w:date="2023-06-14T15:55:51Z">
        <w:r>
          <w:rPr>
            <w:rFonts w:hint="default"/>
            <w:lang w:val="ru-RU"/>
          </w:rPr>
          <w:t xml:space="preserve">ные </w:t>
        </w:r>
      </w:ins>
      <w:ins w:id="1016" w:author="polyd" w:date="2023-06-14T15:55:52Z">
        <w:r>
          <w:rPr>
            <w:rFonts w:hint="default"/>
            <w:lang w:val="ru-RU"/>
          </w:rPr>
          <w:t>сп</w:t>
        </w:r>
      </w:ins>
      <w:ins w:id="1017" w:author="polyd" w:date="2023-06-14T15:55:53Z">
        <w:r>
          <w:rPr>
            <w:rFonts w:hint="default"/>
            <w:lang w:val="ru-RU"/>
          </w:rPr>
          <w:t xml:space="preserve">летения </w:t>
        </w:r>
      </w:ins>
      <w:ins w:id="1018" w:author="polyd" w:date="2023-06-14T15:55:56Z">
        <w:r>
          <w:rPr>
            <w:rFonts w:hint="default"/>
            <w:lang w:val="ru-RU"/>
          </w:rPr>
          <w:t>бисс</w:t>
        </w:r>
      </w:ins>
      <w:ins w:id="1019" w:author="polyd" w:date="2023-06-14T15:55:57Z">
        <w:r>
          <w:rPr>
            <w:rFonts w:hint="default"/>
            <w:lang w:val="ru-RU"/>
          </w:rPr>
          <w:t>уса</w:t>
        </w:r>
      </w:ins>
      <w:ins w:id="1020" w:author="polyd" w:date="2023-06-14T15:55:58Z">
        <w:r>
          <w:rPr>
            <w:rFonts w:hint="default"/>
            <w:lang w:val="ru-RU"/>
          </w:rPr>
          <w:t xml:space="preserve">, </w:t>
        </w:r>
      </w:ins>
      <w:ins w:id="1021" w:author="polyd" w:date="2023-06-14T15:54:33Z">
        <w:r>
          <w:rPr>
            <w:rFonts w:hint="default"/>
            <w:lang w:val="ru-RU"/>
          </w:rPr>
          <w:t>веро</w:t>
        </w:r>
      </w:ins>
      <w:ins w:id="1022" w:author="polyd" w:date="2023-06-14T15:54:34Z">
        <w:r>
          <w:rPr>
            <w:rFonts w:hint="default"/>
            <w:lang w:val="ru-RU"/>
          </w:rPr>
          <w:t>ятно</w:t>
        </w:r>
      </w:ins>
      <w:ins w:id="1023" w:author="polyd" w:date="2023-06-14T15:54:35Z">
        <w:r>
          <w:rPr>
            <w:rFonts w:hint="default"/>
            <w:lang w:val="ru-RU"/>
          </w:rPr>
          <w:t>, о</w:t>
        </w:r>
      </w:ins>
      <w:ins w:id="1024" w:author="polyd" w:date="2023-06-14T15:54:36Z">
        <w:r>
          <w:rPr>
            <w:rFonts w:hint="default"/>
            <w:lang w:val="ru-RU"/>
          </w:rPr>
          <w:t>каз</w:t>
        </w:r>
      </w:ins>
      <w:ins w:id="1025" w:author="polyd" w:date="2023-06-14T15:54:37Z">
        <w:r>
          <w:rPr>
            <w:rFonts w:hint="default"/>
            <w:lang w:val="ru-RU"/>
          </w:rPr>
          <w:t>ывает</w:t>
        </w:r>
      </w:ins>
      <w:ins w:id="1026" w:author="polyd" w:date="2023-06-14T15:56:02Z">
        <w:r>
          <w:rPr>
            <w:rFonts w:hint="default"/>
            <w:lang w:val="ru-RU"/>
          </w:rPr>
          <w:t>с</w:t>
        </w:r>
      </w:ins>
      <w:ins w:id="1027" w:author="polyd" w:date="2023-06-14T15:54:38Z">
        <w:r>
          <w:rPr>
            <w:rFonts w:hint="default"/>
            <w:lang w:val="ru-RU"/>
          </w:rPr>
          <w:t>я неб</w:t>
        </w:r>
      </w:ins>
      <w:ins w:id="1028" w:author="polyd" w:date="2023-06-14T15:54:39Z">
        <w:r>
          <w:rPr>
            <w:rFonts w:hint="default"/>
            <w:lang w:val="ru-RU"/>
          </w:rPr>
          <w:t>лагопри</w:t>
        </w:r>
      </w:ins>
      <w:ins w:id="1029" w:author="polyd" w:date="2023-06-14T15:54:40Z">
        <w:r>
          <w:rPr>
            <w:rFonts w:hint="default"/>
            <w:lang w:val="ru-RU"/>
          </w:rPr>
          <w:t xml:space="preserve">ятной </w:t>
        </w:r>
      </w:ins>
      <w:ins w:id="1030" w:author="polyd" w:date="2023-06-14T15:54:41Z">
        <w:r>
          <w:rPr>
            <w:rFonts w:hint="default"/>
            <w:lang w:val="ru-RU"/>
          </w:rPr>
          <w:t xml:space="preserve">и </w:t>
        </w:r>
      </w:ins>
      <w:ins w:id="1031" w:author="polyd" w:date="2023-06-14T15:54:42Z">
        <w:r>
          <w:rPr>
            <w:rFonts w:hint="default"/>
            <w:lang w:val="ru-RU"/>
          </w:rPr>
          <w:t>для с</w:t>
        </w:r>
      </w:ins>
      <w:ins w:id="1032" w:author="polyd" w:date="2023-06-14T15:54:43Z">
        <w:r>
          <w:rPr>
            <w:rFonts w:hint="default"/>
            <w:lang w:val="ru-RU"/>
          </w:rPr>
          <w:t>амих</w:t>
        </w:r>
      </w:ins>
      <w:ins w:id="1033" w:author="polyd" w:date="2023-06-14T15:54:44Z">
        <w:r>
          <w:rPr>
            <w:rFonts w:hint="default"/>
            <w:lang w:val="ru-RU"/>
          </w:rPr>
          <w:t xml:space="preserve"> </w:t>
        </w:r>
      </w:ins>
      <w:ins w:id="1034" w:author="polyd" w:date="2023-06-14T15:54:47Z">
        <w:r>
          <w:rPr>
            <w:rFonts w:hint="default"/>
            <w:lang w:val="en-US"/>
          </w:rPr>
          <w:t>M</w:t>
        </w:r>
      </w:ins>
      <w:ins w:id="1035" w:author="polyd" w:date="2023-06-14T15:54:48Z">
        <w:r>
          <w:rPr>
            <w:rFonts w:hint="default"/>
            <w:lang w:val="en-US"/>
          </w:rPr>
          <w:t>T</w:t>
        </w:r>
      </w:ins>
      <w:ins w:id="1036" w:author="polyd" w:date="2023-06-14T15:54:51Z">
        <w:r>
          <w:rPr>
            <w:rFonts w:hint="default"/>
            <w:lang w:val="ru-RU"/>
          </w:rPr>
          <w:t>,</w:t>
        </w:r>
      </w:ins>
      <w:ins w:id="1037" w:author="polyd" w:date="2023-06-14T15:54:52Z">
        <w:r>
          <w:rPr>
            <w:rFonts w:hint="default"/>
            <w:lang w:val="ru-RU"/>
          </w:rPr>
          <w:t xml:space="preserve"> у </w:t>
        </w:r>
      </w:ins>
      <w:ins w:id="1038" w:author="polyd" w:date="2023-06-14T15:54:53Z">
        <w:r>
          <w:rPr>
            <w:rFonts w:hint="default"/>
            <w:lang w:val="ru-RU"/>
          </w:rPr>
          <w:t>которых</w:t>
        </w:r>
      </w:ins>
      <w:ins w:id="1039" w:author="polyd" w:date="2023-06-14T15:54:54Z">
        <w:r>
          <w:rPr>
            <w:rFonts w:hint="default"/>
            <w:lang w:val="ru-RU"/>
          </w:rPr>
          <w:t xml:space="preserve"> зар</w:t>
        </w:r>
      </w:ins>
      <w:ins w:id="1040" w:author="polyd" w:date="2023-06-14T15:54:55Z">
        <w:r>
          <w:rPr>
            <w:rFonts w:hint="default"/>
            <w:lang w:val="ru-RU"/>
          </w:rPr>
          <w:t>еги</w:t>
        </w:r>
      </w:ins>
      <w:ins w:id="1041" w:author="polyd" w:date="2023-06-14T15:54:56Z">
        <w:r>
          <w:rPr>
            <w:rFonts w:hint="default"/>
            <w:lang w:val="ru-RU"/>
          </w:rPr>
          <w:t>ст</w:t>
        </w:r>
      </w:ins>
      <w:ins w:id="1042" w:author="polyd" w:date="2023-06-14T15:54:57Z">
        <w:r>
          <w:rPr>
            <w:rFonts w:hint="default"/>
            <w:lang w:val="ru-RU"/>
          </w:rPr>
          <w:t>р</w:t>
        </w:r>
      </w:ins>
      <w:ins w:id="1043" w:author="polyd" w:date="2023-06-14T15:54:58Z">
        <w:r>
          <w:rPr>
            <w:rFonts w:hint="default"/>
            <w:lang w:val="ru-RU"/>
          </w:rPr>
          <w:t>ирова</w:t>
        </w:r>
      </w:ins>
      <w:ins w:id="1044" w:author="polyd" w:date="2023-06-14T15:54:59Z">
        <w:r>
          <w:rPr>
            <w:rFonts w:hint="default"/>
            <w:lang w:val="ru-RU"/>
          </w:rPr>
          <w:t>н</w:t>
        </w:r>
      </w:ins>
      <w:ins w:id="1045" w:author="polyd" w:date="2023-06-14T15:55:01Z">
        <w:r>
          <w:rPr>
            <w:rFonts w:hint="default"/>
            <w:lang w:val="ru-RU"/>
          </w:rPr>
          <w:t xml:space="preserve">а </w:t>
        </w:r>
      </w:ins>
      <w:ins w:id="1046" w:author="polyd" w:date="2023-06-14T15:55:02Z">
        <w:r>
          <w:rPr>
            <w:rFonts w:hint="default"/>
            <w:lang w:val="ru-RU"/>
          </w:rPr>
          <w:t>бол</w:t>
        </w:r>
      </w:ins>
      <w:ins w:id="1047" w:author="polyd" w:date="2023-06-14T15:55:03Z">
        <w:r>
          <w:rPr>
            <w:rFonts w:hint="default"/>
            <w:lang w:val="ru-RU"/>
          </w:rPr>
          <w:t xml:space="preserve">ее </w:t>
        </w:r>
      </w:ins>
      <w:ins w:id="1048" w:author="polyd" w:date="2023-06-14T15:55:04Z">
        <w:r>
          <w:rPr>
            <w:rFonts w:hint="default"/>
            <w:lang w:val="ru-RU"/>
          </w:rPr>
          <w:t>вы</w:t>
        </w:r>
      </w:ins>
      <w:ins w:id="1049" w:author="polyd" w:date="2023-06-14T15:55:05Z">
        <w:r>
          <w:rPr>
            <w:rFonts w:hint="default"/>
            <w:lang w:val="ru-RU"/>
          </w:rPr>
          <w:t xml:space="preserve">сокая </w:t>
        </w:r>
      </w:ins>
      <w:ins w:id="1050" w:author="polyd" w:date="2023-06-14T15:55:06Z">
        <w:r>
          <w:rPr>
            <w:rFonts w:hint="default"/>
            <w:lang w:val="ru-RU"/>
          </w:rPr>
          <w:t>смер</w:t>
        </w:r>
      </w:ins>
      <w:ins w:id="1051" w:author="polyd" w:date="2023-06-14T15:55:07Z">
        <w:r>
          <w:rPr>
            <w:rFonts w:hint="default"/>
            <w:lang w:val="ru-RU"/>
          </w:rPr>
          <w:t>тно</w:t>
        </w:r>
      </w:ins>
      <w:ins w:id="1052" w:author="polyd" w:date="2023-06-14T15:55:08Z">
        <w:r>
          <w:rPr>
            <w:rFonts w:hint="default"/>
            <w:lang w:val="ru-RU"/>
          </w:rPr>
          <w:t>сть</w:t>
        </w:r>
      </w:ins>
      <w:ins w:id="1053" w:author="polyd" w:date="2023-06-14T15:56:12Z">
        <w:r>
          <w:rPr>
            <w:rFonts w:hint="default"/>
            <w:lang w:val="ru-RU"/>
          </w:rPr>
          <w:t xml:space="preserve"> </w:t>
        </w:r>
      </w:ins>
      <w:ins w:id="1054" w:author="polyd" w:date="2023-06-14T15:56:14Z">
        <w:r>
          <w:rPr>
            <w:rFonts w:hint="default"/>
            <w:lang w:val="ru-RU"/>
          </w:rPr>
          <w:t>в пос</w:t>
        </w:r>
      </w:ins>
      <w:ins w:id="1055" w:author="polyd" w:date="2023-06-14T15:56:15Z">
        <w:r>
          <w:rPr>
            <w:rFonts w:hint="default"/>
            <w:lang w:val="ru-RU"/>
          </w:rPr>
          <w:t>елениях</w:t>
        </w:r>
      </w:ins>
      <w:ins w:id="1056" w:author="polyd" w:date="2023-06-14T15:56:16Z">
        <w:r>
          <w:rPr>
            <w:rFonts w:hint="default"/>
            <w:lang w:val="ru-RU"/>
          </w:rPr>
          <w:t xml:space="preserve">, </w:t>
        </w:r>
      </w:ins>
      <w:ins w:id="1057" w:author="polyd" w:date="2023-06-14T15:56:17Z">
        <w:r>
          <w:rPr>
            <w:rFonts w:hint="default"/>
            <w:lang w:val="ru-RU"/>
          </w:rPr>
          <w:t xml:space="preserve">где </w:t>
        </w:r>
      </w:ins>
      <w:ins w:id="1058" w:author="polyd" w:date="2023-06-14T15:56:18Z">
        <w:r>
          <w:rPr>
            <w:rFonts w:hint="default"/>
            <w:lang w:val="ru-RU"/>
          </w:rPr>
          <w:t>до</w:t>
        </w:r>
      </w:ins>
      <w:ins w:id="1059" w:author="polyd" w:date="2023-06-14T15:56:19Z">
        <w:r>
          <w:rPr>
            <w:rFonts w:hint="default"/>
            <w:lang w:val="ru-RU"/>
          </w:rPr>
          <w:t>миниру</w:t>
        </w:r>
      </w:ins>
      <w:ins w:id="1060" w:author="polyd" w:date="2023-06-14T15:56:20Z">
        <w:r>
          <w:rPr>
            <w:rFonts w:hint="default"/>
            <w:lang w:val="ru-RU"/>
          </w:rPr>
          <w:t>ют их</w:t>
        </w:r>
      </w:ins>
      <w:ins w:id="1061" w:author="polyd" w:date="2023-06-14T15:56:21Z">
        <w:r>
          <w:rPr>
            <w:rFonts w:hint="default"/>
            <w:lang w:val="ru-RU"/>
          </w:rPr>
          <w:t xml:space="preserve"> конс</w:t>
        </w:r>
      </w:ins>
      <w:ins w:id="1062" w:author="polyd" w:date="2023-06-14T15:56:22Z">
        <w:r>
          <w:rPr>
            <w:rFonts w:hint="default"/>
            <w:lang w:val="ru-RU"/>
          </w:rPr>
          <w:t>пеци</w:t>
        </w:r>
      </w:ins>
      <w:ins w:id="1063" w:author="polyd" w:date="2023-06-14T15:56:23Z">
        <w:r>
          <w:rPr>
            <w:rFonts w:hint="default"/>
            <w:lang w:val="ru-RU"/>
          </w:rPr>
          <w:t>фики</w:t>
        </w:r>
      </w:ins>
      <w:ins w:id="1064" w:author="polyd" w:date="2023-06-14T15:56:32Z">
        <w:r>
          <w:rPr>
            <w:rFonts w:hint="default"/>
            <w:lang w:val="ru-RU"/>
          </w:rPr>
          <w:t xml:space="preserve"> </w:t>
        </w:r>
      </w:ins>
      <w:ins w:id="1065" w:author="polyd" w:date="2023-06-14T15:56:34Z">
        <w:r>
          <w:rPr>
            <w:rFonts w:hint="default"/>
            <w:lang w:val="ru-RU"/>
          </w:rPr>
          <w:t>(бы</w:t>
        </w:r>
      </w:ins>
      <w:ins w:id="1066" w:author="polyd" w:date="2023-06-14T15:56:35Z">
        <w:r>
          <w:rPr>
            <w:rFonts w:hint="default"/>
            <w:lang w:val="ru-RU"/>
          </w:rPr>
          <w:t>л</w:t>
        </w:r>
      </w:ins>
      <w:ins w:id="1067" w:author="polyd" w:date="2023-06-14T15:56:41Z">
        <w:r>
          <w:rPr>
            <w:rFonts w:hint="default"/>
            <w:lang w:val="ru-RU"/>
          </w:rPr>
          <w:t>о</w:t>
        </w:r>
      </w:ins>
      <w:ins w:id="1068" w:author="polyd" w:date="2023-06-14T15:56:35Z">
        <w:r>
          <w:rPr>
            <w:rFonts w:hint="default"/>
            <w:lang w:val="ru-RU"/>
          </w:rPr>
          <w:t xml:space="preserve"> та</w:t>
        </w:r>
      </w:ins>
      <w:ins w:id="1069" w:author="polyd" w:date="2023-06-14T15:56:36Z">
        <w:r>
          <w:rPr>
            <w:rFonts w:hint="default"/>
            <w:lang w:val="ru-RU"/>
          </w:rPr>
          <w:t>кже от</w:t>
        </w:r>
      </w:ins>
      <w:ins w:id="1070" w:author="polyd" w:date="2023-06-14T15:56:37Z">
        <w:r>
          <w:rPr>
            <w:rFonts w:hint="default"/>
            <w:lang w:val="ru-RU"/>
          </w:rPr>
          <w:t>мече</w:t>
        </w:r>
      </w:ins>
      <w:ins w:id="1071" w:author="polyd" w:date="2023-06-14T15:56:38Z">
        <w:r>
          <w:rPr>
            <w:rFonts w:hint="default"/>
            <w:lang w:val="ru-RU"/>
          </w:rPr>
          <w:t>н</w:t>
        </w:r>
      </w:ins>
      <w:ins w:id="1072" w:author="polyd" w:date="2023-06-14T15:56:45Z">
        <w:r>
          <w:rPr>
            <w:rFonts w:hint="default"/>
            <w:lang w:val="ru-RU"/>
          </w:rPr>
          <w:t xml:space="preserve">о и </w:t>
        </w:r>
      </w:ins>
      <w:ins w:id="1073" w:author="polyd" w:date="2023-06-14T15:56:46Z">
        <w:r>
          <w:rPr>
            <w:rFonts w:hint="default"/>
            <w:lang w:val="ru-RU"/>
          </w:rPr>
          <w:t>сн</w:t>
        </w:r>
      </w:ins>
      <w:ins w:id="1074" w:author="polyd" w:date="2023-06-14T15:56:47Z">
        <w:r>
          <w:rPr>
            <w:rFonts w:hint="default"/>
            <w:lang w:val="ru-RU"/>
          </w:rPr>
          <w:t>ижен</w:t>
        </w:r>
      </w:ins>
      <w:ins w:id="1075" w:author="polyd" w:date="2023-06-14T15:56:48Z">
        <w:r>
          <w:rPr>
            <w:rFonts w:hint="default"/>
            <w:lang w:val="ru-RU"/>
          </w:rPr>
          <w:t xml:space="preserve">ие </w:t>
        </w:r>
      </w:ins>
      <w:ins w:id="1076" w:author="polyd" w:date="2023-06-14T15:56:50Z">
        <w:r>
          <w:rPr>
            <w:rFonts w:hint="default"/>
            <w:lang w:val="ru-RU"/>
          </w:rPr>
          <w:t>скорос</w:t>
        </w:r>
      </w:ins>
      <w:ins w:id="1077" w:author="polyd" w:date="2023-06-14T15:56:51Z">
        <w:r>
          <w:rPr>
            <w:rFonts w:hint="default"/>
            <w:lang w:val="ru-RU"/>
          </w:rPr>
          <w:t>ти рост</w:t>
        </w:r>
      </w:ins>
      <w:ins w:id="1078" w:author="polyd" w:date="2023-06-14T15:56:52Z">
        <w:r>
          <w:rPr>
            <w:rFonts w:hint="default"/>
            <w:lang w:val="ru-RU"/>
          </w:rPr>
          <w:t xml:space="preserve">а в </w:t>
        </w:r>
      </w:ins>
      <w:ins w:id="1079" w:author="polyd" w:date="2023-06-14T15:57:00Z">
        <w:r>
          <w:rPr>
            <w:rFonts w:hint="default"/>
            <w:lang w:val="ru-RU"/>
          </w:rPr>
          <w:t>Э</w:t>
        </w:r>
      </w:ins>
      <w:ins w:id="1080" w:author="polyd" w:date="2023-06-14T15:56:54Z">
        <w:r>
          <w:rPr>
            <w:rFonts w:hint="default"/>
            <w:lang w:val="ru-RU"/>
          </w:rPr>
          <w:t>кс</w:t>
        </w:r>
      </w:ins>
      <w:ins w:id="1081" w:author="polyd" w:date="2023-06-14T15:57:06Z">
        <w:r>
          <w:rPr>
            <w:rFonts w:hint="default"/>
            <w:lang w:val="ru-RU"/>
          </w:rPr>
          <w:t>пе</w:t>
        </w:r>
      </w:ins>
      <w:ins w:id="1082" w:author="polyd" w:date="2023-06-14T15:56:55Z">
        <w:r>
          <w:rPr>
            <w:rFonts w:hint="default"/>
            <w:lang w:val="ru-RU"/>
          </w:rPr>
          <w:t>рименте</w:t>
        </w:r>
      </w:ins>
      <w:ins w:id="1083" w:author="polyd" w:date="2023-06-14T15:56:56Z">
        <w:r>
          <w:rPr>
            <w:rFonts w:hint="default"/>
            <w:lang w:val="ru-RU"/>
          </w:rPr>
          <w:t xml:space="preserve"> 1</w:t>
        </w:r>
      </w:ins>
      <w:ins w:id="1084" w:author="polyd" w:date="2023-06-14T15:56:57Z">
        <w:r>
          <w:rPr>
            <w:rFonts w:hint="default"/>
            <w:lang w:val="ru-RU"/>
          </w:rPr>
          <w:t>)</w:t>
        </w:r>
      </w:ins>
      <w:ins w:id="1085" w:author="polyd" w:date="2023-06-14T15:56:24Z">
        <w:r>
          <w:rPr>
            <w:rFonts w:hint="default"/>
            <w:lang w:val="ru-RU"/>
          </w:rPr>
          <w:t>.</w:t>
        </w:r>
      </w:ins>
    </w:p>
    <w:p>
      <w:pPr>
        <w:spacing w:after="0" w:line="240" w:lineRule="auto"/>
      </w:pPr>
    </w:p>
    <w:p>
      <w:pPr>
        <w:spacing w:after="0" w:line="240" w:lineRule="auto"/>
      </w:pPr>
    </w:p>
    <w:p>
      <w:pPr>
        <w:rPr>
          <w:ins w:id="1086" w:author="polyd" w:date="2023-06-14T14:12:58Z"/>
          <w:b/>
        </w:rPr>
      </w:pPr>
      <w:del w:id="1087" w:author="polyd" w:date="2023-06-14T14:13:16Z">
        <w:r>
          <w:rPr>
            <w:b/>
          </w:rPr>
          <w:delText>А</w:delText>
        </w:r>
      </w:del>
      <w:del w:id="1088" w:author="polyd" w:date="2023-06-14T14:13:13Z">
        <w:r>
          <w:rPr>
            <w:b/>
          </w:rPr>
          <w:delText xml:space="preserve">биотический фактор. </w:delText>
        </w:r>
      </w:del>
      <w:r>
        <w:rPr>
          <w:b/>
        </w:rPr>
        <w:t>Влияние солености</w:t>
      </w:r>
      <w:ins w:id="1089" w:author="polyd" w:date="2023-06-14T14:13:27Z">
        <w:r>
          <w:rPr>
            <w:rFonts w:hint="default"/>
            <w:b/>
            <w:lang w:val="ru-RU"/>
          </w:rPr>
          <w:t xml:space="preserve">, </w:t>
        </w:r>
      </w:ins>
      <w:ins w:id="1090" w:author="polyd" w:date="2023-06-14T14:13:28Z">
        <w:r>
          <w:rPr>
            <w:rFonts w:hint="default"/>
            <w:b/>
            <w:lang w:val="ru-RU"/>
          </w:rPr>
          <w:t>как</w:t>
        </w:r>
      </w:ins>
      <w:ins w:id="1091" w:author="polyd" w:date="2023-06-14T14:13:29Z">
        <w:r>
          <w:rPr>
            <w:rFonts w:hint="default"/>
            <w:b/>
            <w:lang w:val="ru-RU"/>
          </w:rPr>
          <w:t xml:space="preserve"> </w:t>
        </w:r>
      </w:ins>
      <w:ins w:id="1092" w:author="polyd" w:date="2023-06-14T14:13:32Z">
        <w:r>
          <w:rPr>
            <w:rFonts w:hint="default"/>
            <w:b/>
            <w:lang w:val="ru-RU"/>
          </w:rPr>
          <w:t>а</w:t>
        </w:r>
      </w:ins>
      <w:ins w:id="1093" w:author="polyd" w:date="2023-06-14T14:13:33Z">
        <w:r>
          <w:rPr>
            <w:rFonts w:hint="default"/>
            <w:b/>
            <w:lang w:val="ru-RU"/>
          </w:rPr>
          <w:t>биот</w:t>
        </w:r>
      </w:ins>
      <w:ins w:id="1094" w:author="polyd" w:date="2023-06-14T14:13:34Z">
        <w:r>
          <w:rPr>
            <w:rFonts w:hint="default"/>
            <w:b/>
            <w:lang w:val="ru-RU"/>
          </w:rPr>
          <w:t>ичес</w:t>
        </w:r>
      </w:ins>
      <w:ins w:id="1095" w:author="polyd" w:date="2023-06-14T14:13:35Z">
        <w:r>
          <w:rPr>
            <w:rFonts w:hint="default"/>
            <w:b/>
            <w:lang w:val="ru-RU"/>
          </w:rPr>
          <w:t>кого</w:t>
        </w:r>
      </w:ins>
      <w:ins w:id="1096" w:author="polyd" w:date="2023-06-14T14:13:36Z">
        <w:r>
          <w:rPr>
            <w:rFonts w:hint="default"/>
            <w:b/>
            <w:lang w:val="ru-RU"/>
          </w:rPr>
          <w:t xml:space="preserve"> фа</w:t>
        </w:r>
      </w:ins>
      <w:ins w:id="1097" w:author="polyd" w:date="2023-06-14T14:13:37Z">
        <w:r>
          <w:rPr>
            <w:rFonts w:hint="default"/>
            <w:b/>
            <w:lang w:val="ru-RU"/>
          </w:rPr>
          <w:t>ктора</w:t>
        </w:r>
      </w:ins>
      <w:r>
        <w:rPr>
          <w:b/>
        </w:rPr>
        <w:t xml:space="preserve">. </w:t>
      </w:r>
    </w:p>
    <w:p>
      <w:pPr>
        <w:spacing w:after="0" w:line="240" w:lineRule="auto"/>
        <w:rPr>
          <w:ins w:id="1098" w:author="polyd" w:date="2023-06-14T14:13:00Z"/>
          <w:rFonts w:hint="default"/>
          <w:lang w:val="ru-RU"/>
        </w:rPr>
      </w:pPr>
      <w:ins w:id="1099" w:author="polyd" w:date="2023-06-14T14:13:04Z">
        <w:r>
          <w:rPr>
            <w:lang w:val="ru-RU"/>
          </w:rPr>
          <w:t>Т</w:t>
        </w:r>
      </w:ins>
      <w:ins w:id="1100" w:author="polyd" w:date="2023-06-14T14:13:00Z">
        <w:r>
          <w:rPr>
            <w:lang w:val="ru-RU"/>
          </w:rPr>
          <w:t>аблица</w:t>
        </w:r>
      </w:ins>
      <w:ins w:id="1101" w:author="polyd" w:date="2023-06-14T14:13:00Z">
        <w:r>
          <w:rPr>
            <w:rFonts w:hint="default"/>
            <w:lang w:val="ru-RU"/>
          </w:rPr>
          <w:t xml:space="preserve"> +++. Экофизиологические эффекты, выявленные в градиенте солености</w:t>
        </w:r>
      </w:ins>
    </w:p>
    <w:p>
      <w:pPr>
        <w:spacing w:after="0" w:line="240" w:lineRule="auto"/>
        <w:rPr>
          <w:ins w:id="1102" w:author="polyd" w:date="2023-06-14T14:13:00Z"/>
        </w:rPr>
      </w:pPr>
    </w:p>
    <w:tbl>
      <w:tblPr>
        <w:tblStyle w:val="1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92"/>
        <w:gridCol w:w="1196"/>
        <w:gridCol w:w="3589"/>
        <w:gridCol w:w="239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03" w:author="polyd" w:date="2023-06-14T14:13:00Z"/>
        </w:trPr>
        <w:tc>
          <w:tcPr>
            <w:tcW w:w="2392" w:type="dxa"/>
          </w:tcPr>
          <w:p>
            <w:pPr>
              <w:spacing w:after="0" w:line="240" w:lineRule="auto"/>
              <w:rPr>
                <w:ins w:id="1104" w:author="polyd" w:date="2023-06-14T14:13:00Z"/>
                <w:rFonts w:hint="default"/>
                <w:vertAlign w:val="baseline"/>
                <w:lang w:val="ru-RU"/>
              </w:rPr>
            </w:pPr>
            <w:ins w:id="1105" w:author="polyd" w:date="2023-06-14T14:13:00Z">
              <w:r>
                <w:rPr>
                  <w:vertAlign w:val="baseline"/>
                  <w:lang w:val="ru-RU"/>
                </w:rPr>
                <w:t>Экофизиологический</w:t>
              </w:r>
            </w:ins>
            <w:ins w:id="1106" w:author="polyd" w:date="2023-06-14T14:13:00Z">
              <w:r>
                <w:rPr>
                  <w:rFonts w:hint="default"/>
                  <w:vertAlign w:val="baseline"/>
                  <w:lang w:val="ru-RU"/>
                </w:rPr>
                <w:t xml:space="preserve"> показатель</w:t>
              </w:r>
            </w:ins>
          </w:p>
        </w:tc>
        <w:tc>
          <w:tcPr>
            <w:tcW w:w="1196" w:type="dxa"/>
          </w:tcPr>
          <w:p>
            <w:pPr>
              <w:spacing w:after="0" w:line="240" w:lineRule="auto"/>
              <w:rPr>
                <w:ins w:id="1107" w:author="polyd" w:date="2023-06-14T14:13:00Z"/>
                <w:rFonts w:hint="default"/>
                <w:vertAlign w:val="baseline"/>
                <w:lang w:val="ru-RU"/>
              </w:rPr>
            </w:pPr>
            <w:ins w:id="1108" w:author="polyd" w:date="2023-06-14T14:13:00Z">
              <w:r>
                <w:rPr>
                  <w:vertAlign w:val="baseline"/>
                  <w:lang w:val="ru-RU"/>
                </w:rPr>
                <w:t>Вид</w:t>
              </w:r>
            </w:ins>
          </w:p>
        </w:tc>
        <w:tc>
          <w:tcPr>
            <w:tcW w:w="3589" w:type="dxa"/>
          </w:tcPr>
          <w:p>
            <w:pPr>
              <w:spacing w:after="0" w:line="240" w:lineRule="auto"/>
              <w:rPr>
                <w:ins w:id="1109" w:author="polyd" w:date="2023-06-14T14:13:00Z"/>
                <w:rFonts w:hint="default"/>
                <w:vertAlign w:val="baseline"/>
                <w:lang w:val="ru-RU"/>
              </w:rPr>
            </w:pPr>
            <w:ins w:id="1110" w:author="polyd" w:date="2023-06-14T14:13:00Z">
              <w:r>
                <w:rPr>
                  <w:vertAlign w:val="baseline"/>
                  <w:lang w:val="ru-RU"/>
                </w:rPr>
                <w:t>Высокая</w:t>
              </w:r>
            </w:ins>
            <w:ins w:id="1111" w:author="polyd" w:date="2023-06-14T14:13:00Z">
              <w:r>
                <w:rPr>
                  <w:rFonts w:hint="default"/>
                  <w:vertAlign w:val="baseline"/>
                  <w:lang w:val="ru-RU"/>
                </w:rPr>
                <w:t xml:space="preserve"> соленость</w:t>
              </w:r>
            </w:ins>
          </w:p>
        </w:tc>
        <w:tc>
          <w:tcPr>
            <w:tcW w:w="2393" w:type="dxa"/>
          </w:tcPr>
          <w:p>
            <w:pPr>
              <w:spacing w:after="0" w:line="240" w:lineRule="auto"/>
              <w:rPr>
                <w:ins w:id="1112" w:author="polyd" w:date="2023-06-14T14:13:00Z"/>
                <w:rFonts w:hint="default"/>
                <w:vertAlign w:val="baseline"/>
                <w:lang w:val="ru-RU"/>
              </w:rPr>
            </w:pPr>
            <w:ins w:id="1113" w:author="polyd" w:date="2023-06-14T14:13:00Z">
              <w:r>
                <w:rPr>
                  <w:rFonts w:hint="default"/>
                  <w:vertAlign w:val="baseline"/>
                  <w:lang w:val="ru-RU"/>
                </w:rPr>
                <w:t>Низкая соленость</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14" w:author="polyd" w:date="2023-06-14T14:13:00Z"/>
        </w:trPr>
        <w:tc>
          <w:tcPr>
            <w:tcW w:w="2392" w:type="dxa"/>
            <w:vMerge w:val="restart"/>
          </w:tcPr>
          <w:p>
            <w:pPr>
              <w:spacing w:after="0" w:line="240" w:lineRule="auto"/>
              <w:rPr>
                <w:ins w:id="1115" w:author="polyd" w:date="2023-06-14T14:13:00Z"/>
                <w:rFonts w:hint="default"/>
                <w:vertAlign w:val="baseline"/>
                <w:lang w:val="ru-RU"/>
              </w:rPr>
            </w:pPr>
            <w:ins w:id="1116" w:author="polyd" w:date="2023-06-14T14:13:00Z">
              <w:r>
                <w:rPr>
                  <w:rFonts w:hint="default"/>
                  <w:vertAlign w:val="baseline"/>
                  <w:lang w:val="ru-RU"/>
                </w:rPr>
                <w:t>Рост</w:t>
              </w:r>
            </w:ins>
          </w:p>
        </w:tc>
        <w:tc>
          <w:tcPr>
            <w:tcW w:w="1196" w:type="dxa"/>
          </w:tcPr>
          <w:p>
            <w:pPr>
              <w:spacing w:after="0" w:line="240" w:lineRule="auto"/>
              <w:rPr>
                <w:ins w:id="1117" w:author="polyd" w:date="2023-06-14T14:13:00Z"/>
                <w:rFonts w:hint="default"/>
                <w:vertAlign w:val="baseline"/>
                <w:lang w:val="en-US"/>
              </w:rPr>
            </w:pPr>
            <w:ins w:id="1118" w:author="polyd" w:date="2023-06-14T14:13:00Z">
              <w:r>
                <w:rPr>
                  <w:rFonts w:hint="default"/>
                  <w:vertAlign w:val="baseline"/>
                  <w:lang w:val="en-US"/>
                </w:rPr>
                <w:t>MT</w:t>
              </w:r>
            </w:ins>
          </w:p>
        </w:tc>
        <w:tc>
          <w:tcPr>
            <w:tcW w:w="3589" w:type="dxa"/>
          </w:tcPr>
          <w:p>
            <w:pPr>
              <w:spacing w:after="0" w:line="240" w:lineRule="auto"/>
              <w:rPr>
                <w:ins w:id="1119" w:author="polyd" w:date="2023-06-14T14:13:00Z"/>
                <w:vertAlign w:val="baseline"/>
              </w:rPr>
            </w:pPr>
          </w:p>
        </w:tc>
        <w:tc>
          <w:tcPr>
            <w:tcW w:w="2393" w:type="dxa"/>
            <w:vAlign w:val="top"/>
          </w:tcPr>
          <w:p>
            <w:pPr>
              <w:spacing w:after="0" w:line="240" w:lineRule="auto"/>
              <w:rPr>
                <w:ins w:id="1120" w:author="polyd" w:date="2023-06-14T14:13:00Z"/>
                <w:rFonts w:hint="default" w:asciiTheme="minorHAnsi" w:hAnsiTheme="minorHAnsi" w:eastAsiaTheme="minorHAnsi" w:cstheme="minorBidi"/>
                <w:sz w:val="22"/>
                <w:szCs w:val="22"/>
                <w:vertAlign w:val="baseline"/>
                <w:lang w:val="ru-RU" w:eastAsia="en-US" w:bidi="ar-SA"/>
              </w:rPr>
            </w:pPr>
            <w:ins w:id="1121" w:author="polyd" w:date="2023-06-14T14:13:00Z">
              <w:r>
                <w:rPr>
                  <w:rFonts w:hint="default"/>
                  <w:vertAlign w:val="baseline"/>
                  <w:lang w:val="ru-RU"/>
                </w:rPr>
                <w:t>Снижен (Эксперимент 1)</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22" w:author="polyd" w:date="2023-06-14T14:13:00Z"/>
        </w:trPr>
        <w:tc>
          <w:tcPr>
            <w:tcW w:w="2392" w:type="dxa"/>
            <w:vMerge w:val="continue"/>
          </w:tcPr>
          <w:p>
            <w:pPr>
              <w:spacing w:after="0" w:line="240" w:lineRule="auto"/>
              <w:rPr>
                <w:ins w:id="1123" w:author="polyd" w:date="2023-06-14T14:13:00Z"/>
                <w:vertAlign w:val="baseline"/>
              </w:rPr>
            </w:pPr>
          </w:p>
        </w:tc>
        <w:tc>
          <w:tcPr>
            <w:tcW w:w="1196" w:type="dxa"/>
          </w:tcPr>
          <w:p>
            <w:pPr>
              <w:spacing w:after="0" w:line="240" w:lineRule="auto"/>
              <w:rPr>
                <w:ins w:id="1124" w:author="polyd" w:date="2023-06-14T14:13:00Z"/>
                <w:rFonts w:hint="default"/>
                <w:vertAlign w:val="baseline"/>
                <w:lang w:val="en-US"/>
              </w:rPr>
            </w:pPr>
            <w:ins w:id="1125" w:author="polyd" w:date="2023-06-14T14:13:00Z">
              <w:r>
                <w:rPr>
                  <w:rFonts w:hint="default"/>
                  <w:vertAlign w:val="baseline"/>
                  <w:lang w:val="en-US"/>
                </w:rPr>
                <w:t>ME</w:t>
              </w:r>
            </w:ins>
          </w:p>
        </w:tc>
        <w:tc>
          <w:tcPr>
            <w:tcW w:w="3589" w:type="dxa"/>
          </w:tcPr>
          <w:p>
            <w:pPr>
              <w:spacing w:after="0" w:line="240" w:lineRule="auto"/>
              <w:rPr>
                <w:ins w:id="1126" w:author="polyd" w:date="2023-06-14T14:13:00Z"/>
                <w:vertAlign w:val="baseline"/>
              </w:rPr>
            </w:pPr>
          </w:p>
        </w:tc>
        <w:tc>
          <w:tcPr>
            <w:tcW w:w="2393" w:type="dxa"/>
            <w:vAlign w:val="top"/>
          </w:tcPr>
          <w:p>
            <w:pPr>
              <w:spacing w:after="0" w:line="240" w:lineRule="auto"/>
              <w:rPr>
                <w:ins w:id="1127" w:author="polyd" w:date="2023-06-14T14:13:00Z"/>
                <w:rFonts w:hint="default" w:asciiTheme="minorHAnsi" w:hAnsiTheme="minorHAnsi" w:eastAsiaTheme="minorHAnsi" w:cstheme="minorBidi"/>
                <w:sz w:val="22"/>
                <w:szCs w:val="22"/>
                <w:vertAlign w:val="baseline"/>
                <w:lang w:val="ru-RU" w:eastAsia="en-US" w:bidi="ar-SA"/>
              </w:rPr>
            </w:pPr>
            <w:ins w:id="1128" w:author="polyd" w:date="2023-06-14T14:13:00Z">
              <w:r>
                <w:rPr>
                  <w:rFonts w:hint="default"/>
                  <w:vertAlign w:val="baseline"/>
                  <w:lang w:val="ru-RU"/>
                </w:rPr>
                <w:t>Снижен (Эксперимент 1)</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29" w:author="polyd" w:date="2023-06-14T14:13:00Z"/>
        </w:trPr>
        <w:tc>
          <w:tcPr>
            <w:tcW w:w="2392" w:type="dxa"/>
            <w:vMerge w:val="restart"/>
          </w:tcPr>
          <w:p>
            <w:pPr>
              <w:spacing w:after="0" w:line="240" w:lineRule="auto"/>
              <w:rPr>
                <w:ins w:id="1130" w:author="polyd" w:date="2023-06-14T14:13:00Z"/>
                <w:rFonts w:hint="default"/>
                <w:vertAlign w:val="baseline"/>
                <w:lang w:val="ru-RU"/>
              </w:rPr>
            </w:pPr>
            <w:ins w:id="1131" w:author="polyd" w:date="2023-06-14T14:13:00Z">
              <w:r>
                <w:rPr>
                  <w:vertAlign w:val="baseline"/>
                  <w:lang w:val="ru-RU"/>
                </w:rPr>
                <w:t>Сила</w:t>
              </w:r>
            </w:ins>
            <w:ins w:id="1132" w:author="polyd" w:date="2023-06-14T14:13:00Z">
              <w:r>
                <w:rPr>
                  <w:rFonts w:hint="default"/>
                  <w:vertAlign w:val="baseline"/>
                  <w:lang w:val="ru-RU"/>
                </w:rPr>
                <w:t xml:space="preserve"> прикрепления биссуса</w:t>
              </w:r>
            </w:ins>
          </w:p>
        </w:tc>
        <w:tc>
          <w:tcPr>
            <w:tcW w:w="1196" w:type="dxa"/>
            <w:vAlign w:val="top"/>
          </w:tcPr>
          <w:p>
            <w:pPr>
              <w:spacing w:after="0" w:line="240" w:lineRule="auto"/>
              <w:rPr>
                <w:ins w:id="1133" w:author="polyd" w:date="2023-06-14T14:13:00Z"/>
                <w:rFonts w:hint="default" w:asciiTheme="minorHAnsi" w:hAnsiTheme="minorHAnsi" w:eastAsiaTheme="minorHAnsi" w:cstheme="minorBidi"/>
                <w:sz w:val="22"/>
                <w:szCs w:val="22"/>
                <w:vertAlign w:val="baseline"/>
                <w:lang w:val="en-US" w:eastAsia="en-US" w:bidi="ar-SA"/>
              </w:rPr>
            </w:pPr>
            <w:ins w:id="1134" w:author="polyd" w:date="2023-06-14T14:13:00Z">
              <w:r>
                <w:rPr>
                  <w:rFonts w:hint="default"/>
                  <w:vertAlign w:val="baseline"/>
                  <w:lang w:val="en-US"/>
                </w:rPr>
                <w:t>MT</w:t>
              </w:r>
            </w:ins>
          </w:p>
        </w:tc>
        <w:tc>
          <w:tcPr>
            <w:tcW w:w="3589" w:type="dxa"/>
          </w:tcPr>
          <w:p>
            <w:pPr>
              <w:spacing w:after="0" w:line="240" w:lineRule="auto"/>
              <w:rPr>
                <w:ins w:id="1135" w:author="polyd" w:date="2023-06-14T14:13:00Z"/>
                <w:rFonts w:hint="default"/>
                <w:vertAlign w:val="baseline"/>
                <w:lang w:val="ru-RU"/>
              </w:rPr>
            </w:pPr>
            <w:ins w:id="1136" w:author="polyd" w:date="2023-06-14T14:13:00Z">
              <w:r>
                <w:rPr>
                  <w:vertAlign w:val="baseline"/>
                  <w:lang w:val="ru-RU"/>
                </w:rPr>
                <w:t>Не</w:t>
              </w:r>
            </w:ins>
            <w:ins w:id="1137" w:author="polyd" w:date="2023-06-14T14:13:00Z">
              <w:r>
                <w:rPr>
                  <w:rFonts w:hint="default"/>
                  <w:vertAlign w:val="baseline"/>
                  <w:lang w:val="ru-RU"/>
                </w:rPr>
                <w:t xml:space="preserve"> отличается от </w:t>
              </w:r>
            </w:ins>
            <w:ins w:id="1138" w:author="polyd" w:date="2023-06-14T14:13:00Z">
              <w:r>
                <w:rPr>
                  <w:rFonts w:hint="default"/>
                  <w:vertAlign w:val="baseline"/>
                  <w:lang w:val="en-US"/>
                </w:rPr>
                <w:t>ME</w:t>
              </w:r>
            </w:ins>
            <w:ins w:id="1139" w:author="polyd" w:date="2023-06-14T14:13:00Z">
              <w:r>
                <w:rPr>
                  <w:rFonts w:hint="default"/>
                  <w:vertAlign w:val="baseline"/>
                  <w:lang w:val="ru-RU"/>
                </w:rPr>
                <w:t xml:space="preserve"> (Эксперимент +)</w:t>
              </w:r>
            </w:ins>
          </w:p>
        </w:tc>
        <w:tc>
          <w:tcPr>
            <w:tcW w:w="2393" w:type="dxa"/>
          </w:tcPr>
          <w:p>
            <w:pPr>
              <w:spacing w:after="0" w:line="240" w:lineRule="auto"/>
              <w:rPr>
                <w:ins w:id="1140" w:author="polyd" w:date="2023-06-14T14:13:00Z"/>
                <w:rFonts w:hint="default"/>
                <w:vertAlign w:val="baseline"/>
                <w:lang w:val="ru-RU"/>
              </w:rPr>
            </w:pPr>
            <w:ins w:id="1141" w:author="polyd" w:date="2023-06-14T14:13:00Z">
              <w:r>
                <w:rPr>
                  <w:rFonts w:hint="default"/>
                  <w:vertAlign w:val="baseline"/>
                  <w:lang w:val="ru-RU"/>
                </w:rPr>
                <w:t xml:space="preserve">Выше, чем у </w:t>
              </w:r>
            </w:ins>
            <w:ins w:id="1142" w:author="polyd" w:date="2023-06-14T14:13:00Z">
              <w:r>
                <w:rPr>
                  <w:rFonts w:hint="default"/>
                  <w:vertAlign w:val="baseline"/>
                  <w:lang w:val="en-US"/>
                </w:rPr>
                <w:t>ME</w:t>
              </w:r>
            </w:ins>
            <w:ins w:id="1143" w:author="polyd" w:date="2023-06-14T14:13:00Z">
              <w:r>
                <w:rPr>
                  <w:rFonts w:hint="default"/>
                  <w:vertAlign w:val="baseline"/>
                  <w:lang w:val="ru-RU"/>
                </w:rPr>
                <w:t xml:space="preserve"> (Эксперимент +)</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44" w:author="polyd" w:date="2023-06-14T14:13:00Z"/>
        </w:trPr>
        <w:tc>
          <w:tcPr>
            <w:tcW w:w="2392" w:type="dxa"/>
            <w:vMerge w:val="continue"/>
          </w:tcPr>
          <w:p>
            <w:pPr>
              <w:spacing w:after="0" w:line="240" w:lineRule="auto"/>
              <w:rPr>
                <w:ins w:id="1145" w:author="polyd" w:date="2023-06-14T14:13:00Z"/>
                <w:vertAlign w:val="baseline"/>
              </w:rPr>
            </w:pPr>
          </w:p>
        </w:tc>
        <w:tc>
          <w:tcPr>
            <w:tcW w:w="1196" w:type="dxa"/>
            <w:vAlign w:val="top"/>
          </w:tcPr>
          <w:p>
            <w:pPr>
              <w:spacing w:after="0" w:line="240" w:lineRule="auto"/>
              <w:rPr>
                <w:ins w:id="1146" w:author="polyd" w:date="2023-06-14T14:13:00Z"/>
                <w:rFonts w:hint="default" w:asciiTheme="minorHAnsi" w:hAnsiTheme="minorHAnsi" w:eastAsiaTheme="minorHAnsi" w:cstheme="minorBidi"/>
                <w:sz w:val="22"/>
                <w:szCs w:val="22"/>
                <w:vertAlign w:val="baseline"/>
                <w:lang w:val="en-US" w:eastAsia="en-US" w:bidi="ar-SA"/>
              </w:rPr>
            </w:pPr>
            <w:ins w:id="1147" w:author="polyd" w:date="2023-06-14T14:13:00Z">
              <w:r>
                <w:rPr>
                  <w:rFonts w:hint="default"/>
                  <w:vertAlign w:val="baseline"/>
                  <w:lang w:val="en-US"/>
                </w:rPr>
                <w:t>ME</w:t>
              </w:r>
            </w:ins>
          </w:p>
        </w:tc>
        <w:tc>
          <w:tcPr>
            <w:tcW w:w="3589" w:type="dxa"/>
          </w:tcPr>
          <w:p>
            <w:pPr>
              <w:spacing w:after="0" w:line="240" w:lineRule="auto"/>
              <w:rPr>
                <w:ins w:id="1148" w:author="polyd" w:date="2023-06-14T14:13:00Z"/>
                <w:rFonts w:hint="default"/>
                <w:vertAlign w:val="baseline"/>
                <w:lang w:val="ru-RU"/>
              </w:rPr>
            </w:pPr>
            <w:ins w:id="1149" w:author="polyd" w:date="2023-06-14T14:13:00Z">
              <w:r>
                <w:rPr>
                  <w:vertAlign w:val="baseline"/>
                  <w:lang w:val="ru-RU"/>
                </w:rPr>
                <w:t>Не</w:t>
              </w:r>
            </w:ins>
            <w:ins w:id="1150" w:author="polyd" w:date="2023-06-14T14:13:00Z">
              <w:r>
                <w:rPr>
                  <w:rFonts w:hint="default"/>
                  <w:vertAlign w:val="baseline"/>
                  <w:lang w:val="ru-RU"/>
                </w:rPr>
                <w:t xml:space="preserve"> отличается от </w:t>
              </w:r>
            </w:ins>
            <w:ins w:id="1151" w:author="polyd" w:date="2023-06-14T14:13:00Z">
              <w:r>
                <w:rPr>
                  <w:rFonts w:hint="default"/>
                  <w:vertAlign w:val="baseline"/>
                  <w:lang w:val="en-US"/>
                </w:rPr>
                <w:t>MT</w:t>
              </w:r>
            </w:ins>
            <w:ins w:id="1152" w:author="polyd" w:date="2023-06-14T14:13:00Z">
              <w:r>
                <w:rPr>
                  <w:rFonts w:hint="default"/>
                  <w:vertAlign w:val="baseline"/>
                  <w:lang w:val="ru-RU"/>
                </w:rPr>
                <w:t xml:space="preserve"> (Эксперимент +)</w:t>
              </w:r>
            </w:ins>
          </w:p>
        </w:tc>
        <w:tc>
          <w:tcPr>
            <w:tcW w:w="2393" w:type="dxa"/>
          </w:tcPr>
          <w:p>
            <w:pPr>
              <w:spacing w:after="0" w:line="240" w:lineRule="auto"/>
              <w:rPr>
                <w:ins w:id="1153" w:author="polyd" w:date="2023-06-14T14:13:00Z"/>
                <w:rFonts w:hint="default"/>
                <w:vertAlign w:val="baseline"/>
                <w:lang w:val="ru-RU"/>
              </w:rPr>
            </w:pPr>
            <w:ins w:id="1154" w:author="polyd" w:date="2023-06-14T14:13:00Z">
              <w:r>
                <w:rPr>
                  <w:rFonts w:hint="default"/>
                  <w:vertAlign w:val="baseline"/>
                  <w:lang w:val="ru-RU"/>
                </w:rPr>
                <w:t xml:space="preserve">Ниже, чем у </w:t>
              </w:r>
            </w:ins>
            <w:ins w:id="1155" w:author="polyd" w:date="2023-06-14T14:13:00Z">
              <w:r>
                <w:rPr>
                  <w:rFonts w:hint="default"/>
                  <w:vertAlign w:val="baseline"/>
                  <w:lang w:val="en-US"/>
                </w:rPr>
                <w:t>ME</w:t>
              </w:r>
            </w:ins>
            <w:ins w:id="1156" w:author="polyd" w:date="2023-06-14T14:13:00Z">
              <w:r>
                <w:rPr>
                  <w:rFonts w:hint="default"/>
                  <w:vertAlign w:val="baseline"/>
                  <w:lang w:val="ru-RU"/>
                </w:rPr>
                <w:t xml:space="preserve"> (Эксперимент +)</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57" w:author="polyd" w:date="2023-06-14T14:13:00Z"/>
        </w:trPr>
        <w:tc>
          <w:tcPr>
            <w:tcW w:w="2392" w:type="dxa"/>
            <w:vMerge w:val="restart"/>
          </w:tcPr>
          <w:p>
            <w:pPr>
              <w:spacing w:after="0" w:line="240" w:lineRule="auto"/>
              <w:rPr>
                <w:ins w:id="1158" w:author="polyd" w:date="2023-06-14T14:13:00Z"/>
                <w:rFonts w:hint="default"/>
                <w:vertAlign w:val="baseline"/>
                <w:lang w:val="ru-RU"/>
              </w:rPr>
            </w:pPr>
            <w:ins w:id="1159" w:author="polyd" w:date="2023-06-14T14:13:00Z">
              <w:r>
                <w:rPr>
                  <w:vertAlign w:val="baseline"/>
                  <w:lang w:val="ru-RU"/>
                </w:rPr>
                <w:t>Вероятность</w:t>
              </w:r>
            </w:ins>
            <w:ins w:id="1160" w:author="polyd" w:date="2023-06-14T14:13:00Z">
              <w:r>
                <w:rPr>
                  <w:rFonts w:hint="default"/>
                  <w:vertAlign w:val="baseline"/>
                  <w:lang w:val="ru-RU"/>
                </w:rPr>
                <w:t xml:space="preserve"> прикрепления </w:t>
              </w:r>
            </w:ins>
          </w:p>
        </w:tc>
        <w:tc>
          <w:tcPr>
            <w:tcW w:w="1196" w:type="dxa"/>
            <w:vAlign w:val="top"/>
          </w:tcPr>
          <w:p>
            <w:pPr>
              <w:spacing w:after="0" w:line="240" w:lineRule="auto"/>
              <w:rPr>
                <w:ins w:id="1161" w:author="polyd" w:date="2023-06-14T14:13:00Z"/>
                <w:rFonts w:hint="default" w:asciiTheme="minorHAnsi" w:hAnsiTheme="minorHAnsi" w:eastAsiaTheme="minorHAnsi" w:cstheme="minorBidi"/>
                <w:sz w:val="22"/>
                <w:szCs w:val="22"/>
                <w:vertAlign w:val="baseline"/>
                <w:lang w:val="en-US" w:eastAsia="en-US" w:bidi="ar-SA"/>
              </w:rPr>
            </w:pPr>
            <w:ins w:id="1162" w:author="polyd" w:date="2023-06-14T14:13:00Z">
              <w:r>
                <w:rPr>
                  <w:rFonts w:hint="default"/>
                  <w:vertAlign w:val="baseline"/>
                  <w:lang w:val="en-US"/>
                </w:rPr>
                <w:t>MT</w:t>
              </w:r>
            </w:ins>
          </w:p>
        </w:tc>
        <w:tc>
          <w:tcPr>
            <w:tcW w:w="3589" w:type="dxa"/>
          </w:tcPr>
          <w:p>
            <w:pPr>
              <w:spacing w:after="0" w:line="240" w:lineRule="auto"/>
              <w:rPr>
                <w:ins w:id="1163" w:author="polyd" w:date="2023-06-14T14:13:00Z"/>
                <w:rFonts w:hint="default"/>
                <w:vertAlign w:val="baseline"/>
                <w:lang w:val="ru-RU"/>
              </w:rPr>
            </w:pPr>
            <w:ins w:id="1164" w:author="polyd" w:date="2023-06-14T14:13:00Z">
              <w:r>
                <w:rPr>
                  <w:rFonts w:hint="default"/>
                  <w:vertAlign w:val="baseline"/>
                  <w:lang w:val="ru-RU"/>
                </w:rPr>
                <w:t xml:space="preserve">Не отличается от </w:t>
              </w:r>
            </w:ins>
            <w:ins w:id="1165" w:author="polyd" w:date="2023-06-14T14:13:00Z">
              <w:r>
                <w:rPr>
                  <w:rFonts w:hint="default"/>
                  <w:vertAlign w:val="baseline"/>
                  <w:lang w:val="en-US"/>
                </w:rPr>
                <w:t>ME</w:t>
              </w:r>
            </w:ins>
            <w:ins w:id="1166" w:author="polyd" w:date="2023-06-14T14:13:00Z">
              <w:r>
                <w:rPr>
                  <w:rFonts w:hint="default"/>
                  <w:vertAlign w:val="baseline"/>
                  <w:lang w:val="ru-RU"/>
                </w:rPr>
                <w:t xml:space="preserve"> (Эксперимент +)</w:t>
              </w:r>
            </w:ins>
          </w:p>
        </w:tc>
        <w:tc>
          <w:tcPr>
            <w:tcW w:w="2393" w:type="dxa"/>
          </w:tcPr>
          <w:p>
            <w:pPr>
              <w:spacing w:after="0" w:line="240" w:lineRule="auto"/>
              <w:rPr>
                <w:ins w:id="1167" w:author="polyd" w:date="2023-06-14T14:13:00Z"/>
                <w:rFonts w:hint="default"/>
                <w:vertAlign w:val="baseline"/>
                <w:lang w:val="en-US"/>
              </w:rPr>
            </w:pPr>
            <w:ins w:id="1168" w:author="polyd" w:date="2023-06-14T14:13:00Z">
              <w:r>
                <w:rPr>
                  <w:vertAlign w:val="baseline"/>
                  <w:lang w:val="ru-RU"/>
                </w:rPr>
                <w:t>Ниже</w:t>
              </w:r>
            </w:ins>
            <w:ins w:id="1169" w:author="polyd" w:date="2023-06-14T14:13:00Z">
              <w:r>
                <w:rPr>
                  <w:rFonts w:hint="default"/>
                  <w:vertAlign w:val="baseline"/>
                  <w:lang w:val="ru-RU"/>
                </w:rPr>
                <w:t xml:space="preserve">, чем у </w:t>
              </w:r>
            </w:ins>
            <w:ins w:id="1170" w:author="polyd" w:date="2023-06-14T14:13:00Z">
              <w:r>
                <w:rPr>
                  <w:rFonts w:hint="default"/>
                  <w:vertAlign w:val="baseline"/>
                  <w:lang w:val="en-US"/>
                </w:rPr>
                <w:t>ME</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71" w:author="polyd" w:date="2023-06-14T14:13:00Z"/>
        </w:trPr>
        <w:tc>
          <w:tcPr>
            <w:tcW w:w="2392" w:type="dxa"/>
            <w:vMerge w:val="continue"/>
          </w:tcPr>
          <w:p>
            <w:pPr>
              <w:spacing w:after="0" w:line="240" w:lineRule="auto"/>
              <w:rPr>
                <w:ins w:id="1172" w:author="polyd" w:date="2023-06-14T14:13:00Z"/>
                <w:vertAlign w:val="baseline"/>
              </w:rPr>
            </w:pPr>
          </w:p>
        </w:tc>
        <w:tc>
          <w:tcPr>
            <w:tcW w:w="1196" w:type="dxa"/>
            <w:vAlign w:val="top"/>
          </w:tcPr>
          <w:p>
            <w:pPr>
              <w:spacing w:after="0" w:line="240" w:lineRule="auto"/>
              <w:rPr>
                <w:ins w:id="1173" w:author="polyd" w:date="2023-06-14T14:13:00Z"/>
                <w:rFonts w:hint="default" w:asciiTheme="minorHAnsi" w:hAnsiTheme="minorHAnsi" w:eastAsiaTheme="minorHAnsi" w:cstheme="minorBidi"/>
                <w:sz w:val="22"/>
                <w:szCs w:val="22"/>
                <w:vertAlign w:val="baseline"/>
                <w:lang w:val="en-US" w:eastAsia="en-US" w:bidi="ar-SA"/>
              </w:rPr>
            </w:pPr>
            <w:ins w:id="1174" w:author="polyd" w:date="2023-06-14T14:13:00Z">
              <w:r>
                <w:rPr>
                  <w:rFonts w:hint="default"/>
                  <w:vertAlign w:val="baseline"/>
                  <w:lang w:val="en-US"/>
                </w:rPr>
                <w:t>ME</w:t>
              </w:r>
            </w:ins>
          </w:p>
        </w:tc>
        <w:tc>
          <w:tcPr>
            <w:tcW w:w="3589" w:type="dxa"/>
          </w:tcPr>
          <w:p>
            <w:pPr>
              <w:spacing w:after="0" w:line="240" w:lineRule="auto"/>
              <w:rPr>
                <w:ins w:id="1175" w:author="polyd" w:date="2023-06-14T14:13:00Z"/>
                <w:vertAlign w:val="baseline"/>
              </w:rPr>
            </w:pPr>
            <w:ins w:id="1176" w:author="polyd" w:date="2023-06-14T14:13:00Z">
              <w:r>
                <w:rPr>
                  <w:rFonts w:hint="default"/>
                  <w:vertAlign w:val="baseline"/>
                  <w:lang w:val="ru-RU"/>
                </w:rPr>
                <w:t xml:space="preserve">Не отличается от </w:t>
              </w:r>
            </w:ins>
            <w:ins w:id="1177" w:author="polyd" w:date="2023-06-14T14:13:00Z">
              <w:r>
                <w:rPr>
                  <w:rFonts w:hint="default"/>
                  <w:vertAlign w:val="baseline"/>
                  <w:lang w:val="en-US"/>
                </w:rPr>
                <w:t>MT</w:t>
              </w:r>
            </w:ins>
            <w:ins w:id="1178" w:author="polyd" w:date="2023-06-14T14:13:00Z">
              <w:r>
                <w:rPr>
                  <w:rFonts w:hint="default"/>
                  <w:vertAlign w:val="baseline"/>
                  <w:lang w:val="ru-RU"/>
                </w:rPr>
                <w:t xml:space="preserve"> (Эксперимент +)</w:t>
              </w:r>
            </w:ins>
          </w:p>
        </w:tc>
        <w:tc>
          <w:tcPr>
            <w:tcW w:w="2393" w:type="dxa"/>
          </w:tcPr>
          <w:p>
            <w:pPr>
              <w:spacing w:after="0" w:line="240" w:lineRule="auto"/>
              <w:rPr>
                <w:ins w:id="1179" w:author="polyd" w:date="2023-06-14T14:13:00Z"/>
                <w:rFonts w:hint="default"/>
                <w:vertAlign w:val="baseline"/>
                <w:lang w:val="en-US"/>
              </w:rPr>
            </w:pPr>
            <w:ins w:id="1180" w:author="polyd" w:date="2023-06-14T14:13:00Z">
              <w:r>
                <w:rPr>
                  <w:vertAlign w:val="baseline"/>
                  <w:lang w:val="ru-RU"/>
                </w:rPr>
                <w:t>Выше</w:t>
              </w:r>
            </w:ins>
            <w:ins w:id="1181" w:author="polyd" w:date="2023-06-14T14:13:00Z">
              <w:r>
                <w:rPr>
                  <w:rFonts w:hint="default"/>
                  <w:vertAlign w:val="baseline"/>
                  <w:lang w:val="ru-RU"/>
                </w:rPr>
                <w:t xml:space="preserve">, чем у </w:t>
              </w:r>
            </w:ins>
            <w:ins w:id="1182" w:author="polyd" w:date="2023-06-14T14:13:00Z">
              <w:r>
                <w:rPr>
                  <w:rFonts w:hint="default"/>
                  <w:vertAlign w:val="baseline"/>
                  <w:lang w:val="en-US"/>
                </w:rPr>
                <w:t>MT</w:t>
              </w:r>
            </w:ins>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83" w:author="polyd" w:date="2023-06-14T14:13:00Z"/>
        </w:trPr>
        <w:tc>
          <w:tcPr>
            <w:tcW w:w="2392" w:type="dxa"/>
            <w:vMerge w:val="restart"/>
          </w:tcPr>
          <w:p>
            <w:pPr>
              <w:spacing w:after="0" w:line="240" w:lineRule="auto"/>
              <w:rPr>
                <w:ins w:id="1184" w:author="polyd" w:date="2023-06-14T14:13:00Z"/>
                <w:rFonts w:hint="default"/>
                <w:vertAlign w:val="baseline"/>
                <w:lang w:val="ru-RU"/>
              </w:rPr>
            </w:pPr>
            <w:ins w:id="1185" w:author="polyd" w:date="2023-06-14T14:13:00Z">
              <w:r>
                <w:rPr>
                  <w:rFonts w:hint="default"/>
                  <w:vertAlign w:val="baseline"/>
                  <w:lang w:val="ru-RU"/>
                </w:rPr>
                <w:t>Доля открывшихся моллюсков</w:t>
              </w:r>
            </w:ins>
          </w:p>
        </w:tc>
        <w:tc>
          <w:tcPr>
            <w:tcW w:w="1196" w:type="dxa"/>
            <w:vAlign w:val="top"/>
          </w:tcPr>
          <w:p>
            <w:pPr>
              <w:spacing w:after="0" w:line="240" w:lineRule="auto"/>
              <w:rPr>
                <w:ins w:id="1186" w:author="polyd" w:date="2023-06-14T14:13:00Z"/>
                <w:rFonts w:hint="default" w:asciiTheme="minorHAnsi" w:hAnsiTheme="minorHAnsi" w:eastAsiaTheme="minorHAnsi" w:cstheme="minorBidi"/>
                <w:sz w:val="22"/>
                <w:szCs w:val="22"/>
                <w:vertAlign w:val="baseline"/>
                <w:lang w:val="ru-RU" w:eastAsia="en-US" w:bidi="ar-SA"/>
              </w:rPr>
            </w:pPr>
            <w:ins w:id="1187" w:author="polyd" w:date="2023-06-14T14:13:00Z">
              <w:r>
                <w:rPr>
                  <w:rFonts w:hint="default"/>
                  <w:vertAlign w:val="baseline"/>
                  <w:lang w:val="en-US"/>
                </w:rPr>
                <w:t>MT</w:t>
              </w:r>
            </w:ins>
          </w:p>
        </w:tc>
        <w:tc>
          <w:tcPr>
            <w:tcW w:w="3589" w:type="dxa"/>
          </w:tcPr>
          <w:p>
            <w:pPr>
              <w:spacing w:after="0" w:line="240" w:lineRule="auto"/>
              <w:rPr>
                <w:ins w:id="1188" w:author="polyd" w:date="2023-06-14T14:13:00Z"/>
                <w:rFonts w:hint="default"/>
                <w:vertAlign w:val="baseline"/>
                <w:lang w:val="ru-RU"/>
              </w:rPr>
            </w:pPr>
          </w:p>
        </w:tc>
        <w:tc>
          <w:tcPr>
            <w:tcW w:w="2393" w:type="dxa"/>
          </w:tcPr>
          <w:p>
            <w:pPr>
              <w:spacing w:after="0" w:line="240" w:lineRule="auto"/>
              <w:rPr>
                <w:ins w:id="1189" w:author="polyd" w:date="2023-06-14T14:13:00Z"/>
                <w:vertAlign w:val="baseline"/>
                <w:lang w:val="ru-RU"/>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90" w:author="polyd" w:date="2023-06-14T14:13:00Z"/>
        </w:trPr>
        <w:tc>
          <w:tcPr>
            <w:tcW w:w="2392" w:type="dxa"/>
            <w:vMerge w:val="continue"/>
          </w:tcPr>
          <w:p>
            <w:pPr>
              <w:spacing w:after="0" w:line="240" w:lineRule="auto"/>
              <w:rPr>
                <w:ins w:id="1191" w:author="polyd" w:date="2023-06-14T14:13:00Z"/>
                <w:vertAlign w:val="baseline"/>
              </w:rPr>
            </w:pPr>
          </w:p>
        </w:tc>
        <w:tc>
          <w:tcPr>
            <w:tcW w:w="1196" w:type="dxa"/>
            <w:vAlign w:val="top"/>
          </w:tcPr>
          <w:p>
            <w:pPr>
              <w:spacing w:after="0" w:line="240" w:lineRule="auto"/>
              <w:rPr>
                <w:ins w:id="1192" w:author="polyd" w:date="2023-06-14T14:13:00Z"/>
                <w:rFonts w:hint="default" w:asciiTheme="minorHAnsi" w:hAnsiTheme="minorHAnsi" w:eastAsiaTheme="minorHAnsi" w:cstheme="minorBidi"/>
                <w:sz w:val="22"/>
                <w:szCs w:val="22"/>
                <w:vertAlign w:val="baseline"/>
                <w:lang w:val="en-US" w:eastAsia="en-US" w:bidi="ar-SA"/>
              </w:rPr>
            </w:pPr>
            <w:ins w:id="1193" w:author="polyd" w:date="2023-06-14T14:13:00Z">
              <w:r>
                <w:rPr>
                  <w:rFonts w:hint="default"/>
                  <w:vertAlign w:val="baseline"/>
                  <w:lang w:val="en-US"/>
                </w:rPr>
                <w:t>ME</w:t>
              </w:r>
            </w:ins>
          </w:p>
        </w:tc>
        <w:tc>
          <w:tcPr>
            <w:tcW w:w="3589" w:type="dxa"/>
          </w:tcPr>
          <w:p>
            <w:pPr>
              <w:spacing w:after="0" w:line="240" w:lineRule="auto"/>
              <w:rPr>
                <w:ins w:id="1194" w:author="polyd" w:date="2023-06-14T14:13:00Z"/>
                <w:rFonts w:hint="default"/>
                <w:vertAlign w:val="baseline"/>
                <w:lang w:val="ru-RU"/>
              </w:rPr>
            </w:pPr>
          </w:p>
        </w:tc>
        <w:tc>
          <w:tcPr>
            <w:tcW w:w="2393" w:type="dxa"/>
          </w:tcPr>
          <w:p>
            <w:pPr>
              <w:spacing w:after="0" w:line="240" w:lineRule="auto"/>
              <w:rPr>
                <w:ins w:id="1195" w:author="polyd" w:date="2023-06-14T14:13:00Z"/>
                <w:vertAlign w:val="baseline"/>
                <w:lang w:val="ru-RU"/>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196" w:author="polyd" w:date="2023-06-14T14:13:00Z"/>
        </w:trPr>
        <w:tc>
          <w:tcPr>
            <w:tcW w:w="2392" w:type="dxa"/>
            <w:vMerge w:val="restart"/>
          </w:tcPr>
          <w:p>
            <w:pPr>
              <w:spacing w:after="0" w:line="240" w:lineRule="auto"/>
              <w:rPr>
                <w:ins w:id="1197" w:author="polyd" w:date="2023-06-14T14:13:00Z"/>
                <w:rFonts w:hint="default"/>
                <w:vertAlign w:val="baseline"/>
                <w:lang w:val="ru-RU"/>
              </w:rPr>
            </w:pPr>
            <w:ins w:id="1198" w:author="polyd" w:date="2023-06-14T14:13:00Z">
              <w:r>
                <w:rPr>
                  <w:vertAlign w:val="baseline"/>
                  <w:lang w:val="ru-RU"/>
                </w:rPr>
                <w:t>Выживаемость</w:t>
              </w:r>
            </w:ins>
          </w:p>
        </w:tc>
        <w:tc>
          <w:tcPr>
            <w:tcW w:w="1196" w:type="dxa"/>
            <w:vAlign w:val="top"/>
          </w:tcPr>
          <w:p>
            <w:pPr>
              <w:spacing w:after="0" w:line="240" w:lineRule="auto"/>
              <w:rPr>
                <w:ins w:id="1199" w:author="polyd" w:date="2023-06-14T14:13:00Z"/>
                <w:rFonts w:hint="default" w:asciiTheme="minorHAnsi" w:hAnsiTheme="minorHAnsi" w:eastAsiaTheme="minorHAnsi" w:cstheme="minorBidi"/>
                <w:sz w:val="22"/>
                <w:szCs w:val="22"/>
                <w:vertAlign w:val="baseline"/>
                <w:lang w:val="en-US" w:eastAsia="en-US" w:bidi="ar-SA"/>
              </w:rPr>
            </w:pPr>
            <w:ins w:id="1200" w:author="polyd" w:date="2023-06-14T14:13:00Z">
              <w:r>
                <w:rPr>
                  <w:rFonts w:hint="default"/>
                  <w:vertAlign w:val="baseline"/>
                  <w:lang w:val="en-US"/>
                </w:rPr>
                <w:t>MT</w:t>
              </w:r>
            </w:ins>
          </w:p>
        </w:tc>
        <w:tc>
          <w:tcPr>
            <w:tcW w:w="3589" w:type="dxa"/>
          </w:tcPr>
          <w:p>
            <w:pPr>
              <w:spacing w:after="0" w:line="240" w:lineRule="auto"/>
              <w:rPr>
                <w:ins w:id="1201" w:author="polyd" w:date="2023-06-14T14:13:00Z"/>
                <w:rFonts w:hint="default"/>
                <w:vertAlign w:val="baseline"/>
                <w:lang w:val="ru-RU"/>
              </w:rPr>
            </w:pPr>
          </w:p>
        </w:tc>
        <w:tc>
          <w:tcPr>
            <w:tcW w:w="2393" w:type="dxa"/>
          </w:tcPr>
          <w:p>
            <w:pPr>
              <w:spacing w:after="0" w:line="240" w:lineRule="auto"/>
              <w:rPr>
                <w:ins w:id="1202" w:author="polyd" w:date="2023-06-14T14:13:00Z"/>
                <w:vertAlign w:val="baseline"/>
                <w:lang w:val="ru-RU"/>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203" w:author="polyd" w:date="2023-06-14T14:13:00Z"/>
        </w:trPr>
        <w:tc>
          <w:tcPr>
            <w:tcW w:w="2392" w:type="dxa"/>
            <w:vMerge w:val="continue"/>
          </w:tcPr>
          <w:p>
            <w:pPr>
              <w:spacing w:after="0" w:line="240" w:lineRule="auto"/>
              <w:rPr>
                <w:ins w:id="1204" w:author="polyd" w:date="2023-06-14T14:13:00Z"/>
                <w:vertAlign w:val="baseline"/>
              </w:rPr>
            </w:pPr>
          </w:p>
        </w:tc>
        <w:tc>
          <w:tcPr>
            <w:tcW w:w="1196" w:type="dxa"/>
            <w:vAlign w:val="top"/>
          </w:tcPr>
          <w:p>
            <w:pPr>
              <w:spacing w:after="0" w:line="240" w:lineRule="auto"/>
              <w:rPr>
                <w:ins w:id="1205" w:author="polyd" w:date="2023-06-14T14:13:00Z"/>
                <w:rFonts w:hint="default" w:asciiTheme="minorHAnsi" w:hAnsiTheme="minorHAnsi" w:eastAsiaTheme="minorHAnsi" w:cstheme="minorBidi"/>
                <w:sz w:val="22"/>
                <w:szCs w:val="22"/>
                <w:vertAlign w:val="baseline"/>
                <w:lang w:val="en-US" w:eastAsia="en-US" w:bidi="ar-SA"/>
              </w:rPr>
            </w:pPr>
            <w:ins w:id="1206" w:author="polyd" w:date="2023-06-14T14:13:00Z">
              <w:r>
                <w:rPr>
                  <w:rFonts w:hint="default"/>
                  <w:vertAlign w:val="baseline"/>
                  <w:lang w:val="en-US"/>
                </w:rPr>
                <w:t>ME</w:t>
              </w:r>
            </w:ins>
          </w:p>
        </w:tc>
        <w:tc>
          <w:tcPr>
            <w:tcW w:w="3589" w:type="dxa"/>
          </w:tcPr>
          <w:p>
            <w:pPr>
              <w:spacing w:after="0" w:line="240" w:lineRule="auto"/>
              <w:rPr>
                <w:ins w:id="1207" w:author="polyd" w:date="2023-06-14T14:13:00Z"/>
                <w:rFonts w:hint="default"/>
                <w:vertAlign w:val="baseline"/>
                <w:lang w:val="ru-RU"/>
              </w:rPr>
            </w:pPr>
          </w:p>
        </w:tc>
        <w:tc>
          <w:tcPr>
            <w:tcW w:w="2393" w:type="dxa"/>
          </w:tcPr>
          <w:p>
            <w:pPr>
              <w:spacing w:after="0" w:line="240" w:lineRule="auto"/>
              <w:rPr>
                <w:ins w:id="1208" w:author="polyd" w:date="2023-06-14T14:13:00Z"/>
                <w:vertAlign w:val="baseline"/>
                <w:lang w:val="ru-RU"/>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209" w:author="polyd" w:date="2023-06-14T14:13:00Z"/>
        </w:trPr>
        <w:tc>
          <w:tcPr>
            <w:tcW w:w="2392" w:type="dxa"/>
            <w:vMerge w:val="restart"/>
          </w:tcPr>
          <w:p>
            <w:pPr>
              <w:spacing w:after="0" w:line="240" w:lineRule="auto"/>
              <w:rPr>
                <w:ins w:id="1210" w:author="polyd" w:date="2023-06-14T14:13:00Z"/>
                <w:rFonts w:hint="default"/>
                <w:vertAlign w:val="baseline"/>
                <w:lang w:val="ru-RU"/>
              </w:rPr>
            </w:pPr>
            <w:ins w:id="1211" w:author="polyd" w:date="2023-06-14T14:13:00Z">
              <w:r>
                <w:rPr>
                  <w:vertAlign w:val="baseline"/>
                  <w:lang w:val="ru-RU"/>
                </w:rPr>
                <w:t>Концентрация</w:t>
              </w:r>
            </w:ins>
            <w:ins w:id="1212" w:author="polyd" w:date="2023-06-14T14:13:00Z">
              <w:r>
                <w:rPr>
                  <w:rFonts w:hint="default"/>
                  <w:vertAlign w:val="baseline"/>
                  <w:lang w:val="ru-RU"/>
                </w:rPr>
                <w:t xml:space="preserve"> осмолитов</w:t>
              </w:r>
            </w:ins>
          </w:p>
        </w:tc>
        <w:tc>
          <w:tcPr>
            <w:tcW w:w="1196" w:type="dxa"/>
            <w:vAlign w:val="top"/>
          </w:tcPr>
          <w:p>
            <w:pPr>
              <w:spacing w:after="0" w:line="240" w:lineRule="auto"/>
              <w:rPr>
                <w:ins w:id="1213" w:author="polyd" w:date="2023-06-14T14:13:00Z"/>
                <w:rFonts w:hint="default" w:asciiTheme="minorHAnsi" w:hAnsiTheme="minorHAnsi" w:eastAsiaTheme="minorHAnsi" w:cstheme="minorBidi"/>
                <w:sz w:val="22"/>
                <w:szCs w:val="22"/>
                <w:vertAlign w:val="baseline"/>
                <w:lang w:val="en-US" w:eastAsia="en-US" w:bidi="ar-SA"/>
              </w:rPr>
            </w:pPr>
            <w:ins w:id="1214" w:author="polyd" w:date="2023-06-14T14:13:00Z">
              <w:r>
                <w:rPr>
                  <w:rFonts w:hint="default"/>
                  <w:vertAlign w:val="baseline"/>
                  <w:lang w:val="en-US"/>
                </w:rPr>
                <w:t>MT</w:t>
              </w:r>
            </w:ins>
          </w:p>
        </w:tc>
        <w:tc>
          <w:tcPr>
            <w:tcW w:w="3589" w:type="dxa"/>
          </w:tcPr>
          <w:p>
            <w:pPr>
              <w:spacing w:after="0" w:line="240" w:lineRule="auto"/>
              <w:rPr>
                <w:ins w:id="1215" w:author="polyd" w:date="2023-06-14T14:13:00Z"/>
                <w:rFonts w:hint="default"/>
                <w:vertAlign w:val="baseline"/>
                <w:lang w:val="ru-RU"/>
              </w:rPr>
            </w:pPr>
          </w:p>
        </w:tc>
        <w:tc>
          <w:tcPr>
            <w:tcW w:w="2393" w:type="dxa"/>
          </w:tcPr>
          <w:p>
            <w:pPr>
              <w:spacing w:after="0" w:line="240" w:lineRule="auto"/>
              <w:rPr>
                <w:ins w:id="1216" w:author="polyd" w:date="2023-06-14T14:13:00Z"/>
                <w:vertAlign w:val="baseline"/>
                <w:lang w:val="ru-RU"/>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ins w:id="1217" w:author="polyd" w:date="2023-06-14T14:13:00Z"/>
        </w:trPr>
        <w:tc>
          <w:tcPr>
            <w:tcW w:w="2392" w:type="dxa"/>
            <w:vMerge w:val="continue"/>
          </w:tcPr>
          <w:p>
            <w:pPr>
              <w:spacing w:after="0" w:line="240" w:lineRule="auto"/>
              <w:rPr>
                <w:ins w:id="1218" w:author="polyd" w:date="2023-06-14T14:13:00Z"/>
                <w:vertAlign w:val="baseline"/>
              </w:rPr>
            </w:pPr>
          </w:p>
        </w:tc>
        <w:tc>
          <w:tcPr>
            <w:tcW w:w="1196" w:type="dxa"/>
            <w:vAlign w:val="top"/>
          </w:tcPr>
          <w:p>
            <w:pPr>
              <w:spacing w:after="0" w:line="240" w:lineRule="auto"/>
              <w:rPr>
                <w:ins w:id="1219" w:author="polyd" w:date="2023-06-14T14:13:00Z"/>
                <w:rFonts w:hint="default" w:asciiTheme="minorHAnsi" w:hAnsiTheme="minorHAnsi" w:eastAsiaTheme="minorHAnsi" w:cstheme="minorBidi"/>
                <w:sz w:val="22"/>
                <w:szCs w:val="22"/>
                <w:vertAlign w:val="baseline"/>
                <w:lang w:val="en-US" w:eastAsia="en-US" w:bidi="ar-SA"/>
              </w:rPr>
            </w:pPr>
            <w:ins w:id="1220" w:author="polyd" w:date="2023-06-14T14:13:00Z">
              <w:r>
                <w:rPr>
                  <w:rFonts w:hint="default"/>
                  <w:vertAlign w:val="baseline"/>
                  <w:lang w:val="en-US"/>
                </w:rPr>
                <w:t>ME</w:t>
              </w:r>
            </w:ins>
          </w:p>
        </w:tc>
        <w:tc>
          <w:tcPr>
            <w:tcW w:w="3589" w:type="dxa"/>
          </w:tcPr>
          <w:p>
            <w:pPr>
              <w:spacing w:after="0" w:line="240" w:lineRule="auto"/>
              <w:rPr>
                <w:ins w:id="1221" w:author="polyd" w:date="2023-06-14T14:13:00Z"/>
                <w:rFonts w:hint="default"/>
                <w:vertAlign w:val="baseline"/>
                <w:lang w:val="ru-RU"/>
              </w:rPr>
            </w:pPr>
          </w:p>
        </w:tc>
        <w:tc>
          <w:tcPr>
            <w:tcW w:w="2393" w:type="dxa"/>
          </w:tcPr>
          <w:p>
            <w:pPr>
              <w:spacing w:after="0" w:line="240" w:lineRule="auto"/>
              <w:rPr>
                <w:ins w:id="1222" w:author="polyd" w:date="2023-06-14T14:13:00Z"/>
                <w:vertAlign w:val="baseline"/>
                <w:lang w:val="ru-RU"/>
              </w:rPr>
            </w:pPr>
          </w:p>
        </w:tc>
      </w:tr>
    </w:tbl>
    <w:p>
      <w:pPr>
        <w:spacing w:after="0" w:line="240" w:lineRule="auto"/>
        <w:rPr>
          <w:ins w:id="1223" w:author="polyd" w:date="2023-06-14T14:13:00Z"/>
        </w:rPr>
      </w:pPr>
    </w:p>
    <w:p>
      <w:pPr>
        <w:spacing w:after="0" w:line="240" w:lineRule="auto"/>
        <w:rPr>
          <w:ins w:id="1224" w:author="polyd" w:date="2023-06-14T14:13:00Z"/>
        </w:rPr>
      </w:pPr>
    </w:p>
    <w:p>
      <w:pPr>
        <w:rPr>
          <w:b/>
        </w:rPr>
      </w:pPr>
    </w:p>
    <w:p>
      <w:pPr>
        <w:spacing w:after="0" w:line="240" w:lineRule="auto"/>
        <w:ind w:firstLine="708"/>
      </w:pPr>
      <w:r>
        <w:t xml:space="preserve">Как уже не раз отмечалось, исследования, в которых сравниваются экофизиологические особенности МТ и МЕ, довольно редки и противоречивы. В литературе (особенно европейской) существует некоторая предвзятость в оценке способности МТ переносить гипосалинные условия </w:t>
      </w:r>
      <w:r>
        <w:fldChar w:fldCharType="begin" w:fldLock="1"/>
      </w:r>
      <w:r>
        <w:instrText xml:space="preserve">ADDIN CSL_CITATION {"citationItems":[{"id":"ITEM-1","itemData":{"DOI":"10.1111/j.1365-294X.2004.02379.x","ISSN":"09621083","PMID":"15660932","abstract":"Few marine hybrid zones have been studied extensively, the major exception being the hybrid zone between the mussels Mytilus edulis and Mytilus galloprovincialis in southwestern Europe. Here, we focus on two less studied hybrid zones that also involve Mytilus spp.; Mytilus edulis and Mytilus trossulus are sympatric and hybridize on both western and eastern coasts of the Atlantic Ocean. We review the dynamics of hybridization in these two hybrid zones and evaluate the role of local adaptation for maintaining species boundaries. In Scandinavia, hybridization and gene introgression is so extensive that no individuals with pure M. trossulus genotypes have been found. However, M. trossulus alleles are maintained at high frequencies in the extremely low salinity Baltic Sea for some allozyme genes. A synthesis of reciprocal transplantation experiments between different salinity regimes shows that unlinked Gpi and Pgm alleles change frequency following transplantation, such that posttransplantation allelic composition resembles native populations found in the same salinity. These experiments provide strong evidence for salinity adaptation at Gpi and Pgm (or genes linked to them). In the Canadian Maritimes, pure M. edulis and M. trossulus individuals are abundant, and limited data suggest that M. edulis predominates in low salinity and sheltered conditions, whereas M. trossulus are more abundant on the wave-exposed open coasts. We suggest that these conflicting patterns of species segregation are, in part, caused by local adaptation of Scandinavian M. trossulus to the extremely low salinity Baltic Sea environment.","author":[{"dropping-particle":"","family":"Riginos","given":"C.","non-dropping-particle":"","parse-names":false,"suffix":""},{"dropping-particle":"","family":"Cunningham","given":"C. W.","non-dropping-particle":"","parse-names":false,"suffix":""}],"container-title":"Molecular Ecology","id":"ITEM-1","issue":"2","issued":{"date-parts":[["2005"]]},"page":"381-400","title":"Local adaptation and species segregation in two mussel ( Mytilus edulis × Mytilus trossulus ) hybrid zones","type":"article-journal","volume":"14"},"uris":["http://www.mendeley.com/documents/?uuid=3bd3fca8-3462-4753-b018-a85c0ab41aed"]}],"mendeley":{"formattedCitation":"(Riginos &amp; Cunningham, 2005)","plainTextFormattedCitation":"(Riginos &amp; Cunningham, 2005)","previouslyFormattedCitation":"(Riginos &amp; Cunningham, 2005)"},"properties":{"noteIndex":0},"schema":"https://github.com/citation-style-language/schema/raw/master/csl-citation.json"}</w:instrText>
      </w:r>
      <w:r>
        <w:fldChar w:fldCharType="separate"/>
      </w:r>
      <w:r>
        <w:t>(Riginos &amp; Cunningham, 2005)</w:t>
      </w:r>
      <w:r>
        <w:fldChar w:fldCharType="end"/>
      </w:r>
      <w:r>
        <w:t xml:space="preserve">. Такая предвзятость связана с тем, что многие исследования по оценке толерантных диапазонов к солености у МТ выполнены на балтийских мидиях, которые, как уже отмечалось, являются, по-видимому, совершенно иной генетической и физиологической сущностью, нежели остальные МТ Северной Атлантики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Наши результаты, с одной стороны, в некоторой степени подтверждают</w:t>
      </w:r>
      <w:ins w:id="1225" w:author="polyd" w:date="2023-06-14T15:58:35Z">
        <w:r>
          <w:rPr>
            <w:rFonts w:hint="default"/>
            <w:lang w:val="ru-RU"/>
          </w:rPr>
          <w:t xml:space="preserve"> </w:t>
        </w:r>
      </w:ins>
      <w:del w:id="1226" w:author="polyd" w:date="2023-06-14T15:58:29Z">
        <w:r>
          <w:rPr/>
          <w:delText xml:space="preserve"> славу, закрепившуюся за МТ, как </w:delText>
        </w:r>
      </w:del>
      <w:ins w:id="1227" w:author="polyd" w:date="2023-06-14T15:58:29Z">
        <w:r>
          <w:rPr>
            <w:lang w:val="ru-RU"/>
          </w:rPr>
          <w:t>с</w:t>
        </w:r>
      </w:ins>
      <w:ins w:id="1228" w:author="polyd" w:date="2023-06-14T15:58:30Z">
        <w:r>
          <w:rPr>
            <w:lang w:val="ru-RU"/>
          </w:rPr>
          <w:t>пособ</w:t>
        </w:r>
      </w:ins>
      <w:ins w:id="1229" w:author="polyd" w:date="2023-06-14T15:58:31Z">
        <w:r>
          <w:rPr>
            <w:lang w:val="ru-RU"/>
          </w:rPr>
          <w:t>ность</w:t>
        </w:r>
      </w:ins>
      <w:ins w:id="1230" w:author="polyd" w:date="2023-06-14T15:58:32Z">
        <w:r>
          <w:rPr>
            <w:rFonts w:hint="default"/>
            <w:lang w:val="ru-RU"/>
          </w:rPr>
          <w:t xml:space="preserve"> </w:t>
        </w:r>
      </w:ins>
      <w:ins w:id="1231" w:author="polyd" w:date="2023-06-14T15:58:40Z">
        <w:r>
          <w:rPr>
            <w:rFonts w:hint="default"/>
            <w:lang w:val="en-US"/>
          </w:rPr>
          <w:t>MT</w:t>
        </w:r>
      </w:ins>
      <w:ins w:id="1232" w:author="polyd" w:date="2023-06-14T15:58:41Z">
        <w:r>
          <w:rPr>
            <w:rFonts w:hint="default"/>
            <w:lang w:val="en-US"/>
          </w:rPr>
          <w:t xml:space="preserve"> </w:t>
        </w:r>
      </w:ins>
      <w:del w:id="1233" w:author="polyd" w:date="2023-06-14T15:58:45Z">
        <w:r>
          <w:rPr/>
          <w:delText xml:space="preserve">за мидиями, особенно успешно </w:delText>
        </w:r>
      </w:del>
      <w:r>
        <w:t>перенос</w:t>
      </w:r>
      <w:ins w:id="1234" w:author="polyd" w:date="2023-06-14T15:58:51Z">
        <w:r>
          <w:rPr>
            <w:rFonts w:hint="default"/>
            <w:lang w:val="ru-RU"/>
          </w:rPr>
          <w:t>ить</w:t>
        </w:r>
      </w:ins>
      <w:ins w:id="1235" w:author="polyd" w:date="2023-06-14T15:58:52Z">
        <w:r>
          <w:rPr>
            <w:rFonts w:hint="default"/>
            <w:lang w:val="ru-RU"/>
          </w:rPr>
          <w:t xml:space="preserve"> </w:t>
        </w:r>
      </w:ins>
      <w:del w:id="1236" w:author="polyd" w:date="2023-06-14T15:58:54Z">
        <w:r>
          <w:rPr/>
          <w:delText xml:space="preserve">ящими </w:delText>
        </w:r>
      </w:del>
      <w:r>
        <w:t xml:space="preserve">гипосалинные условия. Однако, с другой стороны, демонстрируют, что различия в соленостных адаптациях между МЕ и МТ, скорее всего, переоценены. </w:t>
      </w:r>
    </w:p>
    <w:p>
      <w:pPr>
        <w:spacing w:after="0" w:line="240" w:lineRule="auto"/>
        <w:ind w:firstLine="708"/>
      </w:pPr>
      <w:r>
        <w:t xml:space="preserve">В поведенческих реакциях мидий на динамическое изменение солености мы практически не обнаружили сколько-нибудь серьезных различий между видами. Мы предполагали, что основные различия в реакции схлопывания створок раковины между МТ и МЕ будут проявляться в том, как реагируют на соленость крупные и мелкие животные двух видов. Однако, размер животных не влиял на поведенческие реакции (в итоговую модель мы размер мидий не включили). Оба вида мидий открывались несколько «раньше», чем закрывались, что, в целом, согласуется с литературными данными по поведенческим реакциям мидий в изменяющейся солености </w:t>
      </w:r>
      <w:r>
        <w:fldChar w:fldCharType="begin" w:fldLock="1"/>
      </w:r>
      <w:r>
        <w:instrText xml:space="preserve">ADDIN CSL_CITATION {"citationItems":[{"id":"ITEM-1","itemData":{"DOI":"10.1007/BF02908743","ISSN":"01743597","abstract":"One of the most effective techniques for evaluating stress is the analysis of developmental stability, measured by stochastic variation based particularly on fluctuating asymmetry, i.e. a variance in random deviations from perfect bilateral symmetry. However, the application of morphological methods is only possible when an organism lives under testing conditions during a significant part of its ontogenesis. Contrary to morphological characters, behavior can change very fast. Consequently, methods based on behavioural characters may have advantages over more traditional approaches. In this study we describe the technique of assessing stochastic variation, using not morphological, but behavioural characters. To measure stochastic variation of behavioural response, we assessed the stability of the isolation reaction of blue mussel Mytilus edulis at regular changes of salinity. With increasing temperature from +12°C to +20°C stochastic variation of the isolation reaction increased, which is a common response to change of environmental conditions. In this way, we have developed a method of assessing stochastic variation of behavioural response in molluscs. This method may find a great range of applications, because its usage does not require keeping animals in tested conditions for a long time.","author":[{"dropping-particle":"","family":"Lajus","given":"D. L.","non-dropping-particle":"","parse-names":false,"suffix":""},{"dropping-particle":"","family":"Sukhotin","given":"A. A.","non-dropping-particle":"","parse-names":false,"suffix":""}],"container-title":"Helgolander Meeresuntersuchungen","id":"ITEM-1","issue":"2","issued":{"date-parts":[["1998"]]},"page":"141-145","title":"A new approach for the assessment of stochastic variation: Analysis of behavioural response in blue mussel (Mytilus edulis L.)","type":"article-journal","volume":"52"},"uris":["http://www.mendeley.com/documents/?uuid=5ef85e79-6bff-49c2-8534-66d78c0b0912"]},{"id":"ITEM-2","itemData":{"DOI":"10.1016/S0022-0981(02)00497-5","ISSN":"00220981","abstract":"We studied age and size dependence of pumping and respiration rates, mortality during prolonged air exposure and the changes in behavioural response to cyclic salinity fluctuations combined with elevated temperatures in the White Sea blue mussels Mytilus edulis L. Five age groups (2-9 years) and three size groups: small (S, mean wet tissue mass 0.12 g), medium (M, mean wet tissue mass 0.39 g) and large (L, mean wet tissue mass 0.78 g) were analysed. Respiration rate was measured in closed respirometers. Pumping rate was determined by a laser beam to monitor the changes in water level when the inhalant and exhalant siphons were in separate compartments of the aquarium. To study their response to environmental stress, the mussels were subjected to cyclic salinity fluctuations at normal (10°C) and elevated (20°C) temperatures. Two parameters were noted: (1) the salinity at which shell valves either opened or closed at both temperatures, and (2) intra-individual variation of the behavioural response to salinity changes at both temperatures. Size and age affect physiological processes in the blue mussel. The responses of M. edulis to environmental stress including low salinity, elevated temperature and air exposure as well as respiration rate are generally size-dependent. Effects of age on sensitivity to low salinity and survival in air are minor. Pumping rates of mussels are significantly affected by both size and age of the animals. The disproportional decrease of pumping rate is observed at the age of about 7-8 years old. © 2002 Elsevier Science B.V. All rights reserved.","author":[{"dropping-particle":"","family":"Sukhotin","given":"A. A.","non-dropping-particle":"","parse-names":false,"suffix":""},{"dropping-particle":"","family":"Lajus","given":"D. L.","non-dropping-particle":"","parse-names":false,"suffix":""},{"dropping-particle":"","family":"Lesin","given":"P. A.","non-dropping-particle":"","parse-names":false,"suffix":""}],"container-title":"Journal of Experimental Marine Biology and Ecology","id":"ITEM-2","issue":"1-2","issued":{"date-parts":[["2003"]]},"page":"129-144","title":"Influence of age and size on pumping activity and stress resistance in the marine bivalve Mytilus edulis L.","type":"article-journal","volume":"284"},"uris":["http://www.mendeley.com/documents/?uuid=47610ab2-24e7-48b7-a962-1dc72d98101d"]}],"mendeley":{"formattedCitation":"(Lajus &amp; Sukhotin, 1998; A. A. Sukhotin et al., 2003)","plainTextFormattedCitation":"(Lajus &amp; Sukhotin, 1998; A. A. Sukhotin et al., 2003)","previouslyFormattedCitation":"(Lajus &amp; Sukhotin, 1998; A. A. Sukhotin et al., 2003)"},"properties":{"noteIndex":0},"schema":"https://github.com/citation-style-language/schema/raw/master/csl-citation.json"}</w:instrText>
      </w:r>
      <w:r>
        <w:fldChar w:fldCharType="separate"/>
      </w:r>
      <w:r>
        <w:t>(Lajus &amp; Sukhotin, 1998; A. A. Sukhotin et al., 2003)</w:t>
      </w:r>
      <w:r>
        <w:fldChar w:fldCharType="end"/>
      </w:r>
      <w:r>
        <w:t xml:space="preserve">. Те различия, которые мы обнаружили, были хоть и </w:t>
      </w:r>
      <w:del w:id="1237" w:author="polyd" w:date="2023-06-14T15:59:45Z">
        <w:r>
          <w:rPr/>
          <w:delText>достоверными</w:delText>
        </w:r>
      </w:del>
      <w:ins w:id="1238" w:author="polyd" w:date="2023-06-14T15:59:45Z">
        <w:r>
          <w:rPr>
            <w:lang w:val="ru-RU"/>
          </w:rPr>
          <w:t>ст</w:t>
        </w:r>
      </w:ins>
      <w:ins w:id="1239" w:author="polyd" w:date="2023-06-14T15:59:46Z">
        <w:r>
          <w:rPr>
            <w:lang w:val="ru-RU"/>
          </w:rPr>
          <w:t>а</w:t>
        </w:r>
      </w:ins>
      <w:ins w:id="1240" w:author="polyd" w:date="2023-06-14T15:59:47Z">
        <w:r>
          <w:rPr>
            <w:lang w:val="ru-RU"/>
          </w:rPr>
          <w:t>тисти</w:t>
        </w:r>
      </w:ins>
      <w:ins w:id="1241" w:author="polyd" w:date="2023-06-14T15:59:48Z">
        <w:r>
          <w:rPr>
            <w:lang w:val="ru-RU"/>
          </w:rPr>
          <w:t>чески</w:t>
        </w:r>
      </w:ins>
      <w:ins w:id="1242" w:author="polyd" w:date="2023-06-14T15:59:49Z">
        <w:r>
          <w:rPr>
            <w:rFonts w:hint="default"/>
            <w:lang w:val="ru-RU"/>
          </w:rPr>
          <w:t xml:space="preserve"> знач</w:t>
        </w:r>
      </w:ins>
      <w:ins w:id="1243" w:author="polyd" w:date="2023-06-14T15:59:50Z">
        <w:r>
          <w:rPr>
            <w:rFonts w:hint="default"/>
            <w:lang w:val="ru-RU"/>
          </w:rPr>
          <w:t>имы</w:t>
        </w:r>
      </w:ins>
      <w:ins w:id="1244" w:author="polyd" w:date="2023-06-14T15:59:51Z">
        <w:r>
          <w:rPr>
            <w:rFonts w:hint="default"/>
            <w:lang w:val="ru-RU"/>
          </w:rPr>
          <w:t>ми</w:t>
        </w:r>
      </w:ins>
      <w:r>
        <w:t xml:space="preserve">, но очень небольшими – МТ закрывали свои створки при солености на 1-2‰ выше, чем МЕ. Однако, МТ оставались открытыми чаще, чем МЕ, именно в условиях экстремально низкой солености (10‰). Некоторые авторы предполагают, что раннее закрытие створок – является признаком адаптации к таким местообитаниям, где наблюдается частая флюктуация солености и резкое опреснение </w:t>
      </w:r>
      <w:r>
        <w:fldChar w:fldCharType="begin" w:fldLock="1"/>
      </w:r>
      <w:r>
        <w:instrText xml:space="preserve">ADDIN CSL_CITATION {"citationItems":[{"id":"ITEM-1","itemData":{"DOI":"10.1242/jeb.02259","author":[{"dropping-particle":"","family":"Braby","given":"Caren E","non-dropping-particle":"","parse-names":false,"suffix":""},{"dropping-particle":"","family":"Somero","given":"George N","non-dropping-particle":"","parse-names":false,"suffix":""}],"container-title":"The Journal of Experimantal Biology","id":"ITEM-1","issued":{"date-parts":[["2006"]]},"page":"2554-2566","title":"Following the heart : temperature and salinity effects on heart rate in native and invasive species of blue mussels ( genus Mytilus )","type":"article-journal","volume":"209"},"uris":["http://www.mendeley.com/documents/?uuid=4898eb87-5a2d-445b-9cd3-97eeac2de733"]}],"mendeley":{"formattedCitation":"(Braby &amp; Somero, 2006)","plainTextFormattedCitation":"(Braby &amp; Somero, 2006)","previouslyFormattedCitation":"(Braby &amp; Somero, 2006)"},"properties":{"noteIndex":0},"schema":"https://github.com/citation-style-language/schema/raw/master/csl-citation.json"}</w:instrText>
      </w:r>
      <w:r>
        <w:fldChar w:fldCharType="separate"/>
      </w:r>
      <w:r>
        <w:t>(Braby &amp; Somero, 2006)</w:t>
      </w:r>
      <w:r>
        <w:fldChar w:fldCharType="end"/>
      </w:r>
      <w:r>
        <w:t xml:space="preserve">. Такая чувствительность к перепаду солености позволяет моллюскам избегнуть соленостного стресса в короткой перспективе, а в долгосрочной – снизить энергетические убытки от противодействия стрессу, начав адаптационную перестройку несколько раньше. При повышении солености от 10‰ и выше, МТ в нашем эксперименте открывались также раньше, чем МЕ, что, вероятно, действительно свидетельствует об их большей чувствительности к изменению солености. Согласно литературе, реакция изоляции у беломорских мидий (вероятно, это были МЕ) происходит при солености 12-14‰ </w:t>
      </w:r>
      <w:r>
        <w:fldChar w:fldCharType="begin" w:fldLock="1"/>
      </w:r>
      <w:r>
        <w:instrText xml:space="preserve">ADDIN CSL_CITATION {"citationItems":[{"id":"ITEM-1","itemData":{"DOI":"10.1016/S0022-0981(02)00497-5","ISSN":"00220981","abstract":"We studied age and size dependence of pumping and respiration rates, mortality during prolonged air exposure and the changes in behavioural response to cyclic salinity fluctuations combined with elevated temperatures in the White Sea blue mussels Mytilus edulis L. Five age groups (2-9 years) and three size groups: small (S, mean wet tissue mass 0.12 g), medium (M, mean wet tissue mass 0.39 g) and large (L, mean wet tissue mass 0.78 g) were analysed. Respiration rate was measured in closed respirometers. Pumping rate was determined by a laser beam to monitor the changes in water level when the inhalant and exhalant siphons were in separate compartments of the aquarium. To study their response to environmental stress, the mussels were subjected to cyclic salinity fluctuations at normal (10°C) and elevated (20°C) temperatures. Two parameters were noted: (1) the salinity at which shell valves either opened or closed at both temperatures, and (2) intra-individual variation of the behavioural response to salinity changes at both temperatures. Size and age affect physiological processes in the blue mussel. The responses of M. edulis to environmental stress including low salinity, elevated temperature and air exposure as well as respiration rate are generally size-dependent. Effects of age on sensitivity to low salinity and survival in air are minor. Pumping rates of mussels are significantly affected by both size and age of the animals. The disproportional decrease of pumping rate is observed at the age of about 7-8 years old. © 2002 Elsevier Science B.V. All rights reserved.","author":[{"dropping-particle":"","family":"Sukhotin","given":"A. A.","non-dropping-particle":"","parse-names":false,"suffix":""},{"dropping-particle":"","family":"Lajus","given":"D. L.","non-dropping-particle":"","parse-names":false,"suffix":""},{"dropping-particle":"","family":"Lesin","given":"P. A.","non-dropping-particle":"","parse-names":false,"suffix":""}],"container-title":"Journal of Experimental Marine Biology and Ecology","id":"ITEM-1","issue":"1-2","issued":{"date-parts":[["2003"]]},"page":"129-144","title":"Influence of age and size on pumping activity and stress resistance in the marine bivalve Mytilus edulis L.","type":"article-journal","volume":"284"},"uris":["http://www.mendeley.com/documents/?uuid=47610ab2-24e7-48b7-a962-1dc72d98101d"]},{"id":"ITEM-2","itemData":{"author":[{"dropping-particle":"","family":"Бергер","given":"В.Я.","non-dropping-particle":"","parse-names":false,"suffix":""},{"dropping-particle":"","family":"Луканин","given":"В.В.","non-dropping-particle":"","parse-names":false,"suffix":""}],"id":"ITEM-2","issued":{"date-parts":[["1985"]]},"publisher-place":"Ленинград","title":"Адаптивные реакции мидии белого моря на изменения солености среды","type":"report"},"uris":["http://www.mendeley.com/documents/?uuid=5c62e322-ba4e-4ad3-8a9a-ddb09997ba09"]}],"mendeley":{"formattedCitation":"(A. A. Sukhotin et al., 2003; Бергер &amp; Луканин, 1985)","plainTextFormattedCitation":"(A. A. Sukhotin et al., 2003; Бергер &amp; Луканин, 1985)","previouslyFormattedCitation":"(A. A. Sukhotin et al., 2003; Бергер &amp; Луканин, 1985)"},"properties":{"noteIndex":0},"schema":"https://github.com/citation-style-language/schema/raw/master/csl-citation.json"}</w:instrText>
      </w:r>
      <w:r>
        <w:fldChar w:fldCharType="separate"/>
      </w:r>
      <w:r>
        <w:t>(</w:t>
      </w:r>
      <w:del w:id="1245" w:author="polyd" w:date="2023-06-14T16:00:54Z">
        <w:r>
          <w:rPr/>
          <w:delText>A</w:delText>
        </w:r>
      </w:del>
      <w:del w:id="1246" w:author="polyd" w:date="2023-06-14T16:00:53Z">
        <w:r>
          <w:rPr/>
          <w:delText>.</w:delText>
        </w:r>
      </w:del>
      <w:del w:id="1247" w:author="polyd" w:date="2023-06-14T16:00:52Z">
        <w:r>
          <w:rPr/>
          <w:delText xml:space="preserve"> A.</w:delText>
        </w:r>
      </w:del>
      <w:del w:id="1248" w:author="polyd" w:date="2023-06-14T16:00:51Z">
        <w:r>
          <w:rPr/>
          <w:delText xml:space="preserve"> </w:delText>
        </w:r>
      </w:del>
      <w:r>
        <w:t>Sukhotin et al., 2003; Бергер</w:t>
      </w:r>
      <w:ins w:id="1249" w:author="polyd" w:date="2023-06-14T16:01:02Z">
        <w:r>
          <w:rPr>
            <w:rFonts w:hint="default"/>
            <w:lang w:val="ru-RU"/>
          </w:rPr>
          <w:t>,</w:t>
        </w:r>
      </w:ins>
      <w:ins w:id="1250" w:author="polyd" w:date="2023-06-14T16:01:03Z">
        <w:r>
          <w:rPr>
            <w:rFonts w:hint="default"/>
            <w:lang w:val="ru-RU"/>
          </w:rPr>
          <w:t xml:space="preserve"> </w:t>
        </w:r>
      </w:ins>
      <w:del w:id="1251" w:author="polyd" w:date="2023-06-14T16:01:01Z">
        <w:r>
          <w:rPr/>
          <w:delText xml:space="preserve"> </w:delText>
        </w:r>
      </w:del>
      <w:del w:id="1252" w:author="polyd" w:date="2023-06-14T16:01:00Z">
        <w:r>
          <w:rPr/>
          <w:delText>&amp;</w:delText>
        </w:r>
      </w:del>
      <w:del w:id="1253" w:author="polyd" w:date="2023-06-14T16:00:59Z">
        <w:r>
          <w:rPr/>
          <w:delText xml:space="preserve"> </w:delText>
        </w:r>
      </w:del>
      <w:r>
        <w:t>Луканин, 1985)</w:t>
      </w:r>
      <w:r>
        <w:fldChar w:fldCharType="end"/>
      </w:r>
      <w:r>
        <w:t xml:space="preserve">, однако этот диапазон может смещаться в зависимости от условий акклимации </w:t>
      </w:r>
      <w:r>
        <w:fldChar w:fldCharType="begin" w:fldLock="1"/>
      </w:r>
      <w:r>
        <w:instrText xml:space="preserve">ADDIN CSL_CITATION {"citationItems":[{"id":"ITEM-1","itemData":{"DOI":"10.1023/A:1003023322263","ISSN":"00188158","abstract":"A review on salinity adaptation of marine molluscs based on mainly Russian scientific literature is presented. The existence of two relatively independent systems of adaptation to extreme (resistance level) and moderate (tolerance level) changes of environmental salinity was shown. The resistance of molluscs is based mainly on an impeded water-salt exchange with the external medium due to mantle cavity hermetization. The tolerance of molluscs is determined by cellular mechanisms of adaptation. Reversible changes of protein and RNA synthesis, alteration of the pattern of multiple molecular forms of different enzymes, and the regulation of ionic content and cell volume were shown to be of importance for the above mentioned mechanisms. The efficiency of resistance and tolerance adaptations to salinity changes may vary in different species and in different colour phenotypes of the same species (intrapopulational polymorphism). Parasites (trematodes) may suppress the resistance of the mollusc-host to extreme salinity changes without effecting the host's capacity for adaptive changes in salinity tolerance.","author":[{"dropping-particle":"","family":"Berger","given":"V. J.","non-dropping-particle":"","parse-names":false,"suffix":""},{"dropping-particle":"","family":"Kharazova","given":"A. D.","non-dropping-particle":"","parse-names":false,"suffix":""}],"container-title":"Hydrobiologia","id":"ITEM-1","issue":"Figure 1","issued":{"date-parts":[["1997"]]},"page":"115-126","title":"Mechanisms of salinity adaptations in marine molluscs","type":"article-journal","volume":"355"},"uris":["http://www.mendeley.com/documents/?uuid=a3079445-ba91-4c72-b89c-efd1975474f3"]}],"mendeley":{"formattedCitation":"(Berger &amp; Kharazova, 1997)","plainTextFormattedCitation":"(Berger &amp; Kharazova, 1997)","previouslyFormattedCitation":"(Berger &amp; Kharazova, 1997)"},"properties":{"noteIndex":0},"schema":"https://github.com/citation-style-language/schema/raw/master/csl-citation.json"}</w:instrText>
      </w:r>
      <w:r>
        <w:fldChar w:fldCharType="separate"/>
      </w:r>
      <w:r>
        <w:t>(Berger &amp; Kharazova, 1997)</w:t>
      </w:r>
      <w:r>
        <w:fldChar w:fldCharType="end"/>
      </w:r>
      <w:r>
        <w:t xml:space="preserve">. Вполне возможно, что при акклимации животных к солености более низкой, чем в нашем эксперименте, наблюдаемые нами различия в поведенческих реакциях могут вовсе исчезнуть. </w:t>
      </w:r>
    </w:p>
    <w:p>
      <w:pPr>
        <w:spacing w:after="0" w:line="240" w:lineRule="auto"/>
      </w:pPr>
    </w:p>
    <w:p>
      <w:pPr>
        <w:spacing w:after="0" w:line="240" w:lineRule="auto"/>
        <w:rPr>
          <w:ins w:id="1254" w:author="polyd" w:date="2023-06-14T16:02:20Z"/>
        </w:rPr>
      </w:pPr>
      <w:r>
        <w:tab/>
      </w:r>
      <w:r>
        <w:t xml:space="preserve">Довольно неожиданным для нас результатом оказалось отсутствие </w:t>
      </w:r>
      <w:del w:id="1255" w:author="polyd" w:date="2023-06-14T16:01:26Z">
        <w:r>
          <w:rPr/>
          <w:delText xml:space="preserve">достоверных </w:delText>
        </w:r>
      </w:del>
      <w:ins w:id="1256" w:author="polyd" w:date="2023-06-14T16:01:26Z">
        <w:r>
          <w:rPr>
            <w:lang w:val="ru-RU"/>
          </w:rPr>
          <w:t>з</w:t>
        </w:r>
      </w:ins>
      <w:ins w:id="1257" w:author="polyd" w:date="2023-06-14T16:01:27Z">
        <w:r>
          <w:rPr>
            <w:lang w:val="ru-RU"/>
          </w:rPr>
          <w:t>начи</w:t>
        </w:r>
      </w:ins>
      <w:ins w:id="1258" w:author="polyd" w:date="2023-06-14T16:01:28Z">
        <w:r>
          <w:rPr>
            <w:lang w:val="ru-RU"/>
          </w:rPr>
          <w:t>мых</w:t>
        </w:r>
      </w:ins>
      <w:ins w:id="1259" w:author="polyd" w:date="2023-06-14T16:01:29Z">
        <w:r>
          <w:rPr>
            <w:rFonts w:hint="default"/>
            <w:lang w:val="ru-RU"/>
          </w:rPr>
          <w:t xml:space="preserve"> </w:t>
        </w:r>
      </w:ins>
      <w:r>
        <w:t xml:space="preserve">различий в смертности МТ и МЕ в гипосалинных условиях. Понижение солености закономерно оказывало негативный эффект на выживаемость обоих видов мидий. Однако, мы ожидали обнаружить высокую выживаемость МТ и низкую у МЕ при экстремальном опреснении. Но </w:t>
      </w:r>
      <w:del w:id="1260" w:author="polyd" w:date="2023-06-14T16:01:47Z">
        <w:r>
          <w:rPr/>
          <w:delText xml:space="preserve">достоверные </w:delText>
        </w:r>
      </w:del>
      <w:ins w:id="1261" w:author="polyd" w:date="2023-06-14T16:01:47Z">
        <w:r>
          <w:rPr>
            <w:lang w:val="ru-RU"/>
          </w:rPr>
          <w:t>з</w:t>
        </w:r>
      </w:ins>
      <w:ins w:id="1262" w:author="polyd" w:date="2023-06-14T16:01:48Z">
        <w:r>
          <w:rPr>
            <w:lang w:val="ru-RU"/>
          </w:rPr>
          <w:t>начим</w:t>
        </w:r>
      </w:ins>
      <w:ins w:id="1263" w:author="polyd" w:date="2023-06-14T16:01:49Z">
        <w:r>
          <w:rPr>
            <w:lang w:val="ru-RU"/>
          </w:rPr>
          <w:t>ые</w:t>
        </w:r>
      </w:ins>
      <w:ins w:id="1264" w:author="polyd" w:date="2023-06-14T16:01:49Z">
        <w:r>
          <w:rPr>
            <w:rFonts w:hint="default"/>
            <w:lang w:val="ru-RU"/>
          </w:rPr>
          <w:t xml:space="preserve"> </w:t>
        </w:r>
      </w:ins>
      <w:r>
        <w:t xml:space="preserve">различия были найдены только в нормальных условиях (24‰), где МТ гибли </w:t>
      </w:r>
      <w:del w:id="1265" w:author="polyd" w:date="2023-06-14T16:01:57Z">
        <w:r>
          <w:rPr/>
          <w:delText xml:space="preserve">гораздо </w:delText>
        </w:r>
      </w:del>
      <w:r>
        <w:t>чаще. На протяжении всего эксперимента животные активно фильтровали, и створки у них были открыты. Даже моллюски из экстремально гипосалинных условий, которые в начале эксперимента демонстрировали реакцию изоляции, со временем приспособились к условиям низкой солености и осуществляли фильтрацию.</w:t>
      </w:r>
    </w:p>
    <w:p>
      <w:pPr>
        <w:spacing w:after="0" w:line="240" w:lineRule="auto"/>
      </w:pPr>
    </w:p>
    <w:p>
      <w:pPr>
        <w:spacing w:after="0" w:line="240" w:lineRule="auto"/>
      </w:pPr>
      <w:r>
        <w:t xml:space="preserve">Анализ органического компонента осмолитов и метаболитов показал, что концентрация лактата, малата и суккцината практически не отличались при 10‰ и 24‰. Эти вещества являются маркерами интенсификации анаэробного обмена. В условиях серьезного стресса большинство морских беспозвоночных, когда им не хватает мощности аэробного метаболизма для покрытия энергетических затрат, вызванных стрессом – переходят к консервативным стратегиям, угнетают аэробный метаболизм и интенсифицируют анаэробный </w:t>
      </w:r>
      <w:r>
        <w:fldChar w:fldCharType="begin" w:fldLock="1"/>
      </w:r>
      <w:r>
        <w:instrText xml:space="preserve">ADDIN CSL_CITATION {"citationItems":[{"id":"ITEM-1","itemData":{"DOI":"10.1016/j.marenvres.2012.04.003","ISBN":"0141-1136","ISSN":"01411136","PMID":"22622075","abstract":"Energy balance is a fundamental requirement of stress adaptation and tolerance. We explore the links between metabolism, energy balance and stress tolerance using aquatic invertebrates as an example and demonstrate that using key parameters of energy balance (aerobic scope for growth, reproduction and activity; tissue energy status; metabolic rate depression; and compensatory onset of anaerobiosis) can assist in integrating the effects of multiple stressors and their interactions and in predicting the whole-organism and population-level consequences of environmental stress. We argue that limitations of both the amount of available energy and the rates of its acquisition and metabolic conversions result in trade-offs between basal maintenance of a stressed organism and energy costs of fitness-related functions such as reproduction, development and growth and can set limit to the tolerance of a broad range of environmental stressors. The degree of stress-induced disturbance of energy balance delineates transition from moderate stress compatible with population persistence (pejus range) to extreme stress where only time-limited existence is possible (pessimum range). It also determines the predominant adaptive strategy of metabolic responses (energy compensation vs. conservation) that allows an organism to survive the disturbance. We propose that energy-related biomarkers can be used to determine the conditions when these metabolic transitions occur and thus predict ecological consequences of stress exposures. Bioenergetic considerations can also provide common denominator for integrating stress responses and predicting tolerance limits under the environmentally realistic scenarios when multiple and often variable stressors act simultaneously on an organism. Determination of bioenergetic sustainability at the organism's level (or lack thereof) has practical implications. It can help identify the habitats and/or conditions where a population can survive (even if at the cost of reduced reproduction and growth) and those that are incapable of supporting viable populations. Such an approach will assist in explaining and predicting the species' distribution limits in the face of the environmental change and informing the conservation efforts and resource management practices. ?? 2012 Elsevier Ltd.","author":[{"dropping-particle":"","family":"Sokolova","given":"Inna M.","non-dropping-particle":"","parse-names":false,"suffix":""},{"dropping-particle":"","family":"Frederich","given":"Markus","non-dropping-particle":"","parse-names":false,"suffix":""},{"dropping-particle":"","family":"Bagwe","given":"Rita","non-dropping-particle":"","parse-names":false,"suffix":""},{"dropping-particle":"","family":"Lannig","given":"Gisela","non-dropping-particle":"","parse-names":false,"suffix":""},{"dropping-particle":"","family":"Sukhotin","given":"Alexey A.","non-dropping-particle":"","parse-names":false,"suffix":""}],"container-title":"Marine Environmental Research","id":"ITEM-1","issued":{"date-parts":[["2012"]]},"page":"1-15","title":"Energy homeostasis as an integrative tool for assessing limits of environmental stress tolerance in aquatic invertebrates","type":"article-journal","volume":"79"},"uris":["http://www.mendeley.com/documents/?uuid=6796f6e9-9ad2-4311-b1c7-11323a358dc0"]}],"mendeley":{"formattedCitation":"(Sokolova et al., 2012)","plainTextFormattedCitation":"(Sokolova et al., 2012)","previouslyFormattedCitation":"(Sokolova et al., 2012)"},"properties":{"noteIndex":0},"schema":"https://github.com/citation-style-language/schema/raw/master/csl-citation.json"}</w:instrText>
      </w:r>
      <w:r>
        <w:fldChar w:fldCharType="separate"/>
      </w:r>
      <w:r>
        <w:t>(Sokolova et al., 2012)</w:t>
      </w:r>
      <w:r>
        <w:fldChar w:fldCharType="end"/>
      </w:r>
      <w:r>
        <w:t xml:space="preserve">. То, что концентрация лактата не повышалась в низкой солености, свидетельствует о том, что мидии в нашем эксперименте не столкнулись с серьезным стрессом. Более того, увеличение количества метионин сульфоксида во всех тканях у обоих видов косвенно может свидетельствовать об интенсификации аэробного обмена, а значит опреснение до 10‰ для мидий в нашем эксперименте являлась скорее стрессом умеренным, нежели экстремальным. Впрочем, необходимо отметить, что экспозиция эксперимента со смертностью мидий была практически в два раза длительнее (72 дня), чем экспозиция эксперимента, в котором мы оценивали состав осмолитов (30 дней). Таким образом, оценка состава осмолитов в Эксперименте 7 приходилась на тот период, когда смертность в Эксперименте 6 составила менее 20%. </w:t>
      </w:r>
      <w:del w:id="1266" w:author="polyd" w:date="2023-06-14T16:03:37Z">
        <w:r>
          <w:rPr/>
          <w:delText>И в</w:delText>
        </w:r>
      </w:del>
      <w:ins w:id="1267" w:author="polyd" w:date="2023-06-14T16:03:37Z">
        <w:r>
          <w:rPr>
            <w:lang w:val="ru-RU"/>
          </w:rPr>
          <w:t>В</w:t>
        </w:r>
      </w:ins>
      <w:r>
        <w:t xml:space="preserve">полне вероятно, </w:t>
      </w:r>
      <w:ins w:id="1268" w:author="polyd" w:date="2023-06-14T16:03:45Z">
        <w:r>
          <w:rPr>
            <w:lang w:val="ru-RU"/>
          </w:rPr>
          <w:t>что</w:t>
        </w:r>
      </w:ins>
      <w:ins w:id="1269" w:author="polyd" w:date="2023-06-14T16:03:45Z">
        <w:r>
          <w:rPr>
            <w:rFonts w:hint="default"/>
            <w:lang w:val="ru-RU"/>
          </w:rPr>
          <w:t xml:space="preserve"> </w:t>
        </w:r>
      </w:ins>
      <w:r>
        <w:t xml:space="preserve">основные различия в интенсивности аэробного и анаэробного обмена у животных из Эксперимента 6 </w:t>
      </w:r>
      <w:ins w:id="1270" w:author="polyd" w:date="2023-06-14T16:03:57Z">
        <w:r>
          <w:rPr>
            <w:lang w:val="ru-RU"/>
          </w:rPr>
          <w:t>мо</w:t>
        </w:r>
      </w:ins>
      <w:ins w:id="1271" w:author="polyd" w:date="2023-06-14T16:03:58Z">
        <w:r>
          <w:rPr>
            <w:lang w:val="ru-RU"/>
          </w:rPr>
          <w:t>гли</w:t>
        </w:r>
      </w:ins>
      <w:ins w:id="1272" w:author="polyd" w:date="2023-06-14T16:03:58Z">
        <w:r>
          <w:rPr>
            <w:rFonts w:hint="default"/>
            <w:lang w:val="ru-RU"/>
          </w:rPr>
          <w:t xml:space="preserve"> б</w:t>
        </w:r>
      </w:ins>
      <w:ins w:id="1273" w:author="polyd" w:date="2023-06-14T16:03:59Z">
        <w:r>
          <w:rPr>
            <w:rFonts w:hint="default"/>
            <w:lang w:val="ru-RU"/>
          </w:rPr>
          <w:t>ы прои</w:t>
        </w:r>
      </w:ins>
      <w:ins w:id="1274" w:author="polyd" w:date="2023-06-14T16:04:00Z">
        <w:r>
          <w:rPr>
            <w:rFonts w:hint="default"/>
            <w:lang w:val="ru-RU"/>
          </w:rPr>
          <w:t>зойт</w:t>
        </w:r>
      </w:ins>
      <w:ins w:id="1275" w:author="polyd" w:date="2023-06-14T16:04:01Z">
        <w:r>
          <w:rPr>
            <w:rFonts w:hint="default"/>
            <w:lang w:val="ru-RU"/>
          </w:rPr>
          <w:t xml:space="preserve">и </w:t>
        </w:r>
      </w:ins>
      <w:del w:id="1276" w:author="polyd" w:date="2023-06-14T16:04:08Z">
        <w:r>
          <w:rPr/>
          <w:delText xml:space="preserve">произошли </w:delText>
        </w:r>
      </w:del>
      <w:r>
        <w:t xml:space="preserve">уже позже 30-го дня. </w:t>
      </w:r>
    </w:p>
    <w:p>
      <w:pPr>
        <w:spacing w:after="0" w:line="240" w:lineRule="auto"/>
      </w:pPr>
      <w:r>
        <w:t xml:space="preserve">Необходимо, кроме того, учитывать, что в Эксперименте 6 мы не производили никакого дополнительного кормления мидий, ни в течении экспозиции, ни в течение акклимационного периода. Таким образом, в течение экспозиции моллюски были ограничены только теми небольшими количествами пищи, которые поступали к ним при смене воды в аквариумах. Мы предполагаем, что повышенная смертность МТ (по сравнению с МЕ) при 24‰ – это их нормальный уровень смертности в условиях недостатка пищи. А в гипосалинных условиях различия в смертности пропадают – ввиду получения МТ некоторого преимущества по сравнению с МЕ </w:t>
      </w:r>
      <w:del w:id="1277" w:author="polyd" w:date="2023-06-14T16:04:51Z">
        <w:r>
          <w:rPr/>
          <w:delText xml:space="preserve">перед лицом </w:delText>
        </w:r>
      </w:del>
      <w:ins w:id="1278" w:author="polyd" w:date="2023-06-14T16:04:51Z">
        <w:r>
          <w:rPr>
            <w:lang w:val="ru-RU"/>
          </w:rPr>
          <w:t>в</w:t>
        </w:r>
      </w:ins>
      <w:ins w:id="1279" w:author="polyd" w:date="2023-06-14T16:04:51Z">
        <w:r>
          <w:rPr>
            <w:rFonts w:hint="default"/>
            <w:lang w:val="ru-RU"/>
          </w:rPr>
          <w:t xml:space="preserve"> </w:t>
        </w:r>
      </w:ins>
      <w:ins w:id="1280" w:author="polyd" w:date="2023-06-14T16:04:53Z">
        <w:r>
          <w:rPr>
            <w:rFonts w:hint="default"/>
            <w:lang w:val="ru-RU"/>
          </w:rPr>
          <w:t>услови</w:t>
        </w:r>
      </w:ins>
      <w:ins w:id="1281" w:author="polyd" w:date="2023-06-14T16:04:54Z">
        <w:r>
          <w:rPr>
            <w:rFonts w:hint="default"/>
            <w:lang w:val="ru-RU"/>
          </w:rPr>
          <w:t xml:space="preserve">ях </w:t>
        </w:r>
      </w:ins>
      <w:r>
        <w:t xml:space="preserve">соленостного стресса. Для того, чтобы представить себе это преимущество необходимо обсудить состав органических осмолитов у МЕ и МТ. </w:t>
      </w:r>
    </w:p>
    <w:p>
      <w:pPr>
        <w:spacing w:after="0" w:line="240" w:lineRule="auto"/>
      </w:pPr>
    </w:p>
    <w:p>
      <w:pPr>
        <w:spacing w:after="0" w:line="240" w:lineRule="auto"/>
      </w:pPr>
      <w:r>
        <w:tab/>
      </w:r>
      <w:r>
        <w:t xml:space="preserve">В результате анализа нами были определены три </w:t>
      </w:r>
      <w:r>
        <w:rPr>
          <w:highlight w:val="yellow"/>
          <w:rPrChange w:id="1282" w:author="polyd" w:date="2023-06-14T16:05:12Z">
            <w:rPr/>
          </w:rPrChange>
        </w:rPr>
        <w:t xml:space="preserve">мажорных </w:t>
      </w:r>
      <w:r>
        <w:t xml:space="preserve">(таурин, глицин и аспартат) и 17 минорных осмолитов. Общий состав органического пула осмолитов соответствует литературным данным, полученным для мидий и других моллюсков </w:t>
      </w:r>
      <w:r>
        <w:fldChar w:fldCharType="begin" w:fldLock="1"/>
      </w:r>
      <w: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fldChar w:fldCharType="separate"/>
      </w:r>
      <w:r>
        <w:t>(Podbielski et al., 2022)</w:t>
      </w:r>
      <w:r>
        <w:fldChar w:fldCharType="end"/>
      </w:r>
      <w:r>
        <w:t>. К сожалению, мы не смогли определить в тканях мидий концентрацию бетаина, который так же часто является мажорным осмолитом</w:t>
      </w:r>
      <w:ins w:id="1283" w:author="polyd" w:date="2023-06-14T16:05:38Z">
        <w:r>
          <w:rPr>
            <w:rFonts w:hint="default"/>
            <w:lang w:val="ru-RU"/>
          </w:rPr>
          <w:t xml:space="preserve"> </w:t>
        </w:r>
      </w:ins>
      <w:ins w:id="1284" w:author="polyd" w:date="2023-06-14T16:05:39Z">
        <w:r>
          <w:rPr>
            <w:rFonts w:hint="default"/>
            <w:lang w:val="ru-RU"/>
          </w:rPr>
          <w:t>(</w:t>
        </w:r>
      </w:ins>
      <w:ins w:id="1285" w:author="polyd" w:date="2023-06-14T16:05:40Z">
        <w:r>
          <w:rPr>
            <w:rFonts w:hint="default"/>
            <w:highlight w:val="yellow"/>
            <w:lang w:val="ru-RU"/>
            <w:rPrChange w:id="1286" w:author="polyd" w:date="2023-06-14T16:05:49Z">
              <w:rPr>
                <w:rFonts w:hint="default"/>
                <w:lang w:val="ru-RU"/>
              </w:rPr>
            </w:rPrChange>
          </w:rPr>
          <w:t>++++</w:t>
        </w:r>
      </w:ins>
      <w:ins w:id="1288" w:author="polyd" w:date="2023-06-14T16:05:43Z">
        <w:r>
          <w:rPr>
            <w:rFonts w:hint="default"/>
            <w:highlight w:val="yellow"/>
            <w:lang w:val="ru-RU"/>
            <w:rPrChange w:id="1289" w:author="polyd" w:date="2023-06-14T16:05:49Z">
              <w:rPr>
                <w:rFonts w:hint="default"/>
                <w:lang w:val="ru-RU"/>
              </w:rPr>
            </w:rPrChange>
          </w:rPr>
          <w:t xml:space="preserve"> с</w:t>
        </w:r>
      </w:ins>
      <w:ins w:id="1291" w:author="polyd" w:date="2023-06-14T16:05:44Z">
        <w:r>
          <w:rPr>
            <w:rFonts w:hint="default"/>
            <w:highlight w:val="yellow"/>
            <w:lang w:val="ru-RU"/>
            <w:rPrChange w:id="1292" w:author="polyd" w:date="2023-06-14T16:05:49Z">
              <w:rPr>
                <w:rFonts w:hint="default"/>
                <w:lang w:val="ru-RU"/>
              </w:rPr>
            </w:rPrChange>
          </w:rPr>
          <w:t>сылка</w:t>
        </w:r>
      </w:ins>
      <w:ins w:id="1294" w:author="polyd" w:date="2023-06-14T16:05:41Z">
        <w:r>
          <w:rPr>
            <w:rFonts w:hint="default"/>
            <w:lang w:val="ru-RU"/>
          </w:rPr>
          <w:t>)</w:t>
        </w:r>
      </w:ins>
      <w:r>
        <w:t xml:space="preserve">. Однако поскольку он является одним из участников пути синтеза таурина, его концентрации часто сопоставимы и коррелируют с концентрациями таурина </w:t>
      </w:r>
      <w:r>
        <w:fldChar w:fldCharType="begin" w:fldLock="1"/>
      </w:r>
      <w: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fldChar w:fldCharType="separate"/>
      </w:r>
      <w:r>
        <w:t>(Podbielski et al., 2022)</w:t>
      </w:r>
      <w:r>
        <w:fldChar w:fldCharType="end"/>
      </w:r>
      <w:r>
        <w:t xml:space="preserve">. Основные видовые различия в реакции на соленость лежали в области изменения концентрации именно </w:t>
      </w:r>
      <w:r>
        <w:rPr>
          <w:highlight w:val="yellow"/>
          <w:rPrChange w:id="1295" w:author="polyd" w:date="2023-06-14T16:06:11Z">
            <w:rPr/>
          </w:rPrChange>
        </w:rPr>
        <w:t xml:space="preserve">мажорных </w:t>
      </w:r>
      <w:r>
        <w:t xml:space="preserve">осмолитов. Минорные осмолиты, хоть и меняли свою концентрацию с изменением солености, однако имели ничтожно маленький вклад в общую концентрацию органических осмолитов. Согласно нашим результатам, общая концентрация органических осмолитов в тканях была выше у МЕ при каждой солености. Уровень содержания таурина, который имел основной вклад (более 50%) в общую концентрацию органических осмолитов, был выше у МЕ. Однако, в случае двух других мажорных осмолитов – аспартата и глицина – наблюдалась противоположная картина. МТ демонстрировали более высокие концентрации глицина при высокой солености (25‰) и аспартата – на всем диапазоне солености. Таким образом, можно сказать, что вклад двух второстепенных мажорных осмолитов в общую осмолярность у МТ гораздо больше, и они в меньшей степени полагаются на таурин. Нам не известны исследования, которые бы освещали различия в орагническом компоненте осмолитов у мидий из разных популяций. Однако, картина, подобная нашей, наблюдалась у устриц из мористых и эстуарных регионов </w:t>
      </w:r>
      <w:r>
        <w:fldChar w:fldCharType="begin" w:fldLock="1"/>
      </w:r>
      <w:r>
        <w:instrText xml:space="preserve">ADDIN CSL_CITATION {"citationItems":[{"id":"ITEM-1","itemData":{"DOI":"10.1007/BF00367644","ISSN":"00253162","abstract":"Crassostrea virginica (Gmelin) collected in 1989 from several sites within the Chesapeake Bay have narrower salinity tolerances than conspecific oysters collected in 1989 from several Atlantic coast sites (Georgia to Cape Cod). The basis of this physiological difference appears to be the biochemical mechanisms that control cellular osmolality following salinity stress. When adapted to the same salinity, the amino acid pools of both gill and adductor muscles of Atlantic oysters are larger than those of Bay oysters and different in composition. The Atlantic oyster tissues rely primarily on taurine for salinity tolerance, while the Bay oyster tissues have relatively less taurine, depending instead upon alanine, glycine and proline to adapt to high salinity. In addition, Atlantic oyster gill and adductor have 10 to 25 times the glycine betaine concentrations of these tissues from Bay oysters, depending upor the salinity of acclimation. The betaine concentration varies with salinity in Atlantic oysters, but does not change in Bay oysters. The results suggest that these biochemical differences are the basis of the narrower salinity tolerance in Bay oysters. The biochemical differences may reflect genetic differences between Bay and Atlantic oysters. © 1992 Springer-Verlag.","author":[{"dropping-particle":"","family":"Pierce","given":"S. K.","non-dropping-particle":"","parse-names":false,"suffix":""},{"dropping-particle":"","family":"Rowland-Faux","given":"L. M.","non-dropping-particle":"","parse-names":false,"suffix":""},{"dropping-particle":"","family":"O'Brien","given":"S. M.","non-dropping-particle":"","parse-names":false,"suffix":""}],"container-title":"Marine Biology","id":"ITEM-1","issue":"1","issued":{"date-parts":[["1992"]]},"page":"107-115","title":"Different salinity tolerance mechanisms in Atlantic and Chesapeake Bay conspecific oysters: glycine betaine and amino acid pool variations","type":"article-journal","volume":"113"},"uris":["http://www.mendeley.com/documents/?uuid=a990a69a-7bea-40c8-abf7-af475b00adbb"]}],"mendeley":{"formattedCitation":"(Pierce et al., 1992)","plainTextFormattedCitation":"(Pierce et al., 1992)","previouslyFormattedCitation":"(Pierce et al., 1992)"},"properties":{"noteIndex":0},"schema":"https://github.com/citation-style-language/schema/raw/master/csl-citation.json"}</w:instrText>
      </w:r>
      <w:r>
        <w:fldChar w:fldCharType="separate"/>
      </w:r>
      <w:r>
        <w:t>(Pierce et al., 1992)</w:t>
      </w:r>
      <w:r>
        <w:fldChar w:fldCharType="end"/>
      </w:r>
      <w:r>
        <w:t xml:space="preserve">. Устрицы из мористых регионов в своей адаптации к высокой солености полагались по большей части на таурин, тогда как устрицы из эстуарного региона – на глицин, аланин и пролин. </w:t>
      </w:r>
    </w:p>
    <w:p>
      <w:pPr>
        <w:spacing w:after="0" w:line="240" w:lineRule="auto"/>
      </w:pPr>
      <w:r>
        <w:t xml:space="preserve">Конечно, можно предположить, что различия в осмотическом балансе у МЕ и МТ могут лежать и в области неорганических осмолитов, которые мы не оценивали. Однако, общепризнанной в литературе считается точка зрения, заключающаяся в том, что состав и концентрация неорганических осмолитов изменяются у двусторчатых моллюсков не сильно </w:t>
      </w:r>
      <w:r>
        <w:fldChar w:fldCharType="begin" w:fldLock="1"/>
      </w:r>
      <w:r>
        <w:instrText xml:space="preserve">ADDIN CSL_CITATION {"citationItems":[{"id":"ITEM-1","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1","issue":"June","issued":{"date-parts":[["2022"]]},"page":"1-19","title":"Capacity for Cellular Osmoregulation Defines Critical Salinity of Marine Invertebrates at Low Salinity","type":"article-journal","volume":"9"},"uris":["http://www.mendeley.com/documents/?uuid=758493e1-a55a-4080-bf72-ad1f656d3cde"]}],"mendeley":{"formattedCitation":"(Podbielski et al., 2022)","plainTextFormattedCitation":"(Podbielski et al., 2022)","previouslyFormattedCitation":"(Podbielski et al., 2022)"},"properties":{"noteIndex":0},"schema":"https://github.com/citation-style-language/schema/raw/master/csl-citation.json"}</w:instrText>
      </w:r>
      <w:r>
        <w:fldChar w:fldCharType="separate"/>
      </w:r>
      <w:r>
        <w:t>(Podbielski et al., 2022)</w:t>
      </w:r>
      <w:r>
        <w:fldChar w:fldCharType="end"/>
      </w:r>
      <w:r>
        <w:t xml:space="preserve">. В условиях критического опреснения (10‰ и ниже) двустворчатые моллюски не могут снижать осмолярность внутри своих тканей и клеток ниже определенного предела </w:t>
      </w:r>
      <w:r>
        <w:fldChar w:fldCharType="begin" w:fldLock="1"/>
      </w:r>
      <w:r>
        <w:instrText xml:space="preserve">ADDIN CSL_CITATION {"citationItems":[{"id":"ITEM-1","itemData":{"author":[{"dropping-particle":"","family":"Бергер","given":"В.Я.","non-dropping-particle":"","parse-names":false,"suffix":""},{"dropping-particle":"","family":"Луканин","given":"В.В.","non-dropping-particle":"","parse-names":false,"suffix":""}],"id":"ITEM-1","issued":{"date-parts":[["1985"]]},"publisher-place":"Ленинград","title":"Адаптивные реакции мидии белого моря на изменения солености среды","type":"report"},"uris":["http://www.mendeley.com/documents/?uuid=5c62e322-ba4e-4ad3-8a9a-ddb09997ba09"]},{"id":"ITEM-2","itemData":{"DOI":"10.3389/fmars.2022.898364","author":[{"dropping-particle":"","family":"Podbielski","given":"Imke","non-dropping-particle":"","parse-names":false,"suffix":""},{"dropping-particle":"","family":"Hiebenthal","given":"Claas","non-dropping-particle":"","parse-names":false,"suffix":""},{"dropping-particle":"","family":"Hajati","given":"Mithra-christin","non-dropping-particle":"","parse-names":false,"suffix":""},{"dropping-particle":"","family":"Bock","given":"Christian","non-dropping-particle":"","parse-names":false,"suffix":""},{"dropping-particle":"","family":"Bleich","given":"Markus","non-dropping-particle":"","parse-names":false,"suffix":""},{"dropping-particle":"","family":"Melzner","given":"Frank","non-dropping-particle":"","parse-names":false,"suffix":""}],"container-title":"Frontiers in Marine Science","id":"ITEM-2","issue":"June","issued":{"date-parts":[["2022"]]},"page":"1-19","title":"Capacity for Cellular Osmoregulation Defines Critical Salinity of Marine Invertebrates at Low Salinity","type":"article-journal","volume":"9"},"uris":["http://www.mendeley.com/documents/?uuid=758493e1-a55a-4080-bf72-ad1f656d3cde"]},{"id":"ITEM-3","itemData":{"DOI":"10.3389/fmars.2021.692078","ISSN":"22967745","abstract":"Baltic blue mussels can colonise and dominate habitats with far lower salinity (&lt;10 psu) than other Mytilus congeners. Pervasive gene flow was observed between Western Baltic Mytilus edulis living at high salinity conditions and Eastern Baltic M. trossulus living at lower salinites, with highest admixture proportions within a genetic transition zone located at intermediate salinities (Darss Sill area). Yet, we do not understand the impacts of low salinity on larval performance, and how salinity may act as an early selective pressure during passive larval drift across salinity gradients. This study tested whether larvae originating from two different populations along the natural salinity cline in the Baltic Sea have highest fitness at their native salinities. Our results suggest that Eastern Baltic M. trossulus (Usedom, 7 psu) and Western Baltic M. edulis (Kiel, 16 psu) larvae display better performance (fitness components: growth, mortality, settlement success) when reared at their respective native salinities. This suggests that these populations are adapted to their local environment. Additionally, species diagnostic markers were used for genetic analyses of transition zone (Ahrenshoop, 11 psu) mussel larvae exposed to low salinity. This revealed that low salinity selection resulted in a shift towards allele frequencies more typical for Eastern Baltic M. trossulus. Thus, salinity acts as a selective pressure during the pre-settlement phase and can shape the genetic composition of Baltic mussel populations driving local adaptation to low salinity. Future climate change driven desalination, therefore, has the potential to shift the Baltic Sea hybrid gradient westward with consequences for benthic ecosystem structure.","author":[{"dropping-particle":"","family":"Knöbel","given":"Loreen","non-dropping-particle":"","parse-names":false,"suffix":""},{"dropping-particle":"","family":"Nascimento-Schulze","given":"Jennifer C.","non-dropping-particle":"","parse-names":false,"suffix":""},{"dropping-particle":"","family":"Sanders","given":"Trystan","non-dropping-particle":"","parse-names":false,"suffix":""},{"dropping-particle":"","family":"Zeus","given":"Dominique","non-dropping-particle":"","parse-names":false,"suffix":""},{"dropping-particle":"","family":"Hiebenthal","given":"Claas","non-dropping-particle":"","parse-names":false,"suffix":""},{"dropping-particle":"","family":"Barboza","given":"Francisco R.","non-dropping-particle":"","parse-names":false,"suffix":""},{"dropping-particle":"","family":"Stuckas","given":"Heiko","non-dropping-particle":"","parse-names":false,"suffix":""},{"dropping-particle":"","family":"Melzner","given":"Frank","non-dropping-particle":"","parse-names":false,"suffix":""}],"container-title":"Frontiers in Marine Science","id":"ITEM-3","issue":"August","issued":{"date-parts":[["2021"]]},"page":"1-13","title":"Salinity Driven Selection and Local Adaptation in Baltic Sea Mytilid Mussels","type":"article-journal","volume":"8"},"uris":["http://www.mendeley.com/documents/?uuid=eb006983-dfef-4bde-8db5-30eac10f3fdf"]},{"id":"ITEM-4","itemData":{"DOI":"10.1007/BF00386528","ISSN":"00253162","abstract":"Mytilus edulis L. were exposed to abrupt (30‰→15‰ and 15‰→30‰) and fluctuating (sinusoidal 12 h cycles of 30‰→15‰→30‰) changes in salinity, and the changes in the total osmoconcentration of the haemolymph were recorded. The response of nitrogen metabolism to the altered extracellular osmotic concentrations was investigated in terms of the concentrations of the total NPS (ninhydrin-positive substances) pool and the individual amino acids of the tissues, the concentration of the amino acids of the haemolymph, and the rates of excretion of ammonia and amino acids by whole individuals. The haemolymph became isosmotic with the seawater with abrupt changes in salinity, but with fluctuating salinity was slightly hyperosmotic as the salinity decreased and then slightly hypo-osmotic as the salinity increased. This resulted in a reduction in the extent of the extracellular osmotic change compared to the change in fluctuating salinity to which it was exposed. Total NPS of the tissues decreased with an abrupt decrease in salinity and increased with an abrupt increase in salinity, but a seasonal dependence of the response was indicated. The short-term response of tissue NPS to fluctuating salinity was equivocal, but with long-term exposure the concentration declined. Ammonia and amino acid excretion increased with both an abrupt decrease in salinity and fluctuating salinity and decreased with an abrupt increase in salinity. Haemolymph amino acids increased with an abrupt decrease in salinity. The increased rates of nitrogen excretion accounted for the reductions in the NPS concentrations of the tissues except in the early stages of fluctuating salinity. Taurine, aspartate, threonine, serine, glycine and arginine declined with an abrupt decrease in salinity while alanine and glutamate increased slightly. With an abrupt increase in salinity, alanine and ammonia accumulated in the tissues and then declined while the other amino acids increased slowly over a longer time-course. Similar individual amino acid responses were seen with long-term exposure to fluctuating salinity, except for taurine which did not de</w:instrText>
      </w:r>
      <w:r>
        <w:rPr>
          <w:lang w:val="en-US"/>
        </w:rPr>
        <w:instrText xml:space="preserve">crease in concentration. On the basis of the changes in tissue amino acids and ammonia, it is suggested that the \"alanine dehydrogenase reaction\" is the primary nitrogen-fixing reaction in marine bivalves such as M. edulis. © 1979 Springer-Verlag.","author":[{"dropping-particle":"","family":"Livingstone","given":"D. R.","non-dropping-particle":"","parse-names":false,"suffix":""},{"dropping-particle":"","family":"Widdows","given":"J.","non-dropping-particle":"","parse-names":false,"suffix":""},{"dropping-particle":"","family":"Fieth","given":"P.","non-dropping-particle":"","parse-names":false,"suffix":""}],"container-title":"Marine Biology","id":"ITEM-4","issue":"1","issued":{"date-parts":[["1979"]]},"page":"41-55","title":"Aspects of nitrogen metabolism of the common mussel Mytilus edulis: Adaptation to abrupt and fluctuating changes in salinity","type":"article-journal","volume":"53"},"uris":["http://www.mendeley.com/documents/?uuid=f8da4163-187e-46c4-ac69-a9e04ff1cd06"]}],"mendeley":{"formattedCitation":"(Knöbel et al., 2021; Livingstone et al., 1979; Podbielski et al., 2022; </w:instrText>
      </w:r>
      <w:r>
        <w:instrText xml:space="preserve">Бергер</w:instrText>
      </w:r>
      <w:r>
        <w:rPr>
          <w:lang w:val="en-US"/>
        </w:rPr>
        <w:instrText xml:space="preserve"> &amp; </w:instrText>
      </w:r>
      <w:r>
        <w:instrText xml:space="preserve">Луканин</w:instrText>
      </w:r>
      <w:r>
        <w:rPr>
          <w:lang w:val="en-US"/>
        </w:rPr>
        <w:instrText xml:space="preserve">, 1985)","plainTextFormattedCitation":"(Knöbel et al., 2021; Livingstone et al., 1979; Podbielski et al., 2022; </w:instrText>
      </w:r>
      <w:r>
        <w:instrText xml:space="preserve">Бергер</w:instrText>
      </w:r>
      <w:r>
        <w:rPr>
          <w:lang w:val="en-US"/>
        </w:rPr>
        <w:instrText xml:space="preserve"> &amp; </w:instrText>
      </w:r>
      <w:r>
        <w:instrText xml:space="preserve">Луканин</w:instrText>
      </w:r>
      <w:r>
        <w:rPr>
          <w:lang w:val="en-US"/>
        </w:rPr>
        <w:instrText xml:space="preserve">, 1985)","previouslyFormattedCitation":"(Knöbel et al., 2021; Livingstone et al., 1979; Podbielski et al., 2022; </w:instrText>
      </w:r>
      <w:r>
        <w:instrText xml:space="preserve">Бергер</w:instrText>
      </w:r>
      <w:r>
        <w:rPr>
          <w:lang w:val="en-US"/>
        </w:rPr>
        <w:instrText xml:space="preserve"> &amp; </w:instrText>
      </w:r>
      <w:r>
        <w:instrText xml:space="preserve">Луканин</w:instrText>
      </w:r>
      <w:r>
        <w:rPr>
          <w:lang w:val="en-US"/>
        </w:rPr>
        <w:instrText xml:space="preserve">, 1985)"},"properties":{"noteIndex":0},"schema":"https://github.com/citation-style-language/schema/raw/master/csl-citation.json"}</w:instrText>
      </w:r>
      <w:r>
        <w:fldChar w:fldCharType="separate"/>
      </w:r>
      <w:r>
        <w:rPr>
          <w:lang w:val="en-US"/>
        </w:rPr>
        <w:t xml:space="preserve">(Knöbel et al., 2021; Livingstone et al., 1979; Podbielski et al., 2022; </w:t>
      </w:r>
      <w:r>
        <w:t>Бергер</w:t>
      </w:r>
      <w:r>
        <w:rPr>
          <w:lang w:val="en-US"/>
        </w:rPr>
        <w:t xml:space="preserve"> &amp; </w:t>
      </w:r>
      <w:r>
        <w:t>Луканин</w:t>
      </w:r>
      <w:r>
        <w:rPr>
          <w:lang w:val="en-US"/>
        </w:rPr>
        <w:t>, 1985)</w:t>
      </w:r>
      <w:r>
        <w:fldChar w:fldCharType="end"/>
      </w:r>
      <w:r>
        <w:rPr>
          <w:lang w:val="en-US"/>
        </w:rPr>
        <w:t xml:space="preserve">. </w:t>
      </w:r>
      <w:r>
        <w:t xml:space="preserve">В таких условиях животное, которое характеризуется повышенной концентрацией органических осмолитов (и, соответственно, осмолярностью внутренней среды) будет терпеть определенные энергетические убытки, связанные, например, с необходимостью повышенной экскреции. </w:t>
      </w:r>
    </w:p>
    <w:p>
      <w:pPr>
        <w:spacing w:after="0" w:line="240" w:lineRule="auto"/>
      </w:pPr>
      <w:r>
        <w:t xml:space="preserve">Интенсификация экскреции у двустворчатых моллюсков – хорошо известная реакция на понижение солености. Согласно литературе, в процессе адаптации к условиям низкой солености происходит интенсивная утилизация осмолитов (а именно свободных аминокислот) и интенсивная экскреция </w:t>
      </w:r>
      <w:r>
        <w:fldChar w:fldCharType="begin" w:fldLock="1"/>
      </w:r>
      <w:r>
        <w:instrText xml:space="preserve">ADDIN CSL_CITATION {"citationItems":[{"id":"ITEM-1","itemData":{"author":[{"dropping-particle":"","family":"Bartberger","given":"Carol A.","non-dropping-particle":"","parse-names":false,"suffix":""},{"dropping-particle":"","family":"Pierce","given":"Sidney K. Jr.","non-dropping-particle":"","parse-names":false,"suffix":""}],"container-title":"Biological Bulletin","id":"ITEM-1","issue":"1","issued":{"date-parts":[["1976"]]},"page":"1-14","title":"Relationship between Ammonia Excretion Rates and Hemolymph Nitrogenous Compounds of a Euryhaline Bivalve during Low Salinity Acclimation Author ( s ): Carol A . Bartberger , Sidney K . Pierce and Jr . Published by : Marine Biological Laboratory Stable URL","type":"article-journal","volume":"150"},"uris":["http://www.mendeley.com/documents/?uuid=929b633e-4ea2-4989-a50b-3d781612af7f"]}],"mendeley":{"formattedCitation":"(Bartberger &amp; Pierce, 1976)","plainTextFormattedCitation":"(Bartberger &amp; Pierce, 1976)","previouslyFormattedCitation":"(Bartberger &amp; Pierce, 1976)"},"properties":{"noteIndex":0},"schema":"https://github.com/citation-style-language/schema/raw/master/csl-citation.json"}</w:instrText>
      </w:r>
      <w:r>
        <w:fldChar w:fldCharType="separate"/>
      </w:r>
      <w:r>
        <w:t>(Bartberger &amp; Pierce, 1976)</w:t>
      </w:r>
      <w:r>
        <w:fldChar w:fldCharType="end"/>
      </w:r>
      <w:r>
        <w:t xml:space="preserve">. С завершением процесса адаптации, уровень экскреции обычно снижается. Результаты нашего эксперимента показывают, что с понижением солености закономерно повышается содержание продуктов цикла мочевой кислоты (орнитин, аргигин, аргининосуккцинат) и других продуктов азотистого обмена. Однако, интенсификация экскреции при низкой солености была неодинаковой для двух видов. Так, например, МЕ демонстрировали более высокие показатели содержания продуктов азотистого обмена, и, следовательно, характеризовались повышенной экскрецией. Таким образом, мы предполагаем, что у гипосалинных условиях МЕ, вероятно, расходовали значительно больше энергии на экскрецию, а значит, могут характеризоваться как менее приспособленные к опресненным условиям. Наличие такого преимущества у МТ, вероятно, может объяснять и результаты Экспееримента 1. В данном эксперименте мы наблюдали у обоих видов угнетение прироста раковины в поселениях, которые были расположены в эстуарном регионе. Однако, МТ характеризовались несколько более высокой скоростью роста в контрольных поселениях, где не испытывали прессинга со стороны крупных моллюсков. </w:t>
      </w:r>
    </w:p>
    <w:p>
      <w:pPr>
        <w:spacing w:after="0" w:line="240" w:lineRule="auto"/>
        <w:ind w:firstLine="708"/>
      </w:pPr>
      <w:r>
        <w:t>Нап</w:t>
      </w:r>
      <w:ins w:id="1296" w:author="polyd" w:date="2023-06-14T16:09:37Z">
        <w:r>
          <w:rPr>
            <w:lang w:val="ru-RU"/>
          </w:rPr>
          <w:t>р</w:t>
        </w:r>
      </w:ins>
      <w:r>
        <w:t>отив, в условиях повышенной солености, вероятно, МЕ обладают преимуществом. Как уже отмечалось, свободные аминокислоты являются основными и главными осмолитами в тканях двустворчатых моллюсков. Исследователями указывается, что основным источником свободных аминокислот является катаболизм пептидов, производимый ферментом аминопептидазой-</w:t>
      </w:r>
      <w:r>
        <w:rPr>
          <w:lang w:val="en-US"/>
        </w:rPr>
        <w:t>I</w:t>
      </w:r>
      <w:r>
        <w:t xml:space="preserve">, который кодируется геном </w:t>
      </w:r>
      <w:r>
        <w:rPr>
          <w:i/>
          <w:lang w:val="en-US"/>
        </w:rPr>
        <w:t>Lap</w:t>
      </w:r>
      <w:r>
        <w:t xml:space="preserve"> </w:t>
      </w:r>
      <w:r>
        <w:fldChar w:fldCharType="begin" w:fldLock="1"/>
      </w:r>
      <w:r>
        <w:instrText xml:space="preserve">ADDIN CSL_CITATION {"citationItems":[{"id":"ITEM-1","itemData":{"DOI":"10.1073/pnas.77.9.5385","ISSN":"00278424","PMID":"6933563","abstract":"The product of the Lap locus in the marine bivalve Mytilus edulis is a neutral, membrane-associated aminopeptidase that is primarly localized on intestinal microvilli and in digestive cell lysosomes. Natural populations are genetically differentiated at the Lap between areas of differing salinity. A steep (0.55-0.15) allele frequency cline connects differentiated populations between the Atlantic Ocean and Long Island Sound. We demonstrate an annual gene flow/mortality cycle in cline populations whereby gene frequencies after mortality are correlated with salinity and enzyme acitivity. The cline is spatially and temporally unstable in immigrants, but stable in residents after mortality. Mortality is nonrandom with regard to the Lap locus; genotype-dependent properties of the aminopeptidase enzyme apparently lead to a differential rate of the utilization of nutrient reserves because selected genotypes exhibited an increased rate of tissue weight loss. Aminopeptidase genotypes are differently adapted to different temperatures and salinities, which provides a mechanism for the realtionship among biochemical, physiological, and population phenotypes.","author":[{"dropping-particle":"","family":"Koehn","given":"R. K.","non-dropping-particle":"","parse-names":false,"suffix":""},{"dropping-particle":"","family":"Newell","given":"R. I.E.","non-dropping-particle":"","parse-names":false,"suffix":""},{"dropping-particle":"","family":"Immermann","given":"F.","non-dropping-particle":"","parse-names":false,"suffix":""}],"container-title":"Proceedings of the National Academy of Sciences of the United States of America","id":"ITEM-1","issue":"9 II","issued":{"date-parts":[["1980"]]},"page":"5385-5389","title":"Maintenance of an aminopeptidase allele frequency cline by natural selection","type":"article-journal","volume":"77"},"uris":["http://www.mendeley.com/documents/?uuid=9adf49da-32cd-4335-845a-e4f66746d2b3"]}],"mendeley":{"formattedCitation":"(Koehn et al., 1980)","plainTextFormattedCitation":"(Koehn et al., 1980)","previouslyFormattedCitation":"(Koehn et al., 1980)"},"properties":{"noteIndex":0},"schema":"https://github.com/citation-style-language/schema/raw/master/csl-citation.json"}</w:instrText>
      </w:r>
      <w:r>
        <w:fldChar w:fldCharType="separate"/>
      </w:r>
      <w:r>
        <w:t>(Koehn et al., 1980)</w:t>
      </w:r>
      <w:r>
        <w:fldChar w:fldCharType="end"/>
      </w:r>
      <w:r>
        <w:t xml:space="preserve">. Исследования показывают, что в более чем 60 % Канадских популяций МЕ, ассоциированных с высокой соленостью, встречается аллель </w:t>
      </w:r>
      <w:r>
        <w:rPr>
          <w:i/>
          <w:lang w:val="en-US"/>
        </w:rPr>
        <w:t>Lap</w:t>
      </w:r>
      <w:r>
        <w:rPr>
          <w:i/>
        </w:rPr>
        <w:t>94</w:t>
      </w:r>
      <w:r>
        <w:t xml:space="preserve">, продукт которого имеет ферментную активность на 20% выше </w:t>
      </w:r>
      <w:r>
        <w:fldChar w:fldCharType="begin" w:fldLock="1"/>
      </w:r>
      <w:r>
        <w:instrText xml:space="preserve">ADDIN CSL_CITATION {"citationItems":[{"id":"ITEM-1","itemData":{"DOI":"10.1007/BF00484570","ISSN":"00062928","PMID":"7337692","abstract":"Enzymatic parameters of aminopeptidase-I that may be sensitive to temperature and solute variations were investigated to provide a functional explanation for specific activity differences among genotypes in natural populations. The effect of temperature on the apparent Kmof l-leucyl-4-methoxy-2-naphthylamide and the dipeptide phenylalanyl-glycine was small, especially between 10 and 25 C. The apparent Kmvaried only between 36.7 and 49.8 μM at these temperatures and the six common genotypes did not differ in temperature-dependent substrate affinities. While pH had a significant effect on Km, no differences among genotypes were observed. Activation enthalpies were also identical among genotypes. Thermal inactivation was slowest at 15 C and the same for all genotypes. Of 18 tested amino acids, only phenylalanine inhibited aminopeptidase-I; KIvalues ranged from 1.2 to 0.8 mM and were the same for all genotypes. Small differences among genotypes were detected in the inhibitory effect of zinc. The concentration of aminopeptidase-I enzyme was the same for all genotypes in a population exposed to oceanic salinity, but the concentration of Lap94/94was 15% lower than that of other genotypes in a population experiencing estuarine salinity. Genotypes with the Lap94allele exhibited higher apparent kcat values in all population samples. The probable genotype-dependent effects of enzyme concentration and kcat differences are discussed with regard to maintenance of the polymorphism and genetic differences among populations. © 1981 Plenum Publishing Corporation.","author":[{"dropping-particle":"","family":"Koehn","given":"Richard K.","non-dropping-particle":"","parse-names":false,"suffix":""},{"dropping-particle":"","family":"Siebenaller","given":"Joseph F.","non-dropping-particle":"","parse-names":false,"suffix":""}],"container-title":"Biochemical Genetics","id":"ITEM-1","issue":"11-12","issued":{"date-parts":[["1981"]]},"page":"1143-1162","title":"Biochemical studies of aminopeptidase polymorphism in Mytilus edulis. II. Dependence of reaction rate on physical factors and enzyme concentration","type":"article-journal","volume":"19"},"uris":["http://www.mendeley.com/documents/?uuid=a1c6dd35-93bc-494d-ad16-cd91233762b3"]}],"mendeley":{"formattedCitation":"(Koehn &amp; Siebenaller, 1981)","plainTextFormattedCitation":"(Koehn &amp; Siebenaller, 1981)","previouslyFormattedCitation":"(Koehn &amp; Siebenaller, 1981)"},"properties":{"noteIndex":0},"schema":"https://github.com/citation-style-language/schema/raw/master/csl-citation.json"}</w:instrText>
      </w:r>
      <w:r>
        <w:fldChar w:fldCharType="separate"/>
      </w:r>
      <w:r>
        <w:t>(Koehn &amp; Siebenaller, 1981)</w:t>
      </w:r>
      <w:r>
        <w:fldChar w:fldCharType="end"/>
      </w:r>
      <w:r>
        <w:t xml:space="preserve">. Другое исследование показывает, что в североамериканских популяциях МЕ, ассоциированных с эстуариями, аллель </w:t>
      </w:r>
      <w:r>
        <w:rPr>
          <w:i/>
          <w:lang w:val="en-US"/>
        </w:rPr>
        <w:t>Lap</w:t>
      </w:r>
      <w:r>
        <w:rPr>
          <w:i/>
        </w:rPr>
        <w:t>94</w:t>
      </w:r>
      <w:r>
        <w:t xml:space="preserve"> встречаются значительно реже, чем в мористых популяциях </w:t>
      </w:r>
      <w:r>
        <w:fldChar w:fldCharType="begin" w:fldLock="1"/>
      </w:r>
      <w:r>
        <w:instrText xml:space="preserve">ADDIN CSL_CITATION {"citationItems":[{"id":"ITEM-1","itemData":{"DOI":"10.1038/298688a0","ISSN":"00280836","PMID":"7099266","abstract":"Biochemical differences have been described among allozymes1-4, but the physiological consequences (that is, physiological phenotypes) of such differences have only rarely been demonstrated5-7. Such a relationship is necessary both to the argument that natural selection maintains allozymic diversity in natural populations and for understanding biochemical mechanisms of adaptation8. We report here a genotype-dependent difference in the rate of cellular free amino acid accumulation during adjustment to hyperosmotic conditions in the mussel Mytilus edulis. The product of the Lap locus in M. edulis is the lysosomal enzyme aminopeptidase-I (AM-I; E.C.3.4.11.-) which hydrolyses oligopeptides to their constituent amino acids9. Total AM-I activity is positively correlated with salinity; a 120% increase in salinity increases AM-I activity twofold10-13. Adjustment to hyperosmotic stress in osmoconforming marine bivalves, including M. edulis, involves rapid accumulation of cellular free amino acids 14,15. The biochemical properties of AM-I, and its activation by salinity changes, suggest that it is important for providing cellular free amino acid pools during adjustment to hyperosmotic stress11. We show that individuals carrying the allele for high catalytic efficiency (kcat) accumulated cellular amino acids more rapidly than other genotypes. The difference in accumulation rate was also demonstrated by an interruption of hyperosmotic adjustment, which resulted in genotype-dependent rates of amino acid excretion. These results demonstrate the role of AM-I in the physiological processes that regulate cell volume. Thus, differing catalytic properties of allozymes are manifested as phenotypic differences at the physiological level and provide a mechanism for the known selective mortality of mussels in natural populations7. © 1982 Nature Publishing Group.","author":[{"dropping-particle":"","family":"Hilbish","given":"Thomas J.","non-dropping-particle":"","parse-names":false,"suffix":""},{"dropping-particle":"","family":"Deaton","given":"Lewis E.","non-dropping-particle":"","parse-names":false,"suffix":""},{"dropping-particle":"","family":"Koehn","given":"Richard K.","non-dropping-particle":"","parse-names":false,"suffix":""}],"container-title":"Nature","id":"ITEM-1","issue":"5875","issued":{"date-parts":[["1982"]]},"page":"688-689","title":"Effect of an allozyme polymorphism on regulation of cell volume","type":"article","volume":"298"},"uris":["http://www.mendeley.com/documents/?uuid=9c21d003-6664-4810-b822-22b6bc274300"]}],"mendeley":{"formattedCitation":"(Hilbish et al., 1982)","plainTextFormattedCitation":"(Hilbish et al., 1982)","previouslyFormattedCitation":"(Hilbish et al., 1982)"},"properties":{"noteIndex":0},"schema":"https://github.com/citation-style-language/schema/raw/master/csl-citation.json"}</w:instrText>
      </w:r>
      <w:r>
        <w:fldChar w:fldCharType="separate"/>
      </w:r>
      <w:r>
        <w:t>(Hilbish et al., 1982)</w:t>
      </w:r>
      <w:r>
        <w:fldChar w:fldCharType="end"/>
      </w:r>
      <w:r>
        <w:t xml:space="preserve">. У тихоокеанских МТ была обнаружена похожая тенденция, однако различия между морскими и эстуарными популяциями были не такими большими как у МЕ – лишь 54% МТ из морских популяций обладали </w:t>
      </w:r>
      <w:r>
        <w:rPr>
          <w:i/>
          <w:lang w:val="en-US"/>
        </w:rPr>
        <w:t>Lap</w:t>
      </w:r>
      <w:r>
        <w:rPr>
          <w:i/>
        </w:rPr>
        <w:t>94</w:t>
      </w:r>
      <w:r>
        <w:t xml:space="preserve">, и 47% - из эстуарных </w:t>
      </w:r>
      <w:r>
        <w:fldChar w:fldCharType="begin" w:fldLock="1"/>
      </w:r>
      <w:r>
        <w:instrText xml:space="preserve">ADDIN CSL_CITATION {"citationItems":[{"id":"ITEM-1","itemData":{"DOI":"10.2307/2409179","ISSN":"00143820","abstract":"Variations géographiques des fréquences géniques comparées chez les populations allopatriques de moules M. trossulus et M. edulis au locus Lap.","author":[{"dropping-particle":"","family":"McDonald","given":"John H.","non-dropping-particle":"","parse-names":false,"suffix":""},{"dropping-particle":"","family":"Siebenaller","given":"Joseph F.","non-dropping-particle":"","parse-names":false,"suffix":""}],"container-title":"Evolution","id":"ITEM-1","issue":"1","issued":{"date-parts":[["1989"]]},"page":"228","title":"Similar Geographic Variation at the LAP Locus in the Mussels Mytilus trossulus and M. Edulis","type":"article-journal","volume":"43"},"uris":["http://www.mendeley.com/documents/?uuid=6ce4249c-149a-41f2-a745-b558baa6e9a7"]}],"mendeley":{"formattedCitation":"(McDonald &amp; Siebenaller, 1989)","plainTextFormattedCitation":"(McDonald &amp; Siebenaller, 1989)","previouslyFormattedCitation":"(McDonald &amp; Siebenaller, 1989)"},"properties":{"noteIndex":0},"schema":"https://github.com/citation-style-language/schema/raw/master/csl-citation.json"}</w:instrText>
      </w:r>
      <w:r>
        <w:fldChar w:fldCharType="separate"/>
      </w:r>
      <w:r>
        <w:t>(McDonald &amp; Siebenaller, 1989)</w:t>
      </w:r>
      <w:r>
        <w:fldChar w:fldCharType="end"/>
      </w:r>
      <w:r>
        <w:t>. Конечно, было бы</w:t>
      </w:r>
      <w:ins w:id="1297" w:author="polyd" w:date="2023-06-14T16:10:53Z">
        <w:r>
          <w:rPr>
            <w:rFonts w:hint="default"/>
            <w:lang w:val="ru-RU"/>
          </w:rPr>
          <w:t xml:space="preserve"> лог</w:t>
        </w:r>
      </w:ins>
      <w:ins w:id="1298" w:author="polyd" w:date="2023-06-14T16:10:54Z">
        <w:r>
          <w:rPr>
            <w:rFonts w:hint="default"/>
            <w:lang w:val="ru-RU"/>
          </w:rPr>
          <w:t>ично</w:t>
        </w:r>
      </w:ins>
      <w:r>
        <w:t xml:space="preserve"> </w:t>
      </w:r>
      <w:r>
        <w:rPr>
          <w:strike/>
          <w:rPrChange w:id="1299" w:author="polyd" w:date="2023-06-14T16:10:50Z">
            <w:rPr/>
          </w:rPrChange>
        </w:rPr>
        <w:t xml:space="preserve">заманчиво </w:t>
      </w:r>
      <w:r>
        <w:t xml:space="preserve">предположить, что в условиях высокой солености МТ и МЕ из наших экспериментов различались, например, по уровню экспрессии </w:t>
      </w:r>
      <w:r>
        <w:rPr>
          <w:i/>
          <w:lang w:val="en-US"/>
        </w:rPr>
        <w:t>Lap</w:t>
      </w:r>
      <w:r>
        <w:t xml:space="preserve"> или различались эффективность работы аминопептидазы - и потому МЕ демонстрировали высокие концентрациями осмолитов. Однако, основыным и самым многочисленным осмолитом в нашем исследовании оказался таурин, который является непротеиногенной аминоксилотой, и повышение его концентрации не зависит от уровня экспрессии аминопептидазы или уровня её активности. Роль таурина в осморегуляции двустворчатых моллюсков вообще изучена очень слабо. Известно, что уровень концентрации таурина в тканях устриц регулируется экспрессией цистеин-сульфинат декарбоксилазы, и экспрессия этого фермента сильно зависит от условий солености </w:t>
      </w:r>
      <w:r>
        <w:fldChar w:fldCharType="begin" w:fldLock="1"/>
      </w:r>
      <w:r>
        <w:instrText xml:space="preserve">ADDIN CSL_CITATION {"citationItems":[{"id":"ITEM-1","itemData":{"DOI":"10.1038/s41598-017-05852-6","ISSN":"20452322","PMID":"28710376","abstract":"Taurine has been reported high amounts in marine animals to maintain osmotic balance between osmoformers and sea water. Approximately 80% of the total amino-acid content is taurine in Pacific oyster Crassostrea gigas, an intertidal and euryhaline species. In this study, we cloned the two copies of cysteine sulfinate decarboxylase (CSAD), the key enzyme in taurine biosynthesis pathway, screened in oyster genome data. Sequentially, we compared the expression patterns of CgCSAD1 and CgCSAD2 under low salinity treatment (8‰ and 15‰) using different families from two populations. There was no correlation between the expression of CSAD and the different population. Notably, CgCSAD1 increased significantly in treated groups for 24 h, but CgCSAD2 had no significant differentiation. Moreover, the results of CgCSAD1 interference provided the evidence of the positive correlation between CgCSAD1 expressions and taurine contents. The zinc finger domain showed in multi-alignment results may be the important character of CgCSAD1 as the key enzyme in taurine biosynthesis to regulate taurine pool in response to low salinity. This study provides a new evidence for the important role of taurine in adaptation to low salinity in oyster. In addition, it is a good model to discuss the function and evolution of the duplication in mollusks.","author":[{"dropping-particle":"","family":"Zhao","given":"Xuelin","non-dropping-particle":"","parse-names":false,"suffix":""},{"dropping-particle":"","family":"Li","given":"Qi","non-dropping-particle":"","parse-names":false,"suffix":""},{"dropping-particle":"","family":"Meng","given":"Qian","non-dropping-particle":"","parse-names":false,"suffix":""},{"dropping-particle":"","family":"Yue","given":"Chenyang","non-dropping-particle":"","parse-names":false,"suffix":""},{"dropping-particle":"","family":"Xu","given":"Chengxun","non-dropping-particle":"","parse-names":false,"suffix":""}],"container-title":"Scientific Reports","id":"ITEM-1","issue":"1","issued":{"date-parts":[["2017"]]},"page":"1-10","title":"Identification and expression of cysteine sulfinate decarboxylase, possible regulation of taurine biosynthesis in Crassostrea gigas in response to low salinity","type":"article-journal","volume":"7"},"uris":["http://www.mendeley.com/documents/?uuid=0113b452-8bf3-44a8-9ed9-fc21f992362f"]}],"mendeley":{"formattedCitation":"(Zhao et al., 2017)","plainTextFormattedCitation":"(Zhao et al., 2017)","previouslyFormattedCitation":"(Zhao et al., 2017)"},"properties":{"noteIndex":0},"schema":"https://github.com/citation-style-language/schema/raw/master/csl-citation.json"}</w:instrText>
      </w:r>
      <w:r>
        <w:fldChar w:fldCharType="separate"/>
      </w:r>
      <w:r>
        <w:t>(Zhao et al., 2017)</w:t>
      </w:r>
      <w:r>
        <w:fldChar w:fldCharType="end"/>
      </w:r>
      <w:r>
        <w:t>. Мы не нашли никаких данных об уровне экспресии этого фермента в тканях мидий, и, тем более, никаких данных о различиях в экспрессии между популяциями</w:t>
      </w:r>
      <w:ins w:id="1300" w:author="polyd" w:date="2023-06-14T16:11:45Z">
        <w:r>
          <w:rPr>
            <w:rFonts w:hint="default"/>
            <w:lang w:val="ru-RU"/>
          </w:rPr>
          <w:t xml:space="preserve">, </w:t>
        </w:r>
      </w:ins>
      <w:ins w:id="1301" w:author="polyd" w:date="2023-06-14T16:11:46Z">
        <w:r>
          <w:rPr>
            <w:rFonts w:hint="default"/>
            <w:highlight w:val="yellow"/>
            <w:lang w:val="ru-RU"/>
            <w:rPrChange w:id="1302" w:author="polyd" w:date="2023-06-14T16:12:10Z">
              <w:rPr>
                <w:rFonts w:hint="default"/>
                <w:lang w:val="ru-RU"/>
              </w:rPr>
            </w:rPrChange>
          </w:rPr>
          <w:t>оби</w:t>
        </w:r>
      </w:ins>
      <w:ins w:id="1304" w:author="polyd" w:date="2023-06-14T16:11:47Z">
        <w:r>
          <w:rPr>
            <w:rFonts w:hint="default"/>
            <w:highlight w:val="yellow"/>
            <w:lang w:val="ru-RU"/>
            <w:rPrChange w:id="1305" w:author="polyd" w:date="2023-06-14T16:12:10Z">
              <w:rPr>
                <w:rFonts w:hint="default"/>
                <w:lang w:val="ru-RU"/>
              </w:rPr>
            </w:rPrChange>
          </w:rPr>
          <w:t>тающи</w:t>
        </w:r>
      </w:ins>
      <w:ins w:id="1307" w:author="polyd" w:date="2023-06-14T16:11:48Z">
        <w:r>
          <w:rPr>
            <w:rFonts w:hint="default"/>
            <w:highlight w:val="yellow"/>
            <w:lang w:val="ru-RU"/>
            <w:rPrChange w:id="1308" w:author="polyd" w:date="2023-06-14T16:12:10Z">
              <w:rPr>
                <w:rFonts w:hint="default"/>
                <w:lang w:val="ru-RU"/>
              </w:rPr>
            </w:rPrChange>
          </w:rPr>
          <w:t xml:space="preserve">ми </w:t>
        </w:r>
      </w:ins>
      <w:ins w:id="1310" w:author="polyd" w:date="2023-06-14T16:12:01Z">
        <w:r>
          <w:rPr>
            <w:rFonts w:hint="default"/>
            <w:highlight w:val="yellow"/>
            <w:lang w:val="ru-RU"/>
            <w:rPrChange w:id="1311" w:author="polyd" w:date="2023-06-14T16:12:10Z">
              <w:rPr>
                <w:rFonts w:hint="default"/>
                <w:lang w:val="ru-RU"/>
              </w:rPr>
            </w:rPrChange>
          </w:rPr>
          <w:t xml:space="preserve">при </w:t>
        </w:r>
      </w:ins>
      <w:ins w:id="1313" w:author="polyd" w:date="2023-06-14T16:12:02Z">
        <w:r>
          <w:rPr>
            <w:rFonts w:hint="default"/>
            <w:highlight w:val="yellow"/>
            <w:lang w:val="ru-RU"/>
            <w:rPrChange w:id="1314" w:author="polyd" w:date="2023-06-14T16:12:10Z">
              <w:rPr>
                <w:rFonts w:hint="default"/>
                <w:lang w:val="ru-RU"/>
              </w:rPr>
            </w:rPrChange>
          </w:rPr>
          <w:t>разно</w:t>
        </w:r>
      </w:ins>
      <w:ins w:id="1316" w:author="polyd" w:date="2023-06-14T16:12:03Z">
        <w:r>
          <w:rPr>
            <w:rFonts w:hint="default"/>
            <w:highlight w:val="yellow"/>
            <w:lang w:val="ru-RU"/>
            <w:rPrChange w:id="1317" w:author="polyd" w:date="2023-06-14T16:12:10Z">
              <w:rPr>
                <w:rFonts w:hint="default"/>
                <w:lang w:val="ru-RU"/>
              </w:rPr>
            </w:rPrChange>
          </w:rPr>
          <w:t>й соле</w:t>
        </w:r>
      </w:ins>
      <w:ins w:id="1319" w:author="polyd" w:date="2023-06-14T16:12:04Z">
        <w:r>
          <w:rPr>
            <w:rFonts w:hint="default"/>
            <w:highlight w:val="yellow"/>
            <w:lang w:val="ru-RU"/>
            <w:rPrChange w:id="1320" w:author="polyd" w:date="2023-06-14T16:12:10Z">
              <w:rPr>
                <w:rFonts w:hint="default"/>
                <w:lang w:val="ru-RU"/>
              </w:rPr>
            </w:rPrChange>
          </w:rPr>
          <w:t>ности</w:t>
        </w:r>
      </w:ins>
      <w:r>
        <w:t xml:space="preserve">. Однако, можно предположить существование отбора, связанного с соленостью, аналогично картине с аллелями гена </w:t>
      </w:r>
      <w:r>
        <w:rPr>
          <w:i/>
          <w:lang w:val="en-US"/>
        </w:rPr>
        <w:t>Lap</w:t>
      </w:r>
      <w:r>
        <w:t>.</w:t>
      </w:r>
    </w:p>
    <w:p>
      <w:pPr>
        <w:spacing w:after="0" w:line="240" w:lineRule="auto"/>
      </w:pPr>
    </w:p>
    <w:p>
      <w:pPr>
        <w:spacing w:after="0" w:line="240" w:lineRule="auto"/>
      </w:pPr>
      <w:r>
        <w:tab/>
      </w:r>
      <w:r>
        <w:t xml:space="preserve">В нашем исследовании мы, кроме всего прочего, показали, что сила прикрепления мидий к субстрату зависит от солености. Само по себе снижение интенсивности образования биссуса в гипосалинных условиях было продемонстрировано во множестве работ  </w:t>
      </w:r>
      <w:r>
        <w:fldChar w:fldCharType="begin" w:fldLock="1"/>
      </w:r>
      <w:r>
        <w:instrText xml:space="preserve">ADDIN CSL_CITATION {"citationItems":[{"id":"ITEM-1","itemData":{"author":[{"dropping-particle":"","family":"Young","given":"G A","non-dropping-particle":"","parse-names":false,"suffix":""}],"container-title":"Marine Ecology","id":"ITEM-1","issue":"1985","issued":{"date-parts":[["1985"]]},"page":"261-271","title":"Byssus-thread formation by the mussel Mytilus edulis : effects of environmental factors","type":"article-journal","volume":"24"},"uris":["http://www.mendeley.com/documents/?uuid=3fdd5b3d-a0a2-4bce-8485-c73d881f44af"]},{"id":"ITEM-2","itemData":{"DOI":"10.1093/oxfordjournals.mollus.a065333","ISSN":"14643766","abstract":"The rate of thread production in M. edulis decreases with increasing size of the animal both at high and low salinities. In animals of the same size, fewer threads are produced at low salinity than at high, while more are produced at higher temperatures. © 1976 The Malacological Society of London.","author":[{"dropping-particle":"","family":"Allen","given":"J. A.","non-dropping-particle":"","parse-names":false,"suffix":""},{"dropping-particle":"","family":"Cook","given":"M.","non-dropping-particle":"","parse-names":false,"suffix":""},{"dropping-particle":"","family":"Jackson","given":"D. J.","non-dropping-particle":"","parse-names":false,"suffix":""},{"dropping-particle":"","family":"Preston","given":"S.","non-dropping-particle":"","parse-names":false,"suffix":""},{"dropping-particle":"","family":"Worth","given":"E. M.","non-dropping-particle":"","parse-names":false,"suffix":""}],"container-title":"Journal of Molluscan Studies","id":"ITEM-2","issue":"2","issued":{"date-parts":[["1976"]]},"page":"279-289","title":"Observations on the rate of production and mechanical properties of the byssus threads of Mytilus edulis L.","type":"article-journal","volume":"42"},"uris":["http://www.mendeley.com/documents/?uuid=aa4f0047-53bf-4ce0-b728-5266e151807e"]},{"id":"ITEM-3","itemData":{"DOI":"10.1007/BF00354918","ISSN":"00253162","abstract":"The effects of various factors on byssal thread formation have been examined in the laboratory using Modiolus demissus and Mytilus edulis. With M. demissus thread formation (threads/mussel/h0 and proportion of mussels forming threads decreased with increasing size; prior exposure to air enhanced subsequent thread formation; mechanical agitation reduced thread formation. In addition, low salinity acclimated mussels adapted more rapidly to 32 ppt than high salinity acclimated mussels did to 16 ppt; threads were not formed in the absence of calcium and/or magnesium; and there was no reduction in thread formation at temperatures as high as 27° to 28°C. M. edulis died and thread formation approached zero at temperatures exceeding 26°C. © 1970 Springer-Verlag.","author":[{"dropping-particle":"","family":"Winkle","given":"W.","non-dropping-particle":"Van","parse-names":false,"suffix":""}],"container-title":"Marine Biology","id":"ITEM-3","issue":"2","issued":{"date-parts":[["1970"]]},"page":"143-148","title":"Effect of environmental factors on byssal thread formation","type":"article-journal","volume":"7"},"uris":["http://www.mendeley.com/documents/?uuid=1e2b8e8f-93d7-4573-b0e1-b674ad338dc2"]}],"mendeley":{"formattedCitation":"(Allen et al., 1976; Van Winkle, 1970; Young, 1985)","plainTextFormattedCitation":"(Allen et al., 1976; Van Winkle, 1970; Young, 1985)","previouslyFormattedCitation":"(Allen et al., 1976; Van Winkle, 1970; Young, 1985)"},"properties":{"noteIndex":0},"schema":"https://github.com/citation-style-language/schema/raw/master/csl-citation.json"}</w:instrText>
      </w:r>
      <w:r>
        <w:fldChar w:fldCharType="separate"/>
      </w:r>
      <w:r>
        <w:t>(Allen et al., 1976; Van Winkle, 1970; Young, 1985)</w:t>
      </w:r>
      <w:r>
        <w:fldChar w:fldCharType="end"/>
      </w:r>
      <w:r>
        <w:t xml:space="preserve">. Предположительно, снижение силы прикрепления в гипосалинных условиях связано как с общим стрессом организма, так и непосредственно с влиянием низкой солености на химию образования биссуса </w:t>
      </w:r>
      <w:r>
        <w:fldChar w:fldCharType="begin" w:fldLock="1"/>
      </w:r>
      <w:r>
        <w:instrText xml:space="preserve">ADDIN CSL_CITATION {"citationItems":[{"id":"ITEM-1","itemData":{"DOI":"10.1007/BF00354918","ISSN":"00253162","abstract":"The effects of various factors on byssal thread formation have been examined in the laboratory using Modiolus demissus and Mytilus edulis. With M. demissus thread formation (threads/mussel/h0 and proportion of mussels forming threads decreased with increasing size; prior exposure to air enhanced subsequent thread formation; mechanical agitation reduced thread formation. In addition, low salinity acclimated mussels adapted more rapidly to 32 ppt than high salinity acclimated mussels did to 16 ppt; threads were not formed in the absence of calcium and/or magnesium; and there was no reduction in thread formation at temperatures as high as 27° to 28°C. M. edulis died and thread formation approached zero at temperatures exceeding 26°C. © 1970 Springer-Verlag.","author":[{"dropping-particle":"","family":"Winkle","given":"W.","non-dropping-particle":"Van","parse-names":false,"suffix":""}],"container-title":"Marine Biology","id":"ITEM-1","issue":"2","issued":{"date-parts":[["1970"]]},"page":"143-148","title":"Effect of environmental factors on byssal thread formation","type":"article-journal","volume":"7"},"uris":["http://www.mendeley.com/documents/?uuid=1e2b8e8f-93d7-4573-b0e1-b674ad338dc2"]}],"mendeley":{"formattedCitation":"(Van Winkle, 1970)","plainTextFormattedCitation":"(Van Winkle, 1970)","previouslyFormattedCitation":"(Van Winkle, 1970)"},"properties":{"noteIndex":0},"schema":"https://github.com/citation-style-language/schema/raw/master/csl-citation.json"}</w:instrText>
      </w:r>
      <w:r>
        <w:fldChar w:fldCharType="separate"/>
      </w:r>
      <w:r>
        <w:t>(Van Winkle, 1970)</w:t>
      </w:r>
      <w:r>
        <w:fldChar w:fldCharType="end"/>
      </w:r>
      <w:r>
        <w:t xml:space="preserve">. В наших экспериментах МЕ и МТ демонстрировали различную силу прикрепления в гипосалинных условиях. Так, например, вероятность того, что МЕ вовсе не прикрепятся, </w:t>
      </w:r>
      <w:del w:id="1322" w:author="polyd" w:date="2023-06-14T16:13:06Z">
        <w:r>
          <w:rPr/>
          <w:delText xml:space="preserve">стремительно </w:delText>
        </w:r>
      </w:del>
      <w:r>
        <w:t>увеличивалась с понижением солености. В то время как МТ в таких же условиях прикреплялись</w:t>
      </w:r>
      <w:ins w:id="1323" w:author="polyd" w:date="2023-06-14T16:13:17Z">
        <w:r>
          <w:rPr>
            <w:rFonts w:hint="default"/>
            <w:lang w:val="ru-RU"/>
          </w:rPr>
          <w:t xml:space="preserve"> </w:t>
        </w:r>
      </w:ins>
      <w:ins w:id="1324" w:author="polyd" w:date="2023-06-14T16:13:18Z">
        <w:r>
          <w:rPr>
            <w:rFonts w:hint="default"/>
            <w:lang w:val="ru-RU"/>
          </w:rPr>
          <w:t xml:space="preserve">с </w:t>
        </w:r>
      </w:ins>
      <w:ins w:id="1325" w:author="polyd" w:date="2023-06-14T16:13:19Z">
        <w:r>
          <w:rPr>
            <w:rFonts w:hint="default"/>
            <w:lang w:val="ru-RU"/>
          </w:rPr>
          <w:t xml:space="preserve">той же </w:t>
        </w:r>
      </w:ins>
      <w:ins w:id="1326" w:author="polyd" w:date="2023-06-14T16:13:20Z">
        <w:r>
          <w:rPr>
            <w:rFonts w:hint="default"/>
            <w:lang w:val="ru-RU"/>
          </w:rPr>
          <w:t>вероят</w:t>
        </w:r>
      </w:ins>
      <w:ins w:id="1327" w:author="polyd" w:date="2023-06-14T16:13:21Z">
        <w:r>
          <w:rPr>
            <w:rFonts w:hint="default"/>
            <w:lang w:val="ru-RU"/>
          </w:rPr>
          <w:t>ность</w:t>
        </w:r>
      </w:ins>
      <w:ins w:id="1328" w:author="polyd" w:date="2023-06-14T16:13:22Z">
        <w:r>
          <w:rPr>
            <w:rFonts w:hint="default"/>
            <w:lang w:val="ru-RU"/>
          </w:rPr>
          <w:t>ю</w:t>
        </w:r>
      </w:ins>
      <w:ins w:id="1329" w:author="polyd" w:date="2023-06-14T16:13:23Z">
        <w:r>
          <w:rPr>
            <w:rFonts w:hint="default"/>
            <w:lang w:val="ru-RU"/>
          </w:rPr>
          <w:t xml:space="preserve">, </w:t>
        </w:r>
      </w:ins>
      <w:ins w:id="1330" w:author="polyd" w:date="2023-06-14T16:13:24Z">
        <w:r>
          <w:rPr>
            <w:rFonts w:hint="default"/>
            <w:lang w:val="ru-RU"/>
          </w:rPr>
          <w:t xml:space="preserve">что </w:t>
        </w:r>
      </w:ins>
      <w:ins w:id="1331" w:author="polyd" w:date="2023-06-14T16:13:25Z">
        <w:r>
          <w:rPr>
            <w:rFonts w:hint="default"/>
            <w:lang w:val="ru-RU"/>
          </w:rPr>
          <w:t>и пр</w:t>
        </w:r>
      </w:ins>
      <w:ins w:id="1332" w:author="polyd" w:date="2023-06-14T16:13:26Z">
        <w:r>
          <w:rPr>
            <w:rFonts w:hint="default"/>
            <w:lang w:val="ru-RU"/>
          </w:rPr>
          <w:t xml:space="preserve">и </w:t>
        </w:r>
      </w:ins>
      <w:ins w:id="1333" w:author="polyd" w:date="2023-06-14T16:13:28Z">
        <w:r>
          <w:rPr>
            <w:rFonts w:hint="default"/>
            <w:lang w:val="ru-RU"/>
          </w:rPr>
          <w:t>но</w:t>
        </w:r>
      </w:ins>
      <w:ins w:id="1334" w:author="polyd" w:date="2023-06-14T16:13:29Z">
        <w:r>
          <w:rPr>
            <w:rFonts w:hint="default"/>
            <w:lang w:val="ru-RU"/>
          </w:rPr>
          <w:t>рмальн</w:t>
        </w:r>
      </w:ins>
      <w:ins w:id="1335" w:author="polyd" w:date="2023-06-14T16:13:30Z">
        <w:r>
          <w:rPr>
            <w:rFonts w:hint="default"/>
            <w:lang w:val="ru-RU"/>
          </w:rPr>
          <w:t>ой сол</w:t>
        </w:r>
      </w:ins>
      <w:ins w:id="1336" w:author="polyd" w:date="2023-06-14T16:13:31Z">
        <w:r>
          <w:rPr>
            <w:rFonts w:hint="default"/>
            <w:lang w:val="ru-RU"/>
          </w:rPr>
          <w:t>ености</w:t>
        </w:r>
      </w:ins>
      <w:r>
        <w:t xml:space="preserve">. Более того, в условиях пониженной солености крупные особи МТ демонстрировали наиболее высокую силу прикрепления. Это хорошо согласуется с другими нашими результатами – </w:t>
      </w:r>
      <w:del w:id="1337" w:author="polyd" w:date="2023-06-14T16:13:53Z">
        <w:r>
          <w:rPr/>
          <w:delText>согласно нашим представлениям,</w:delText>
        </w:r>
      </w:del>
      <w:r>
        <w:t xml:space="preserve"> МТ, </w:t>
      </w:r>
      <w:del w:id="1338" w:author="polyd" w:date="2023-06-14T16:14:00Z">
        <w:r>
          <w:rPr/>
          <w:delText xml:space="preserve">обладающие </w:delText>
        </w:r>
      </w:del>
      <w:ins w:id="1339" w:author="polyd" w:date="2023-06-14T16:14:00Z">
        <w:r>
          <w:rPr>
            <w:lang w:val="ru-RU"/>
          </w:rPr>
          <w:t>де</w:t>
        </w:r>
      </w:ins>
      <w:ins w:id="1340" w:author="polyd" w:date="2023-06-14T16:14:03Z">
        <w:r>
          <w:rPr>
            <w:lang w:val="ru-RU"/>
          </w:rPr>
          <w:t>монс</w:t>
        </w:r>
      </w:ins>
      <w:ins w:id="1341" w:author="polyd" w:date="2023-06-14T16:14:04Z">
        <w:r>
          <w:rPr>
            <w:lang w:val="ru-RU"/>
          </w:rPr>
          <w:t>трир</w:t>
        </w:r>
      </w:ins>
      <w:ins w:id="1342" w:author="polyd" w:date="2023-06-14T16:14:05Z">
        <w:r>
          <w:rPr>
            <w:lang w:val="ru-RU"/>
          </w:rPr>
          <w:t>ующ</w:t>
        </w:r>
      </w:ins>
      <w:ins w:id="1343" w:author="polyd" w:date="2023-06-14T16:14:08Z">
        <w:r>
          <w:rPr>
            <w:lang w:val="ru-RU"/>
          </w:rPr>
          <w:t>ие</w:t>
        </w:r>
      </w:ins>
      <w:ins w:id="1344" w:author="polyd" w:date="2023-06-14T16:14:09Z">
        <w:r>
          <w:rPr>
            <w:rFonts w:hint="default"/>
            <w:lang w:val="ru-RU"/>
          </w:rPr>
          <w:t xml:space="preserve"> </w:t>
        </w:r>
      </w:ins>
      <w:del w:id="1345" w:author="polyd" w:date="2023-06-14T16:14:13Z">
        <w:r>
          <w:rPr/>
          <w:delText xml:space="preserve">генерально повышенной </w:delText>
        </w:r>
      </w:del>
      <w:ins w:id="1346" w:author="polyd" w:date="2023-06-14T16:14:13Z">
        <w:r>
          <w:rPr>
            <w:lang w:val="ru-RU"/>
          </w:rPr>
          <w:t>бо</w:t>
        </w:r>
      </w:ins>
      <w:ins w:id="1347" w:author="polyd" w:date="2023-06-14T16:14:14Z">
        <w:r>
          <w:rPr>
            <w:lang w:val="ru-RU"/>
          </w:rPr>
          <w:t>лее</w:t>
        </w:r>
      </w:ins>
      <w:ins w:id="1348" w:author="polyd" w:date="2023-06-14T16:14:14Z">
        <w:r>
          <w:rPr>
            <w:rFonts w:hint="default"/>
            <w:lang w:val="ru-RU"/>
          </w:rPr>
          <w:t xml:space="preserve"> ин</w:t>
        </w:r>
      </w:ins>
      <w:ins w:id="1349" w:author="polyd" w:date="2023-06-14T16:14:15Z">
        <w:r>
          <w:rPr>
            <w:rFonts w:hint="default"/>
            <w:lang w:val="ru-RU"/>
          </w:rPr>
          <w:t>тенсив</w:t>
        </w:r>
      </w:ins>
      <w:ins w:id="1350" w:author="polyd" w:date="2023-06-14T16:14:16Z">
        <w:r>
          <w:rPr>
            <w:rFonts w:hint="default"/>
            <w:lang w:val="ru-RU"/>
          </w:rPr>
          <w:t xml:space="preserve">ное </w:t>
        </w:r>
      </w:ins>
      <w:del w:id="1351" w:author="polyd" w:date="2023-06-14T16:14:17Z">
        <w:r>
          <w:rPr/>
          <w:delText xml:space="preserve">интенсивностью </w:delText>
        </w:r>
      </w:del>
      <w:r>
        <w:t>выделени</w:t>
      </w:r>
      <w:ins w:id="1352" w:author="polyd" w:date="2023-06-14T16:14:21Z">
        <w:r>
          <w:rPr>
            <w:lang w:val="ru-RU"/>
          </w:rPr>
          <w:t>е</w:t>
        </w:r>
      </w:ins>
      <w:del w:id="1353" w:author="polyd" w:date="2023-06-14T16:14:19Z">
        <w:r>
          <w:rPr/>
          <w:delText>я</w:delText>
        </w:r>
      </w:del>
      <w:r>
        <w:t xml:space="preserve"> биссуса, не тратят в гипосалинных условиях ресурсы на излишнюю экскрецию, а потому вполне обладают возможностью инвестирования в образование биссуса. </w:t>
      </w:r>
    </w:p>
    <w:p>
      <w:pPr>
        <w:spacing w:after="0" w:line="240" w:lineRule="auto"/>
      </w:pPr>
      <w:r>
        <w:rPr>
          <w:b/>
        </w:rPr>
        <w:tab/>
      </w:r>
      <w:r>
        <w:t xml:space="preserve"> </w:t>
      </w:r>
    </w:p>
    <w:p>
      <w:pPr>
        <w:spacing w:after="0" w:line="240" w:lineRule="auto"/>
        <w:rPr>
          <w:b/>
        </w:rPr>
      </w:pPr>
    </w:p>
    <w:p>
      <w:pPr>
        <w:spacing w:after="0" w:line="240" w:lineRule="auto"/>
        <w:rPr>
          <w:rFonts w:hint="default"/>
          <w:b/>
          <w:lang w:val="ru-RU"/>
        </w:rPr>
      </w:pPr>
      <w:r>
        <w:rPr>
          <w:b/>
        </w:rPr>
        <w:tab/>
      </w:r>
      <w:del w:id="1354" w:author="polyd" w:date="2023-06-14T16:14:41Z">
        <w:r>
          <w:rPr>
            <w:b/>
          </w:rPr>
          <w:delText>Общая картина.</w:delText>
        </w:r>
      </w:del>
      <w:ins w:id="1355" w:author="polyd" w:date="2023-06-14T16:14:41Z">
        <w:r>
          <w:rPr>
            <w:b/>
            <w:lang w:val="ru-RU"/>
          </w:rPr>
          <w:t>За</w:t>
        </w:r>
      </w:ins>
      <w:ins w:id="1356" w:author="polyd" w:date="2023-06-14T16:14:42Z">
        <w:r>
          <w:rPr>
            <w:b/>
            <w:lang w:val="ru-RU"/>
          </w:rPr>
          <w:t>ключ</w:t>
        </w:r>
      </w:ins>
      <w:ins w:id="1357" w:author="polyd" w:date="2023-06-14T16:14:43Z">
        <w:r>
          <w:rPr>
            <w:b/>
            <w:lang w:val="ru-RU"/>
          </w:rPr>
          <w:t>ение</w:t>
        </w:r>
      </w:ins>
    </w:p>
    <w:p>
      <w:pPr>
        <w:spacing w:after="0" w:line="240" w:lineRule="auto"/>
      </w:pPr>
      <w:r>
        <w:t xml:space="preserve"> </w:t>
      </w:r>
    </w:p>
    <w:p>
      <w:pPr>
        <w:spacing w:after="0" w:line="240" w:lineRule="auto"/>
        <w:rPr>
          <w:ins w:id="1358" w:author="polyd" w:date="2023-06-14T16:20:42Z"/>
        </w:rPr>
      </w:pPr>
      <w:r>
        <w:tab/>
      </w:r>
      <w:r>
        <w:t xml:space="preserve">Подытоживая, нам представляется, что различия в интенсивности образования биссуса – и есть тот самый признак, опосредующий конкурентную борьбу МТ и МЕ в смешанных поселениях. Биссус играет огромную роль в жизни мидий. Прикрепление к субстрату во многом определяет их выживаемость: стратегии избегания и противодействия хищникам, сопротивление негативному воздействию прибоя и даже конкурентный успех в борьбе за субстрат. </w:t>
      </w:r>
      <w:ins w:id="1359" w:author="polyd" w:date="2023-06-14T16:16:38Z">
        <w:r>
          <w:rPr>
            <w:lang w:val="ru-RU"/>
          </w:rPr>
          <w:t>Н</w:t>
        </w:r>
      </w:ins>
      <w:ins w:id="1360" w:author="polyd" w:date="2023-06-14T16:16:39Z">
        <w:r>
          <w:rPr>
            <w:lang w:val="ru-RU"/>
          </w:rPr>
          <w:t>аши</w:t>
        </w:r>
      </w:ins>
      <w:ins w:id="1361" w:author="polyd" w:date="2023-06-14T16:16:39Z">
        <w:r>
          <w:rPr>
            <w:rFonts w:hint="default"/>
            <w:lang w:val="ru-RU"/>
          </w:rPr>
          <w:t xml:space="preserve"> </w:t>
        </w:r>
      </w:ins>
      <w:ins w:id="1362" w:author="polyd" w:date="2023-06-14T16:16:40Z">
        <w:r>
          <w:rPr>
            <w:rFonts w:hint="default"/>
            <w:lang w:val="ru-RU"/>
          </w:rPr>
          <w:t>и</w:t>
        </w:r>
      </w:ins>
      <w:ins w:id="1363" w:author="polyd" w:date="2023-06-14T16:16:41Z">
        <w:r>
          <w:rPr>
            <w:rFonts w:hint="default"/>
            <w:lang w:val="ru-RU"/>
          </w:rPr>
          <w:t>сслед</w:t>
        </w:r>
      </w:ins>
      <w:ins w:id="1364" w:author="polyd" w:date="2023-06-14T16:16:42Z">
        <w:r>
          <w:rPr>
            <w:rFonts w:hint="default"/>
            <w:lang w:val="ru-RU"/>
          </w:rPr>
          <w:t xml:space="preserve">ования </w:t>
        </w:r>
      </w:ins>
      <w:ins w:id="1365" w:author="polyd" w:date="2023-06-14T16:16:43Z">
        <w:r>
          <w:rPr>
            <w:rFonts w:hint="default"/>
            <w:lang w:val="ru-RU"/>
          </w:rPr>
          <w:t>пока</w:t>
        </w:r>
      </w:ins>
      <w:ins w:id="1366" w:author="polyd" w:date="2023-06-14T16:16:44Z">
        <w:r>
          <w:rPr>
            <w:rFonts w:hint="default"/>
            <w:lang w:val="ru-RU"/>
          </w:rPr>
          <w:t>зали,</w:t>
        </w:r>
      </w:ins>
      <w:ins w:id="1367" w:author="polyd" w:date="2023-06-14T16:16:45Z">
        <w:r>
          <w:rPr>
            <w:rFonts w:hint="default"/>
            <w:lang w:val="ru-RU"/>
          </w:rPr>
          <w:t xml:space="preserve"> что</w:t>
        </w:r>
      </w:ins>
      <w:ins w:id="1368" w:author="polyd" w:date="2023-06-14T16:16:48Z">
        <w:r>
          <w:rPr>
            <w:rFonts w:hint="default"/>
            <w:lang w:val="ru-RU"/>
          </w:rPr>
          <w:t>,</w:t>
        </w:r>
      </w:ins>
      <w:ins w:id="1369" w:author="polyd" w:date="2023-06-14T16:16:49Z">
        <w:r>
          <w:rPr>
            <w:rFonts w:hint="default"/>
            <w:lang w:val="ru-RU"/>
          </w:rPr>
          <w:t xml:space="preserve"> по</w:t>
        </w:r>
      </w:ins>
      <w:ins w:id="1370" w:author="polyd" w:date="2023-06-14T16:16:50Z">
        <w:r>
          <w:rPr>
            <w:rFonts w:hint="default"/>
            <w:lang w:val="ru-RU"/>
          </w:rPr>
          <w:t xml:space="preserve"> к</w:t>
        </w:r>
      </w:ins>
      <w:ins w:id="1371" w:author="polyd" w:date="2023-06-14T16:16:52Z">
        <w:r>
          <w:rPr>
            <w:rFonts w:hint="default"/>
            <w:lang w:val="ru-RU"/>
          </w:rPr>
          <w:t>рай</w:t>
        </w:r>
      </w:ins>
      <w:ins w:id="1372" w:author="polyd" w:date="2023-06-14T16:16:53Z">
        <w:r>
          <w:rPr>
            <w:rFonts w:hint="default"/>
            <w:lang w:val="ru-RU"/>
          </w:rPr>
          <w:t>ней ме</w:t>
        </w:r>
      </w:ins>
      <w:ins w:id="1373" w:author="polyd" w:date="2023-06-14T16:16:54Z">
        <w:r>
          <w:rPr>
            <w:rFonts w:hint="default"/>
            <w:lang w:val="ru-RU"/>
          </w:rPr>
          <w:t xml:space="preserve">ре </w:t>
        </w:r>
      </w:ins>
      <w:ins w:id="1374" w:author="polyd" w:date="2023-06-14T16:16:45Z">
        <w:r>
          <w:rPr>
            <w:rFonts w:hint="default"/>
            <w:lang w:val="ru-RU"/>
          </w:rPr>
          <w:t xml:space="preserve"> </w:t>
        </w:r>
      </w:ins>
      <w:del w:id="1375" w:author="polyd" w:date="2023-06-14T16:16:47Z">
        <w:r>
          <w:rPr/>
          <w:delText xml:space="preserve">В нашей картине того, как </w:delText>
        </w:r>
      </w:del>
      <w:ins w:id="1376" w:author="polyd" w:date="2023-06-14T16:16:47Z">
        <w:r>
          <w:rPr>
            <w:lang w:val="ru-RU"/>
          </w:rPr>
          <w:t>в</w:t>
        </w:r>
      </w:ins>
      <w:ins w:id="1377" w:author="polyd" w:date="2023-06-14T16:16:57Z">
        <w:r>
          <w:rPr>
            <w:rFonts w:hint="default"/>
            <w:lang w:val="ru-RU"/>
          </w:rPr>
          <w:t xml:space="preserve"> </w:t>
        </w:r>
      </w:ins>
      <w:ins w:id="1378" w:author="polyd" w:date="2023-06-14T16:15:34Z">
        <w:r>
          <w:rPr>
            <w:rFonts w:hint="default"/>
            <w:lang w:val="ru-RU"/>
          </w:rPr>
          <w:t xml:space="preserve">Белом </w:t>
        </w:r>
      </w:ins>
      <w:ins w:id="1379" w:author="polyd" w:date="2023-06-14T16:15:35Z">
        <w:r>
          <w:rPr>
            <w:rFonts w:hint="default"/>
            <w:lang w:val="ru-RU"/>
          </w:rPr>
          <w:t>море</w:t>
        </w:r>
      </w:ins>
      <w:ins w:id="1380" w:author="polyd" w:date="2023-06-14T16:17:02Z">
        <w:r>
          <w:rPr>
            <w:rFonts w:hint="default"/>
            <w:lang w:val="ru-RU"/>
          </w:rPr>
          <w:t xml:space="preserve">, </w:t>
        </w:r>
      </w:ins>
      <w:ins w:id="1381" w:author="polyd" w:date="2023-06-14T16:16:29Z">
        <w:r>
          <w:rPr/>
          <w:t xml:space="preserve">интенсивное образование биссуса </w:t>
        </w:r>
      </w:ins>
      <w:ins w:id="1382" w:author="polyd" w:date="2023-06-14T16:17:21Z">
        <w:r>
          <w:rPr>
            <w:rFonts w:hint="default"/>
            <w:lang w:val="en-US"/>
          </w:rPr>
          <w:t>M</w:t>
        </w:r>
      </w:ins>
      <w:ins w:id="1383" w:author="polyd" w:date="2023-06-14T16:17:22Z">
        <w:r>
          <w:rPr>
            <w:rFonts w:hint="default"/>
            <w:lang w:val="en-US"/>
          </w:rPr>
          <w:t>T</w:t>
        </w:r>
      </w:ins>
      <w:ins w:id="1384" w:author="polyd" w:date="2023-06-14T16:17:24Z">
        <w:r>
          <w:rPr>
            <w:rFonts w:hint="default"/>
            <w:lang w:val="en-US"/>
          </w:rPr>
          <w:t xml:space="preserve"> </w:t>
        </w:r>
      </w:ins>
      <w:ins w:id="1385" w:author="polyd" w:date="2023-06-14T16:17:36Z">
        <w:r>
          <w:rPr>
            <w:rFonts w:hint="default"/>
            <w:lang w:val="ru-RU"/>
          </w:rPr>
          <w:t>дела</w:t>
        </w:r>
      </w:ins>
      <w:ins w:id="1386" w:author="polyd" w:date="2023-06-14T16:17:37Z">
        <w:r>
          <w:rPr>
            <w:rFonts w:hint="default"/>
            <w:lang w:val="ru-RU"/>
          </w:rPr>
          <w:t xml:space="preserve">ет </w:t>
        </w:r>
      </w:ins>
      <w:del w:id="1387" w:author="polyd" w:date="2023-06-14T16:15:40Z">
        <w:r>
          <w:rPr/>
          <w:delText xml:space="preserve">устроены </w:delText>
        </w:r>
      </w:del>
      <w:r>
        <w:t>смешанные</w:t>
      </w:r>
      <w:del w:id="1388" w:author="polyd" w:date="2023-06-14T16:18:43Z">
        <w:r>
          <w:rPr/>
          <w:delText xml:space="preserve"> </w:delText>
        </w:r>
      </w:del>
      <w:del w:id="1389" w:author="polyd" w:date="2023-06-14T16:18:42Z">
        <w:r>
          <w:rPr/>
          <w:delText>(и «чистые»)</w:delText>
        </w:r>
      </w:del>
      <w:r>
        <w:t xml:space="preserve"> поселения</w:t>
      </w:r>
      <w:ins w:id="1390" w:author="polyd" w:date="2023-06-14T16:17:53Z">
        <w:r>
          <w:rPr>
            <w:rFonts w:hint="default"/>
            <w:lang w:val="ru-RU"/>
          </w:rPr>
          <w:t>,</w:t>
        </w:r>
      </w:ins>
      <w:ins w:id="1391" w:author="polyd" w:date="2023-06-14T16:17:54Z">
        <w:r>
          <w:rPr>
            <w:rFonts w:hint="default"/>
            <w:lang w:val="ru-RU"/>
          </w:rPr>
          <w:t xml:space="preserve"> в </w:t>
        </w:r>
      </w:ins>
      <w:ins w:id="1392" w:author="polyd" w:date="2023-06-14T16:17:55Z">
        <w:r>
          <w:rPr>
            <w:rFonts w:hint="default"/>
            <w:lang w:val="ru-RU"/>
          </w:rPr>
          <w:t>котор</w:t>
        </w:r>
      </w:ins>
      <w:ins w:id="1393" w:author="polyd" w:date="2023-06-14T16:17:56Z">
        <w:r>
          <w:rPr>
            <w:rFonts w:hint="default"/>
            <w:lang w:val="ru-RU"/>
          </w:rPr>
          <w:t xml:space="preserve">ых </w:t>
        </w:r>
      </w:ins>
      <w:ins w:id="1394" w:author="polyd" w:date="2023-06-14T16:17:57Z">
        <w:r>
          <w:rPr>
            <w:rFonts w:hint="default"/>
            <w:lang w:val="ru-RU"/>
          </w:rPr>
          <w:t>частот</w:t>
        </w:r>
      </w:ins>
      <w:ins w:id="1395" w:author="polyd" w:date="2023-06-14T16:17:58Z">
        <w:r>
          <w:rPr>
            <w:rFonts w:hint="default"/>
            <w:lang w:val="ru-RU"/>
          </w:rPr>
          <w:t xml:space="preserve">а </w:t>
        </w:r>
      </w:ins>
      <w:ins w:id="1396" w:author="polyd" w:date="2023-06-14T16:18:00Z">
        <w:r>
          <w:rPr>
            <w:rFonts w:hint="default"/>
            <w:lang w:val="ru-RU"/>
          </w:rPr>
          <w:t>э</w:t>
        </w:r>
      </w:ins>
      <w:ins w:id="1397" w:author="polyd" w:date="2023-06-14T16:18:01Z">
        <w:r>
          <w:rPr>
            <w:rFonts w:hint="default"/>
            <w:lang w:val="ru-RU"/>
          </w:rPr>
          <w:t>того в</w:t>
        </w:r>
      </w:ins>
      <w:ins w:id="1398" w:author="polyd" w:date="2023-06-14T16:18:02Z">
        <w:r>
          <w:rPr>
            <w:rFonts w:hint="default"/>
            <w:lang w:val="ru-RU"/>
          </w:rPr>
          <w:t>ида ве</w:t>
        </w:r>
      </w:ins>
      <w:ins w:id="1399" w:author="polyd" w:date="2023-06-14T16:18:03Z">
        <w:r>
          <w:rPr>
            <w:rFonts w:hint="default"/>
            <w:lang w:val="ru-RU"/>
          </w:rPr>
          <w:t>лика</w:t>
        </w:r>
      </w:ins>
      <w:ins w:id="1400" w:author="polyd" w:date="2023-06-14T16:18:04Z">
        <w:r>
          <w:rPr>
            <w:rFonts w:hint="default"/>
            <w:lang w:val="ru-RU"/>
          </w:rPr>
          <w:t>,</w:t>
        </w:r>
      </w:ins>
      <w:ins w:id="1401" w:author="polyd" w:date="2023-06-14T16:18:05Z">
        <w:r>
          <w:rPr>
            <w:rFonts w:hint="default"/>
            <w:lang w:val="ru-RU"/>
          </w:rPr>
          <w:t xml:space="preserve"> </w:t>
        </w:r>
      </w:ins>
      <w:r>
        <w:t xml:space="preserve"> </w:t>
      </w:r>
      <w:del w:id="1402" w:author="polyd" w:date="2023-06-14T16:18:50Z">
        <w:r>
          <w:rPr/>
          <w:delText xml:space="preserve">мидий в Белом море, именно интенсивное образование биссуса особями МТ делает плотные поселения этого вида особенно </w:delText>
        </w:r>
      </w:del>
      <w:r>
        <w:t xml:space="preserve">неблагоприятными </w:t>
      </w:r>
      <w:ins w:id="1403" w:author="polyd" w:date="2023-06-14T16:19:04Z">
        <w:r>
          <w:rPr>
            <w:rFonts w:hint="default"/>
            <w:lang w:val="ru-RU"/>
          </w:rPr>
          <w:t xml:space="preserve"> </w:t>
        </w:r>
      </w:ins>
      <w:ins w:id="1404" w:author="polyd" w:date="2023-06-14T16:19:05Z">
        <w:r>
          <w:rPr>
            <w:rFonts w:hint="default"/>
            <w:lang w:val="ru-RU"/>
          </w:rPr>
          <w:t xml:space="preserve">как </w:t>
        </w:r>
      </w:ins>
      <w:ins w:id="1405" w:author="polyd" w:date="2023-06-14T16:19:06Z">
        <w:r>
          <w:rPr>
            <w:rFonts w:hint="default"/>
            <w:lang w:val="ru-RU"/>
          </w:rPr>
          <w:t xml:space="preserve">для </w:t>
        </w:r>
      </w:ins>
      <w:ins w:id="1406" w:author="polyd" w:date="2023-06-14T16:19:09Z">
        <w:r>
          <w:rPr>
            <w:rFonts w:hint="default"/>
            <w:lang w:val="en-US"/>
          </w:rPr>
          <w:t>M</w:t>
        </w:r>
      </w:ins>
      <w:ins w:id="1407" w:author="polyd" w:date="2023-06-14T16:19:14Z">
        <w:r>
          <w:rPr>
            <w:rFonts w:hint="default"/>
            <w:lang w:val="en-US"/>
          </w:rPr>
          <w:t>E</w:t>
        </w:r>
      </w:ins>
      <w:ins w:id="1408" w:author="polyd" w:date="2023-06-14T16:19:15Z">
        <w:r>
          <w:rPr>
            <w:rFonts w:hint="default"/>
            <w:lang w:val="ru-RU"/>
          </w:rPr>
          <w:t>,</w:t>
        </w:r>
      </w:ins>
      <w:ins w:id="1409" w:author="polyd" w:date="2023-06-14T16:19:16Z">
        <w:r>
          <w:rPr>
            <w:rFonts w:hint="default"/>
            <w:lang w:val="ru-RU"/>
          </w:rPr>
          <w:t xml:space="preserve"> т</w:t>
        </w:r>
      </w:ins>
      <w:ins w:id="1410" w:author="polyd" w:date="2023-06-14T16:19:17Z">
        <w:r>
          <w:rPr>
            <w:rFonts w:hint="default"/>
            <w:lang w:val="ru-RU"/>
          </w:rPr>
          <w:t xml:space="preserve">ак и </w:t>
        </w:r>
      </w:ins>
      <w:ins w:id="1411" w:author="polyd" w:date="2023-06-14T16:19:18Z">
        <w:r>
          <w:rPr>
            <w:rFonts w:hint="default"/>
            <w:lang w:val="ru-RU"/>
          </w:rPr>
          <w:t xml:space="preserve">для </w:t>
        </w:r>
      </w:ins>
      <w:del w:id="1412" w:author="polyd" w:date="2023-06-14T16:19:23Z">
        <w:r>
          <w:rPr/>
          <w:delText>для мидий обоих видов</w:delText>
        </w:r>
      </w:del>
      <w:ins w:id="1413" w:author="polyd" w:date="2023-06-14T16:19:25Z">
        <w:r>
          <w:rPr>
            <w:rFonts w:hint="default"/>
            <w:lang w:val="en-US"/>
          </w:rPr>
          <w:t>M</w:t>
        </w:r>
      </w:ins>
      <w:ins w:id="1414" w:author="polyd" w:date="2023-06-14T16:19:26Z">
        <w:r>
          <w:rPr>
            <w:rFonts w:hint="default"/>
            <w:lang w:val="en-US"/>
          </w:rPr>
          <w:t>T</w:t>
        </w:r>
      </w:ins>
      <w:r>
        <w:t xml:space="preserve">. Мы считаем, что именно по этой причине мы практически не наблюдаем «классических» поселений мидий в виде банок, которые представлены исключительно МТ. </w:t>
      </w:r>
    </w:p>
    <w:p>
      <w:pPr>
        <w:spacing w:after="0" w:line="240" w:lineRule="auto"/>
        <w:rPr>
          <w:del w:id="1415" w:author="polyd" w:date="2023-06-14T16:21:11Z"/>
        </w:rPr>
      </w:pPr>
      <w:del w:id="1416" w:author="polyd" w:date="2023-06-14T16:21:11Z">
        <w:r>
          <w:rPr/>
          <w:delText xml:space="preserve">Увеличение доли МТ в поселении неминуемо ведет к повышению риска гибели особей в таком поселении. </w:delText>
        </w:r>
      </w:del>
    </w:p>
    <w:p>
      <w:pPr>
        <w:spacing w:after="0" w:line="240" w:lineRule="auto"/>
      </w:pPr>
      <w:r>
        <w:tab/>
      </w:r>
    </w:p>
    <w:p>
      <w:pPr>
        <w:spacing w:after="0" w:line="240" w:lineRule="auto"/>
        <w:ind w:firstLine="708"/>
      </w:pPr>
      <w:r>
        <w:t xml:space="preserve">Согласно общепринятым представлениям, развитие сублиторальных и некоторых литоральных поселений мидий в Белом море происходит циклически </w:t>
      </w:r>
      <w:r>
        <w:fldChar w:fldCharType="begin" w:fldLock="1"/>
      </w:r>
      <w:r>
        <w:instrText xml:space="preserve">ADDIN CSL_CITATION {"citationItems":[{"id":"ITEM-1","itemData":{"ISBN":"0385-077X","author":[{"dropping-particle":"","family":"Наумов","given":"А.Д.","non-dropping-particle":"","parse-names":false,"suffix":""}],"id":"ITEM-1","issued":{"date-parts":[["2006"]]},"publisher":"Российская Академия Наук, Зоологический Институт","publisher-place":"Санкт-Петербург","title":"Двустворчатые моллюски Белого моря","type":"book"},"uris":["http://www.mendeley.com/documents/?uuid=de8c9aaf-97d2-4022-9a22-44d65064ab9b"]}],"mendeley":{"formattedCitation":"(Наумов, 2006)","plainTextFormattedCitation":"(Наумов, 2006)","previouslyFormattedCitation":"(Наумов, 2006)"},"properties":{"noteIndex":0},"schema":"https://github.com/citation-style-language/schema/raw/master/csl-citation.json"}</w:instrText>
      </w:r>
      <w:r>
        <w:fldChar w:fldCharType="separate"/>
      </w:r>
      <w:r>
        <w:t>(Наумов, 2006)</w:t>
      </w:r>
      <w:r>
        <w:fldChar w:fldCharType="end"/>
      </w:r>
      <w:r>
        <w:t xml:space="preserve">. Время развития одного цикла занимает около 12-15 лет, и в ходе него поселение проходит несколько этапов. Вначале происходит оседание молоди на субстрат и рост моллюсков. После достижения моллюсками </w:t>
      </w:r>
      <w:ins w:id="1417" w:author="polyd" w:date="2023-06-14T16:22:15Z">
        <w:r>
          <w:rPr>
            <w:lang w:val="ru-RU"/>
          </w:rPr>
          <w:t>опре</w:t>
        </w:r>
      </w:ins>
      <w:ins w:id="1418" w:author="polyd" w:date="2023-06-14T16:22:16Z">
        <w:r>
          <w:rPr>
            <w:lang w:val="ru-RU"/>
          </w:rPr>
          <w:t>деленног</w:t>
        </w:r>
      </w:ins>
      <w:ins w:id="1419" w:author="polyd" w:date="2023-06-14T16:22:17Z">
        <w:r>
          <w:rPr>
            <w:lang w:val="ru-RU"/>
          </w:rPr>
          <w:t>о</w:t>
        </w:r>
      </w:ins>
      <w:ins w:id="1420" w:author="polyd" w:date="2023-06-14T16:22:17Z">
        <w:r>
          <w:rPr>
            <w:rFonts w:hint="default"/>
            <w:lang w:val="ru-RU"/>
          </w:rPr>
          <w:t xml:space="preserve"> </w:t>
        </w:r>
      </w:ins>
      <w:ins w:id="1421" w:author="polyd" w:date="2023-06-14T16:22:18Z">
        <w:r>
          <w:rPr>
            <w:rFonts w:hint="default"/>
            <w:lang w:val="ru-RU"/>
          </w:rPr>
          <w:t>разм</w:t>
        </w:r>
      </w:ins>
      <w:ins w:id="1422" w:author="polyd" w:date="2023-06-14T16:22:19Z">
        <w:r>
          <w:rPr>
            <w:rFonts w:hint="default"/>
            <w:lang w:val="ru-RU"/>
          </w:rPr>
          <w:t>ер</w:t>
        </w:r>
      </w:ins>
      <w:ins w:id="1423" w:author="polyd" w:date="2023-06-14T16:22:23Z">
        <w:r>
          <w:rPr>
            <w:rFonts w:hint="default"/>
            <w:lang w:val="ru-RU"/>
          </w:rPr>
          <w:t xml:space="preserve">а </w:t>
        </w:r>
      </w:ins>
      <w:del w:id="1424" w:author="polyd" w:date="2023-06-14T16:22:26Z">
        <w:r>
          <w:rPr/>
          <w:delText xml:space="preserve">половозрелости </w:delText>
        </w:r>
      </w:del>
      <w:del w:id="1425" w:author="polyd" w:date="2023-06-14T16:21:22Z">
        <w:r>
          <w:rPr/>
          <w:delText xml:space="preserve">рекрутинг </w:delText>
        </w:r>
      </w:del>
      <w:ins w:id="1426" w:author="polyd" w:date="2023-06-14T16:21:22Z">
        <w:r>
          <w:rPr>
            <w:lang w:val="ru-RU"/>
          </w:rPr>
          <w:t>посту</w:t>
        </w:r>
      </w:ins>
      <w:ins w:id="1427" w:author="polyd" w:date="2023-06-14T16:21:23Z">
        <w:r>
          <w:rPr>
            <w:lang w:val="ru-RU"/>
          </w:rPr>
          <w:t>плен</w:t>
        </w:r>
      </w:ins>
      <w:ins w:id="1428" w:author="polyd" w:date="2023-06-14T16:22:35Z">
        <w:r>
          <w:rPr>
            <w:lang w:val="ru-RU"/>
          </w:rPr>
          <w:t>и</w:t>
        </w:r>
      </w:ins>
      <w:ins w:id="1429" w:author="polyd" w:date="2023-06-14T16:21:23Z">
        <w:r>
          <w:rPr>
            <w:lang w:val="ru-RU"/>
          </w:rPr>
          <w:t>е</w:t>
        </w:r>
      </w:ins>
      <w:ins w:id="1430" w:author="polyd" w:date="2023-06-14T16:21:24Z">
        <w:r>
          <w:rPr>
            <w:rFonts w:hint="default"/>
            <w:lang w:val="ru-RU"/>
          </w:rPr>
          <w:t xml:space="preserve"> </w:t>
        </w:r>
      </w:ins>
      <w:del w:id="1431" w:author="polyd" w:date="2023-06-14T16:21:27Z">
        <w:r>
          <w:rPr/>
          <w:delText xml:space="preserve">личинок </w:delText>
        </w:r>
      </w:del>
      <w:ins w:id="1432" w:author="polyd" w:date="2023-06-14T16:21:27Z">
        <w:r>
          <w:rPr>
            <w:lang w:val="ru-RU"/>
          </w:rPr>
          <w:t>мо</w:t>
        </w:r>
      </w:ins>
      <w:ins w:id="1433" w:author="polyd" w:date="2023-06-14T16:21:28Z">
        <w:r>
          <w:rPr>
            <w:lang w:val="ru-RU"/>
          </w:rPr>
          <w:t>лоди</w:t>
        </w:r>
      </w:ins>
      <w:ins w:id="1434" w:author="polyd" w:date="2023-06-14T16:21:28Z">
        <w:r>
          <w:rPr>
            <w:rFonts w:hint="default"/>
            <w:lang w:val="ru-RU"/>
          </w:rPr>
          <w:t xml:space="preserve"> </w:t>
        </w:r>
      </w:ins>
      <w:r>
        <w:t xml:space="preserve">в поселении прекращается. С течением времени, подавляющее большинство особей в поселении являются представителями одной возрастной когорты, и, таким образом, гибель особей в поселении происходит примерно одновременно – цикл заканчивается гибелью мидиевой банки. </w:t>
      </w:r>
    </w:p>
    <w:p>
      <w:pPr>
        <w:spacing w:after="0" w:line="240" w:lineRule="auto"/>
        <w:rPr>
          <w:del w:id="1435" w:author="polyd" w:date="2023-06-14T16:25:06Z"/>
        </w:rPr>
      </w:pPr>
      <w:r>
        <w:tab/>
      </w:r>
      <w:r>
        <w:t xml:space="preserve">Данная концепция была разработана без учета влияния МТ поселения. По нашим представлениям, присутствие МТ </w:t>
      </w:r>
      <w:del w:id="1436" w:author="polyd" w:date="2023-06-14T16:23:16Z">
        <w:r>
          <w:rPr/>
          <w:delText xml:space="preserve">в поселении </w:delText>
        </w:r>
      </w:del>
      <w:r>
        <w:t xml:space="preserve">может изменять динамику развития поселения. Образование локальных агрегаций МТ в </w:t>
      </w:r>
      <w:del w:id="1437" w:author="polyd" w:date="2023-06-14T16:23:21Z">
        <w:r>
          <w:rPr/>
          <w:delText xml:space="preserve">поселениях </w:delText>
        </w:r>
      </w:del>
      <w:ins w:id="1438" w:author="polyd" w:date="2023-06-14T16:23:22Z">
        <w:r>
          <w:rPr>
            <w:lang w:val="ru-RU"/>
          </w:rPr>
          <w:t>скоп</w:t>
        </w:r>
      </w:ins>
      <w:ins w:id="1439" w:author="polyd" w:date="2023-06-14T16:23:23Z">
        <w:r>
          <w:rPr>
            <w:lang w:val="ru-RU"/>
          </w:rPr>
          <w:t>лениях</w:t>
        </w:r>
      </w:ins>
      <w:ins w:id="1440" w:author="polyd" w:date="2023-06-14T16:23:24Z">
        <w:r>
          <w:rPr>
            <w:rFonts w:hint="default"/>
            <w:lang w:val="ru-RU"/>
          </w:rPr>
          <w:t xml:space="preserve"> </w:t>
        </w:r>
      </w:ins>
      <w:r>
        <w:t>МЕ может приводить к повышенной смертности животных и освобождению участков субстрата, где будет возмож</w:t>
      </w:r>
      <w:ins w:id="1441" w:author="polyd" w:date="2023-06-14T16:23:33Z">
        <w:r>
          <w:rPr>
            <w:lang w:val="ru-RU"/>
          </w:rPr>
          <w:t>но</w:t>
        </w:r>
      </w:ins>
      <w:ins w:id="1442" w:author="polyd" w:date="2023-06-14T16:23:33Z">
        <w:r>
          <w:rPr>
            <w:rFonts w:hint="default"/>
            <w:lang w:val="ru-RU"/>
          </w:rPr>
          <w:t xml:space="preserve"> </w:t>
        </w:r>
      </w:ins>
      <w:del w:id="1443" w:author="polyd" w:date="2023-06-14T16:23:39Z">
        <w:r>
          <w:rPr/>
          <w:delText>ен рекрутинг новых личинок</w:delText>
        </w:r>
      </w:del>
      <w:ins w:id="1444" w:author="polyd" w:date="2023-06-14T16:23:39Z">
        <w:r>
          <w:rPr>
            <w:lang w:val="ru-RU"/>
          </w:rPr>
          <w:t>попол</w:t>
        </w:r>
      </w:ins>
      <w:ins w:id="1445" w:author="polyd" w:date="2023-06-14T16:23:40Z">
        <w:r>
          <w:rPr>
            <w:lang w:val="ru-RU"/>
          </w:rPr>
          <w:t>нение</w:t>
        </w:r>
      </w:ins>
      <w:ins w:id="1446" w:author="polyd" w:date="2023-06-14T16:23:40Z">
        <w:r>
          <w:rPr>
            <w:rFonts w:hint="default"/>
            <w:lang w:val="ru-RU"/>
          </w:rPr>
          <w:t xml:space="preserve"> </w:t>
        </w:r>
      </w:ins>
      <w:ins w:id="1447" w:author="polyd" w:date="2023-06-14T16:23:41Z">
        <w:r>
          <w:rPr>
            <w:rFonts w:hint="default"/>
            <w:lang w:val="ru-RU"/>
          </w:rPr>
          <w:t>мо</w:t>
        </w:r>
      </w:ins>
      <w:ins w:id="1448" w:author="polyd" w:date="2023-06-14T16:23:42Z">
        <w:r>
          <w:rPr>
            <w:rFonts w:hint="default"/>
            <w:lang w:val="ru-RU"/>
          </w:rPr>
          <w:t>лодь</w:t>
        </w:r>
      </w:ins>
      <w:ins w:id="1449" w:author="polyd" w:date="2023-06-14T16:23:43Z">
        <w:r>
          <w:rPr>
            <w:rFonts w:hint="default"/>
            <w:lang w:val="ru-RU"/>
          </w:rPr>
          <w:t>ю</w:t>
        </w:r>
      </w:ins>
      <w:r>
        <w:t>. При таком сценарии демографический состав поселения будет менее однородным, и цикл развития поселения может принять иной характер.</w:t>
      </w:r>
      <w:ins w:id="1450" w:author="polyd" w:date="2023-06-14T16:23:50Z">
        <w:r>
          <w:rPr>
            <w:rFonts w:hint="default"/>
            <w:lang w:val="ru-RU"/>
          </w:rPr>
          <w:t xml:space="preserve"> </w:t>
        </w:r>
      </w:ins>
      <w:ins w:id="1451" w:author="polyd" w:date="2023-06-14T16:23:51Z">
        <w:r>
          <w:rPr>
            <w:rFonts w:hint="default"/>
            <w:lang w:val="ru-RU"/>
          </w:rPr>
          <w:t xml:space="preserve">Мы </w:t>
        </w:r>
      </w:ins>
      <w:ins w:id="1452" w:author="polyd" w:date="2023-06-14T16:23:52Z">
        <w:r>
          <w:rPr>
            <w:rFonts w:hint="default"/>
            <w:lang w:val="ru-RU"/>
          </w:rPr>
          <w:t>ож</w:t>
        </w:r>
      </w:ins>
      <w:ins w:id="1453" w:author="polyd" w:date="2023-06-14T16:23:53Z">
        <w:r>
          <w:rPr>
            <w:rFonts w:hint="default"/>
            <w:lang w:val="ru-RU"/>
          </w:rPr>
          <w:t>ид</w:t>
        </w:r>
      </w:ins>
      <w:ins w:id="1454" w:author="polyd" w:date="2023-06-14T16:23:54Z">
        <w:r>
          <w:rPr>
            <w:rFonts w:hint="default"/>
            <w:lang w:val="ru-RU"/>
          </w:rPr>
          <w:t>ае</w:t>
        </w:r>
      </w:ins>
      <w:ins w:id="1455" w:author="polyd" w:date="2023-06-14T16:23:55Z">
        <w:r>
          <w:rPr>
            <w:rFonts w:hint="default"/>
            <w:lang w:val="ru-RU"/>
          </w:rPr>
          <w:t>м, что</w:t>
        </w:r>
      </w:ins>
      <w:ins w:id="1456" w:author="polyd" w:date="2023-06-14T16:23:56Z">
        <w:r>
          <w:rPr>
            <w:rFonts w:hint="default"/>
            <w:lang w:val="ru-RU"/>
          </w:rPr>
          <w:t xml:space="preserve"> </w:t>
        </w:r>
      </w:ins>
      <w:ins w:id="1457" w:author="polyd" w:date="2023-06-14T16:23:59Z">
        <w:r>
          <w:rPr>
            <w:rFonts w:hint="default"/>
            <w:lang w:val="ru-RU"/>
          </w:rPr>
          <w:t>приток</w:t>
        </w:r>
      </w:ins>
      <w:ins w:id="1458" w:author="polyd" w:date="2023-06-14T16:24:00Z">
        <w:r>
          <w:rPr>
            <w:rFonts w:hint="default"/>
            <w:lang w:val="ru-RU"/>
          </w:rPr>
          <w:t xml:space="preserve"> в</w:t>
        </w:r>
      </w:ins>
      <w:ins w:id="1459" w:author="polyd" w:date="2023-06-14T16:24:02Z">
        <w:r>
          <w:rPr>
            <w:rFonts w:hint="default"/>
            <w:lang w:val="ru-RU"/>
          </w:rPr>
          <w:t xml:space="preserve"> по</w:t>
        </w:r>
      </w:ins>
      <w:ins w:id="1460" w:author="polyd" w:date="2023-06-14T16:24:03Z">
        <w:r>
          <w:rPr>
            <w:rFonts w:hint="default"/>
            <w:lang w:val="ru-RU"/>
          </w:rPr>
          <w:t>се</w:t>
        </w:r>
      </w:ins>
      <w:ins w:id="1461" w:author="polyd" w:date="2023-06-14T16:24:04Z">
        <w:r>
          <w:rPr>
            <w:rFonts w:hint="default"/>
            <w:lang w:val="ru-RU"/>
          </w:rPr>
          <w:t>лени</w:t>
        </w:r>
      </w:ins>
      <w:ins w:id="1462" w:author="polyd" w:date="2023-06-14T16:24:05Z">
        <w:r>
          <w:rPr>
            <w:rFonts w:hint="default"/>
            <w:lang w:val="ru-RU"/>
          </w:rPr>
          <w:t xml:space="preserve">я </w:t>
        </w:r>
      </w:ins>
      <w:ins w:id="1463" w:author="polyd" w:date="2023-06-14T16:24:07Z">
        <w:r>
          <w:rPr>
            <w:rFonts w:hint="default"/>
            <w:lang w:val="en-US"/>
          </w:rPr>
          <w:t>ME</w:t>
        </w:r>
      </w:ins>
      <w:ins w:id="1464" w:author="polyd" w:date="2023-06-14T16:24:08Z">
        <w:r>
          <w:rPr>
            <w:rFonts w:hint="default"/>
            <w:lang w:val="ru-RU"/>
          </w:rPr>
          <w:t xml:space="preserve"> </w:t>
        </w:r>
      </w:ins>
      <w:ins w:id="1465" w:author="polyd" w:date="2023-06-14T16:24:11Z">
        <w:r>
          <w:rPr>
            <w:rFonts w:hint="default"/>
            <w:lang w:val="ru-RU"/>
          </w:rPr>
          <w:t>о</w:t>
        </w:r>
      </w:ins>
      <w:ins w:id="1466" w:author="polyd" w:date="2023-06-14T16:24:13Z">
        <w:r>
          <w:rPr>
            <w:rFonts w:hint="default"/>
            <w:lang w:val="ru-RU"/>
          </w:rPr>
          <w:t>собе</w:t>
        </w:r>
      </w:ins>
      <w:ins w:id="1467" w:author="polyd" w:date="2023-06-14T16:24:14Z">
        <w:r>
          <w:rPr>
            <w:rFonts w:hint="default"/>
            <w:lang w:val="ru-RU"/>
          </w:rPr>
          <w:t xml:space="preserve">й </w:t>
        </w:r>
      </w:ins>
      <w:ins w:id="1468" w:author="polyd" w:date="2023-06-14T16:24:16Z">
        <w:r>
          <w:rPr>
            <w:rFonts w:hint="default"/>
            <w:lang w:val="en-US"/>
          </w:rPr>
          <w:t>MT</w:t>
        </w:r>
      </w:ins>
      <w:ins w:id="1469" w:author="polyd" w:date="2023-06-14T16:24:17Z">
        <w:r>
          <w:rPr>
            <w:rFonts w:hint="default"/>
            <w:lang w:val="en-US"/>
          </w:rPr>
          <w:t xml:space="preserve"> </w:t>
        </w:r>
      </w:ins>
      <w:ins w:id="1470" w:author="polyd" w:date="2023-06-14T16:24:19Z">
        <w:r>
          <w:rPr>
            <w:rFonts w:hint="default"/>
            <w:lang w:val="ru-RU"/>
          </w:rPr>
          <w:t>сд</w:t>
        </w:r>
      </w:ins>
      <w:ins w:id="1471" w:author="polyd" w:date="2023-06-14T16:24:20Z">
        <w:r>
          <w:rPr>
            <w:rFonts w:hint="default"/>
            <w:lang w:val="ru-RU"/>
          </w:rPr>
          <w:t xml:space="preserve">елает </w:t>
        </w:r>
      </w:ins>
      <w:ins w:id="1472" w:author="polyd" w:date="2023-06-14T16:24:22Z">
        <w:r>
          <w:rPr>
            <w:rFonts w:hint="default"/>
            <w:lang w:val="ru-RU"/>
          </w:rPr>
          <w:t>пос</w:t>
        </w:r>
      </w:ins>
      <w:ins w:id="1473" w:author="polyd" w:date="2023-06-14T16:24:23Z">
        <w:r>
          <w:rPr>
            <w:rFonts w:hint="default"/>
            <w:lang w:val="ru-RU"/>
          </w:rPr>
          <w:t xml:space="preserve">еления </w:t>
        </w:r>
      </w:ins>
      <w:ins w:id="1474" w:author="polyd" w:date="2023-06-14T16:24:24Z">
        <w:r>
          <w:rPr>
            <w:rFonts w:hint="default"/>
            <w:lang w:val="ru-RU"/>
          </w:rPr>
          <w:t>мене</w:t>
        </w:r>
      </w:ins>
      <w:ins w:id="1475" w:author="polyd" w:date="2023-06-14T16:24:25Z">
        <w:r>
          <w:rPr>
            <w:rFonts w:hint="default"/>
            <w:lang w:val="ru-RU"/>
          </w:rPr>
          <w:t>е ста</w:t>
        </w:r>
      </w:ins>
      <w:ins w:id="1476" w:author="polyd" w:date="2023-06-14T16:24:26Z">
        <w:r>
          <w:rPr>
            <w:rFonts w:hint="default"/>
            <w:lang w:val="ru-RU"/>
          </w:rPr>
          <w:t>бильн</w:t>
        </w:r>
      </w:ins>
      <w:ins w:id="1477" w:author="polyd" w:date="2023-06-14T16:24:27Z">
        <w:r>
          <w:rPr>
            <w:rFonts w:hint="default"/>
            <w:lang w:val="ru-RU"/>
          </w:rPr>
          <w:t xml:space="preserve">ыми и </w:t>
        </w:r>
      </w:ins>
      <w:ins w:id="1478" w:author="polyd" w:date="2023-06-14T16:24:28Z">
        <w:r>
          <w:rPr>
            <w:rFonts w:hint="default"/>
            <w:lang w:val="ru-RU"/>
          </w:rPr>
          <w:t>ч</w:t>
        </w:r>
      </w:ins>
      <w:ins w:id="1479" w:author="polyd" w:date="2023-06-14T16:24:29Z">
        <w:r>
          <w:rPr>
            <w:rFonts w:hint="default"/>
            <w:lang w:val="ru-RU"/>
          </w:rPr>
          <w:t xml:space="preserve">аста </w:t>
        </w:r>
      </w:ins>
      <w:ins w:id="1480" w:author="polyd" w:date="2023-06-14T16:24:49Z">
        <w:r>
          <w:rPr>
            <w:rFonts w:hint="default"/>
            <w:lang w:val="ru-RU"/>
          </w:rPr>
          <w:t>ф</w:t>
        </w:r>
      </w:ins>
      <w:ins w:id="1481" w:author="polyd" w:date="2023-06-14T16:24:50Z">
        <w:r>
          <w:rPr>
            <w:rFonts w:hint="default"/>
            <w:lang w:val="ru-RU"/>
          </w:rPr>
          <w:t>лук</w:t>
        </w:r>
      </w:ins>
      <w:ins w:id="1482" w:author="polyd" w:date="2023-06-14T16:24:51Z">
        <w:r>
          <w:rPr>
            <w:rFonts w:hint="default"/>
            <w:lang w:val="ru-RU"/>
          </w:rPr>
          <w:t>ту</w:t>
        </w:r>
      </w:ins>
      <w:ins w:id="1483" w:author="polyd" w:date="2023-06-14T16:24:52Z">
        <w:r>
          <w:rPr>
            <w:rFonts w:hint="default"/>
            <w:lang w:val="ru-RU"/>
          </w:rPr>
          <w:t>аци</w:t>
        </w:r>
      </w:ins>
      <w:ins w:id="1484" w:author="polyd" w:date="2023-06-14T16:24:54Z">
        <w:r>
          <w:rPr>
            <w:rFonts w:hint="default"/>
            <w:lang w:val="ru-RU"/>
          </w:rPr>
          <w:t>й</w:t>
        </w:r>
      </w:ins>
      <w:ins w:id="1485" w:author="polyd" w:date="2023-06-14T16:24:55Z">
        <w:r>
          <w:rPr>
            <w:rFonts w:hint="default"/>
            <w:lang w:val="ru-RU"/>
          </w:rPr>
          <w:t xml:space="preserve"> </w:t>
        </w:r>
      </w:ins>
      <w:ins w:id="1486" w:author="polyd" w:date="2023-06-14T16:24:33Z">
        <w:r>
          <w:rPr>
            <w:rFonts w:hint="default"/>
            <w:lang w:val="ru-RU"/>
          </w:rPr>
          <w:t>до</w:t>
        </w:r>
      </w:ins>
      <w:ins w:id="1487" w:author="polyd" w:date="2023-06-14T16:24:34Z">
        <w:r>
          <w:rPr>
            <w:rFonts w:hint="default"/>
            <w:lang w:val="ru-RU"/>
          </w:rPr>
          <w:t xml:space="preserve">лжна </w:t>
        </w:r>
      </w:ins>
      <w:ins w:id="1488" w:author="polyd" w:date="2023-06-14T16:24:35Z">
        <w:r>
          <w:rPr>
            <w:rFonts w:hint="default"/>
            <w:lang w:val="ru-RU"/>
          </w:rPr>
          <w:t>возра</w:t>
        </w:r>
      </w:ins>
      <w:ins w:id="1489" w:author="polyd" w:date="2023-06-14T16:24:36Z">
        <w:r>
          <w:rPr>
            <w:rFonts w:hint="default"/>
            <w:lang w:val="ru-RU"/>
          </w:rPr>
          <w:t xml:space="preserve">сти. </w:t>
        </w:r>
      </w:ins>
      <w:r>
        <w:t xml:space="preserve"> </w:t>
      </w:r>
    </w:p>
    <w:p>
      <w:pPr>
        <w:spacing w:after="0" w:line="240" w:lineRule="auto"/>
      </w:pPr>
    </w:p>
    <w:p>
      <w:pPr>
        <w:spacing w:after="0" w:line="240" w:lineRule="auto"/>
      </w:pPr>
      <w:r>
        <w:tab/>
      </w:r>
      <w:r>
        <w:t xml:space="preserve">В другом сценарии развития совместного поселения МТ и МЕ, который мы рассматриваем, мидии двух видов расходятся в своих экологических нишах. Литературные данные свидетельствуют о том, что в Белом море в местах совместного поселения МТ и МЕ тяготеют к различным субстратам </w:t>
      </w:r>
      <w:r>
        <w:fldChar w:fldCharType="begin" w:fldLock="1"/>
      </w:r>
      <w: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mendeley":{"formattedCitation":"(Katolikova et al., 2016)","plainTextFormattedCitation":"(Katolikova et al., 2016)","previouslyFormattedCitation":"(Katolikova et al., 2016)"},"properties":{"noteIndex":0},"schema":"https://github.com/citation-style-language/schema/raw/master/csl-citation.json"}</w:instrText>
      </w:r>
      <w:r>
        <w:fldChar w:fldCharType="separate"/>
      </w:r>
      <w:r>
        <w:t>(Katolikova et al., 2016)</w:t>
      </w:r>
      <w:r>
        <w:fldChar w:fldCharType="end"/>
      </w:r>
      <w:r>
        <w:t xml:space="preserve">. МЕ тяготеют к твердым субстратам, в то время как МТ селятся преимущественно на фукоидах. Такие поселения обычно характеризуются низкой плотностью мидий в них, и негативный эффект интенсивного выделения биссуса МТ становится </w:t>
      </w:r>
      <w:del w:id="1490" w:author="polyd" w:date="2023-06-14T16:25:37Z">
        <w:r>
          <w:rPr/>
          <w:delText>не очевиден</w:delText>
        </w:r>
      </w:del>
      <w:ins w:id="1491" w:author="polyd" w:date="2023-06-14T16:25:38Z">
        <w:r>
          <w:rPr>
            <w:lang w:val="ru-RU"/>
          </w:rPr>
          <w:t>менее</w:t>
        </w:r>
      </w:ins>
      <w:ins w:id="1492" w:author="polyd" w:date="2023-06-14T16:25:39Z">
        <w:r>
          <w:rPr>
            <w:rFonts w:hint="default"/>
            <w:lang w:val="ru-RU"/>
          </w:rPr>
          <w:t xml:space="preserve"> в</w:t>
        </w:r>
      </w:ins>
      <w:ins w:id="1493" w:author="polyd" w:date="2023-06-14T16:25:40Z">
        <w:r>
          <w:rPr>
            <w:rFonts w:hint="default"/>
            <w:lang w:val="ru-RU"/>
          </w:rPr>
          <w:t>ыраже</w:t>
        </w:r>
      </w:ins>
      <w:ins w:id="1494" w:author="polyd" w:date="2023-06-14T16:25:41Z">
        <w:r>
          <w:rPr>
            <w:rFonts w:hint="default"/>
            <w:lang w:val="ru-RU"/>
          </w:rPr>
          <w:t>нным</w:t>
        </w:r>
      </w:ins>
      <w:r>
        <w:t xml:space="preserve">. </w:t>
      </w:r>
    </w:p>
    <w:p>
      <w:pPr>
        <w:spacing w:after="0" w:line="240" w:lineRule="auto"/>
      </w:pPr>
    </w:p>
    <w:p>
      <w:pPr>
        <w:spacing w:after="0" w:line="240" w:lineRule="auto"/>
      </w:pPr>
      <w:r>
        <w:tab/>
      </w:r>
      <w:r>
        <w:t xml:space="preserve">Соленость, по-видимому, действительно является фактором, в некоторой степени определяющим </w:t>
      </w:r>
      <w:ins w:id="1495" w:author="polyd" w:date="2023-06-14T16:26:21Z">
        <w:r>
          <w:rPr>
            <w:lang w:val="ru-RU"/>
          </w:rPr>
          <w:t>п</w:t>
        </w:r>
      </w:ins>
      <w:ins w:id="1496" w:author="polyd" w:date="2023-06-14T16:26:22Z">
        <w:r>
          <w:rPr>
            <w:lang w:val="ru-RU"/>
          </w:rPr>
          <w:t>ростран</w:t>
        </w:r>
      </w:ins>
      <w:ins w:id="1497" w:author="polyd" w:date="2023-06-14T16:26:23Z">
        <w:r>
          <w:rPr>
            <w:lang w:val="ru-RU"/>
          </w:rPr>
          <w:t>ственное</w:t>
        </w:r>
      </w:ins>
      <w:ins w:id="1498" w:author="polyd" w:date="2023-06-14T16:26:24Z">
        <w:r>
          <w:rPr>
            <w:rFonts w:hint="default"/>
            <w:lang w:val="ru-RU"/>
          </w:rPr>
          <w:t xml:space="preserve"> </w:t>
        </w:r>
      </w:ins>
      <w:ins w:id="1499" w:author="polyd" w:date="2023-06-14T16:25:54Z">
        <w:r>
          <w:rPr>
            <w:lang w:val="ru-RU"/>
          </w:rPr>
          <w:t>расх</w:t>
        </w:r>
      </w:ins>
      <w:ins w:id="1500" w:author="polyd" w:date="2023-06-14T16:25:55Z">
        <w:r>
          <w:rPr>
            <w:lang w:val="ru-RU"/>
          </w:rPr>
          <w:t>ожде</w:t>
        </w:r>
      </w:ins>
      <w:ins w:id="1501" w:author="polyd" w:date="2023-06-14T16:25:56Z">
        <w:r>
          <w:rPr>
            <w:lang w:val="ru-RU"/>
          </w:rPr>
          <w:t>ние</w:t>
        </w:r>
      </w:ins>
      <w:ins w:id="1502" w:author="polyd" w:date="2023-06-14T16:25:56Z">
        <w:r>
          <w:rPr>
            <w:rFonts w:hint="default"/>
            <w:lang w:val="ru-RU"/>
          </w:rPr>
          <w:t xml:space="preserve"> </w:t>
        </w:r>
      </w:ins>
      <w:ins w:id="1503" w:author="polyd" w:date="2023-06-14T16:26:01Z">
        <w:r>
          <w:rPr>
            <w:rFonts w:hint="default"/>
            <w:lang w:val="ru-RU"/>
          </w:rPr>
          <w:t>конкур</w:t>
        </w:r>
      </w:ins>
      <w:ins w:id="1504" w:author="polyd" w:date="2023-06-14T16:26:02Z">
        <w:r>
          <w:rPr>
            <w:rFonts w:hint="default"/>
            <w:lang w:val="ru-RU"/>
          </w:rPr>
          <w:t>ир</w:t>
        </w:r>
      </w:ins>
      <w:ins w:id="1505" w:author="polyd" w:date="2023-06-14T16:26:03Z">
        <w:r>
          <w:rPr>
            <w:rFonts w:hint="default"/>
            <w:lang w:val="ru-RU"/>
          </w:rPr>
          <w:t>ующих</w:t>
        </w:r>
      </w:ins>
      <w:ins w:id="1506" w:author="polyd" w:date="2023-06-14T16:26:04Z">
        <w:r>
          <w:rPr>
            <w:rFonts w:hint="default"/>
            <w:lang w:val="ru-RU"/>
          </w:rPr>
          <w:t xml:space="preserve"> вид</w:t>
        </w:r>
      </w:ins>
      <w:ins w:id="1507" w:author="polyd" w:date="2023-06-14T16:26:05Z">
        <w:r>
          <w:rPr>
            <w:rFonts w:hint="default"/>
            <w:lang w:val="ru-RU"/>
          </w:rPr>
          <w:t xml:space="preserve">ов </w:t>
        </w:r>
      </w:ins>
      <w:del w:id="1508" w:author="polyd" w:date="2023-06-14T16:26:29Z">
        <w:r>
          <w:rPr/>
          <w:delText xml:space="preserve">конкурентные отношения мидий в поселениях и, вероятно, пространственное распределение поселений </w:delText>
        </w:r>
      </w:del>
      <w:r>
        <w:t>в Кандалакшском заливе Белого моря. МЕ не продемонстрировали повышенной (по сравнению с М</w:t>
      </w:r>
      <w:del w:id="1509" w:author="polyd" w:date="2023-06-14T16:26:41Z">
        <w:r>
          <w:rPr>
            <w:rFonts w:hint="default"/>
            <w:lang w:val="en-US"/>
          </w:rPr>
          <w:delText>И</w:delText>
        </w:r>
      </w:del>
      <w:ins w:id="1510" w:author="polyd" w:date="2023-06-14T16:26:41Z">
        <w:r>
          <w:rPr>
            <w:rFonts w:hint="default"/>
            <w:lang w:val="en-US"/>
          </w:rPr>
          <w:t>T</w:t>
        </w:r>
      </w:ins>
      <w:r>
        <w:t xml:space="preserve">) смертности, связанной с опреснением, и даже опреснение до 10‰ являлось для них лишь умеренно стрессирующим воздействием.  Тем не менее, в гипосалинных условиях вершины Кандалакшского залива МТ, вероятно, получают преимущество, ввиду сохранения способности к прикреплению и пониженных (в сравнении с МЕ) энергетических затрат, связанных с экскрецией. Однако при повышении солености преимущество МТ перед МЕ сходит на нет, и в условиях нормальной солености Белого моря (25‰), вероятно, может снижаться. Снижаться будет и негативный эффект увеличения доли МТ в поселении на общую смертность в поселениях. </w:t>
      </w:r>
    </w:p>
    <w:p>
      <w:pPr>
        <w:spacing w:after="0" w:line="240" w:lineRule="auto"/>
      </w:pPr>
    </w:p>
    <w:p>
      <w:pPr>
        <w:spacing w:after="0" w:line="240" w:lineRule="auto"/>
        <w:rPr>
          <w:b/>
        </w:rPr>
      </w:pPr>
      <w:r>
        <w:rPr>
          <w:b/>
        </w:rPr>
        <w:t xml:space="preserve">Выводы. </w:t>
      </w:r>
    </w:p>
    <w:p>
      <w:pPr>
        <w:spacing w:after="0" w:line="240" w:lineRule="auto"/>
      </w:pPr>
    </w:p>
    <w:p>
      <w:pPr>
        <w:spacing w:after="0" w:line="240" w:lineRule="auto"/>
      </w:pPr>
    </w:p>
    <w:p>
      <w:pPr>
        <w:spacing w:after="0" w:line="240" w:lineRule="auto"/>
      </w:pPr>
    </w:p>
    <w:p>
      <w:pPr>
        <w:spacing w:after="0" w:line="240" w:lineRule="auto"/>
        <w:rPr>
          <w:highlight w:val="yellow"/>
        </w:rPr>
      </w:pPr>
      <w:r>
        <w:rPr>
          <w:highlight w:val="yellow"/>
        </w:rPr>
        <w:br w:type="page"/>
      </w:r>
    </w:p>
    <w:p>
      <w:pPr>
        <w:rPr>
          <w:strike/>
          <w:highlight w:val="yellow"/>
          <w:rPrChange w:id="1511" w:author="polyd" w:date="2023-06-14T16:27:45Z">
            <w:rPr/>
          </w:rPrChange>
        </w:rPr>
      </w:pPr>
      <w:bookmarkStart w:id="0" w:name="_GoBack"/>
      <w:r>
        <w:rPr>
          <w:strike/>
          <w:highlight w:val="yellow"/>
          <w:rPrChange w:id="1512" w:author="polyd" w:date="2023-06-14T16:27:45Z">
            <w:rPr/>
          </w:rPrChange>
        </w:rPr>
        <w:t xml:space="preserve">Все без исключения методики определения индекса состояния у мидий требуют измерения массы или объема тканей, включая раковину. Многочисленные литературные данные и наши собственные наблюдения указывают на то, что </w:t>
      </w:r>
      <w:r>
        <w:rPr>
          <w:strike/>
          <w:highlight w:val="yellow"/>
          <w:lang w:val="en-US"/>
          <w:rPrChange w:id="1513" w:author="polyd" w:date="2023-06-14T16:27:45Z">
            <w:rPr>
              <w:lang w:val="en-US"/>
            </w:rPr>
          </w:rPrChange>
        </w:rPr>
        <w:t>M</w:t>
      </w:r>
      <w:r>
        <w:rPr>
          <w:strike/>
          <w:highlight w:val="yellow"/>
          <w:rPrChange w:id="1514" w:author="polyd" w:date="2023-06-14T16:27:45Z">
            <w:rPr/>
          </w:rPrChange>
        </w:rPr>
        <w:t xml:space="preserve">. </w:t>
      </w:r>
      <w:r>
        <w:rPr>
          <w:strike/>
          <w:highlight w:val="yellow"/>
          <w:lang w:val="en-US"/>
          <w:rPrChange w:id="1515" w:author="polyd" w:date="2023-06-14T16:27:45Z">
            <w:rPr>
              <w:lang w:val="en-US"/>
            </w:rPr>
          </w:rPrChange>
        </w:rPr>
        <w:t>trossulus</w:t>
      </w:r>
      <w:r>
        <w:rPr>
          <w:strike/>
          <w:highlight w:val="yellow"/>
          <w:rPrChange w:id="1516" w:author="polyd" w:date="2023-06-14T16:27:45Z">
            <w:rPr/>
          </w:rPrChange>
        </w:rPr>
        <w:t xml:space="preserve"> зачастую обладают гораздо более тонкой, хрупкой и легкой раковиной </w:t>
      </w:r>
      <w:r>
        <w:rPr>
          <w:strike/>
          <w:highlight w:val="yellow"/>
          <w:rPrChange w:id="1517" w:author="polyd" w:date="2023-06-14T16:27:45Z">
            <w:rPr/>
          </w:rPrChange>
        </w:rPr>
        <w:fldChar w:fldCharType="begin" w:fldLock="1"/>
      </w:r>
      <w:r>
        <w:rPr>
          <w:strike/>
          <w:highlight w:val="yellow"/>
          <w:rPrChange w:id="1518" w:author="polyd" w:date="2023-06-14T16:27:45Z">
            <w:rPr/>
          </w:rPrChange>
        </w:rPr>
        <w:instrText xml:space="preserve">ADDIN CSL_CITATION {"citationItems":[{"id":"ITEM-1","itemData":{"DOI":"10.1371/journal.pone.0152963","ISSN":"19326203","abstract":"© 2016 Katolikova et al. This is an open access article distributed under the terms of the Creative Commons Attribution License, which permits unrestricted use, distribution, and reproduction in any medium, provided the original author and source are credited. Two blue mussel lineages of Pliocene origin, Mytilus edulis (ME) and M. trossulus (MT), cooccur and hybridize in several regions on the shores of the North Atlantic. The two species were distinguished from each other by molecular methods in the 1980s, and a large amount of comparative data on them has been accumulated since that time. However, while ME and MT are now routinely distinguished by various genetic markers, they tend to be overlooked in ecological studies since morphological characters for taxonomic identification have been lacking, and no consistent habitat differences between lineages have been reported. Surveying a recently discovered area of ME and MT co-occurrence in the White Sea and employing a set of allozyme markers for identification, we address the issue whether ME and MT are true biological species with distinct ecological characteristics or just virtual genetic entities with no matching morphological and ecological identities. We find that: (1) in the White Sea, the occurrence of MT is largely concentrated in harbors, in line with observations from other subarctic regions of Europe; (2) mixed populations of ME and MT are always dominated by purebred individuals, animals classified as hybrids constituting only ca. 18%; (3) in terms of shell morphology, 80% of MT bear a distinct uninterrupted dark prismatic strip under the ligament while 97% of ME lack this character; (4) at sites of sympatry MT is more common on algal substrates while ME mostly lives directly on the bottom. This segregation by the substrate may contribute to maintaining reproductive isolation and decreasing competition between taxa. We conclude that while ME and MT are not fully reproductively isolated, they do represent clearly distinguishable biological, ecological and morphological entities in the White Sea. It remains to be documented whether the observed morphological and ecological differences are of a local character, or whether they have simply been overlooked in other contact zones.","author":[{"dropping-particle":"","family":"Katolikova","given":"Marina","non-dropping-particle":"","parse-names":false,"suffix":""},{"dropping-particle":"","family":"Khaitov","given":"Vadim","non-dropping-particle":"","parse-names":false,"suffix":""},{"dropping-particle":"","family":"Väinölä","given":"Risto","non-dropping-particle":"","parse-names":false,"suffix":""},{"dropping-particle":"","family":"Gantsevich","given":"Michael","non-dropping-particle":"","parse-names":false,"suffix":""},{"dropping-particle":"","family":"Strelkov","given":"Petr","non-dropping-particle":"","parse-names":false,"suffix":""}],"container-title":"PLoS ONE","id":"ITEM-1","issue":"4","issued":{"date-parts":[["2016"]]},"page":"1-25","title":"Genetic, ecological and morphological distinctness of the blue mussels Mytilus trossulus gould and M. edulis l. in the White Sea","type":"article-journal","volume":"11"},"uris":["http://www.mendeley.com/documents/?uuid=f2d5c684-6f93-455c-969c-a4f1f929d5e2"]},{"id":"ITEM-2","itemData":{"DOI":"10.1016/j.jembe.2008.08.021","ISSN":"0022-0981","author":[{"dropping-particle":"","family":"Beaumont","given":"Andy R","non-dropping-particle":"","parse-names":false,"suffix":""},{"dropping-particle":"","family":"Hawkins","given":"Marie P","non-dropping-particle":"","parse-names":false,"suffix":""},{"dropping-particle":"","family":"Doig","given":"Fiona L","non-dropping-particle":"","parse-names":false,"suffix":""},{"dropping-particle":"","family":"Davies","given":"Ian M","non-dropping-particle":"","parse-names":false,"suffix":""},{"dropping-particle":"","family":"Snow","given":"Michael","non-dropping-particle":"","parse-names":false,"suffix":""}],"container-title":"Journal of Experimental Marine Biology and Ecology","id":"ITEM-2","issue":"2","issued":{"date-parts":[["2008"]]},"page":"100-110","publisher":"Elsevier B.V.","title":"Three species of Mytilus and their hybrids identified in a Scottish Loch : natives , relicts and invaders ?","type":"article-journal","volume":"367"},"uris":["http://www.mendeley.com/documents/?uuid=da4e1ad9-477b-44fc-a855-4951fc7d5247"]}],"mendeley":{"formattedCitation":"(Beaumont et al., 2008; Katolikova et al., 2016)","plainTextFormattedCitation":"(Beaumont et al., 2008; Katolikova et al., 2016)","previouslyFormattedCitation":"(Beaumont et al., 2008; Katolikova et al., 2016)"},"properties":{"noteIndex":0},"schema":"https://github.com/citation-style-language/schema/raw/master/csl-citation.json"}</w:instrText>
      </w:r>
      <w:r>
        <w:rPr>
          <w:strike/>
          <w:highlight w:val="yellow"/>
          <w:rPrChange w:id="1519" w:author="polyd" w:date="2023-06-14T16:27:45Z">
            <w:rPr/>
          </w:rPrChange>
        </w:rPr>
        <w:fldChar w:fldCharType="separate"/>
      </w:r>
      <w:r>
        <w:rPr>
          <w:strike/>
          <w:highlight w:val="yellow"/>
          <w:rPrChange w:id="1520" w:author="polyd" w:date="2023-06-14T16:27:45Z">
            <w:rPr/>
          </w:rPrChange>
        </w:rPr>
        <w:t>(Beaumont et al., 2008; Katolikova et al., 2016)</w:t>
      </w:r>
      <w:r>
        <w:rPr>
          <w:strike/>
          <w:highlight w:val="yellow"/>
          <w:rPrChange w:id="1521" w:author="polyd" w:date="2023-06-14T16:27:45Z">
            <w:rPr/>
          </w:rPrChange>
        </w:rPr>
        <w:fldChar w:fldCharType="end"/>
      </w:r>
      <w:r>
        <w:rPr>
          <w:strike/>
          <w:highlight w:val="yellow"/>
          <w:rPrChange w:id="1522" w:author="polyd" w:date="2023-06-14T16:27:45Z">
            <w:rPr/>
          </w:rPrChange>
        </w:rPr>
        <w:t xml:space="preserve">. Данный факт затрудняет использование индекса состояния при межвидовом сравнении  </w:t>
      </w:r>
    </w:p>
    <w:bookmarkEnd w:id="0"/>
    <w:p>
      <w:pPr>
        <w:rPr>
          <w:highlight w:val="yellow"/>
          <w:rPrChange w:id="1523" w:author="polyd" w:date="2023-06-12T11:53:00Z">
            <w:rPr/>
          </w:rPrChange>
        </w:rPr>
      </w:pPr>
    </w:p>
    <w:p/>
    <w:p/>
    <w:p/>
    <w:p/>
    <w:p/>
    <w:p/>
    <w:p>
      <w:r>
        <w:br w:type="page"/>
      </w:r>
    </w:p>
    <w:p>
      <w:pPr>
        <w:widowControl w:val="0"/>
        <w:autoSpaceDE w:val="0"/>
        <w:autoSpaceDN w:val="0"/>
        <w:adjustRightInd w:val="0"/>
        <w:spacing w:line="240" w:lineRule="auto"/>
        <w:ind w:left="480" w:hanging="480"/>
        <w:rPr>
          <w:rFonts w:ascii="Calibri" w:hAnsi="Calibri" w:cs="Calibri"/>
          <w:szCs w:val="24"/>
        </w:rPr>
      </w:pPr>
      <w:r>
        <w:rPr>
          <w:lang w:val="en-US"/>
        </w:rPr>
        <w:fldChar w:fldCharType="begin" w:fldLock="1"/>
      </w:r>
      <w:r>
        <w:rPr>
          <w:lang w:val="en-US"/>
        </w:rPr>
        <w:instrText xml:space="preserve">ADDIN Mendeley Bibliography CSL_BIBLIOGRAPHY </w:instrText>
      </w:r>
      <w:r>
        <w:rPr>
          <w:lang w:val="en-US"/>
        </w:rPr>
        <w:fldChar w:fldCharType="separate"/>
      </w:r>
      <w:r>
        <w:rPr>
          <w:rFonts w:ascii="Calibri" w:hAnsi="Calibri" w:cs="Calibri"/>
          <w:szCs w:val="24"/>
        </w:rPr>
        <w:t xml:space="preserve">Allen, J. A., Cook, M., Jackson, D. J., Preston, S., &amp; Worth, E. M. (1976). Observations on the rate of production and mechanical properties of the byssus threads of Mytilus edulis L. </w:t>
      </w:r>
      <w:r>
        <w:rPr>
          <w:rFonts w:ascii="Calibri" w:hAnsi="Calibri" w:cs="Calibri"/>
          <w:i/>
          <w:iCs/>
          <w:szCs w:val="24"/>
        </w:rPr>
        <w:t>Journal of Molluscan Studies</w:t>
      </w:r>
      <w:r>
        <w:rPr>
          <w:rFonts w:ascii="Calibri" w:hAnsi="Calibri" w:cs="Calibri"/>
          <w:szCs w:val="24"/>
        </w:rPr>
        <w:t xml:space="preserve">, </w:t>
      </w:r>
      <w:r>
        <w:rPr>
          <w:rFonts w:ascii="Calibri" w:hAnsi="Calibri" w:cs="Calibri"/>
          <w:i/>
          <w:iCs/>
          <w:szCs w:val="24"/>
        </w:rPr>
        <w:t>42</w:t>
      </w:r>
      <w:r>
        <w:rPr>
          <w:rFonts w:ascii="Calibri" w:hAnsi="Calibri" w:cs="Calibri"/>
          <w:szCs w:val="24"/>
        </w:rPr>
        <w:t>(2), 279–289. https://doi.org/10.1093/oxfordjournals.mollus.a06533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ach, L., Zbawicka, M., Strand, J., &amp; Wenne, R. (2018). Mytilus trossulus in NW Greenland is genetically more similar to North Pacific than NW Atlantic populations of the species. </w:t>
      </w:r>
      <w:r>
        <w:rPr>
          <w:rFonts w:ascii="Calibri" w:hAnsi="Calibri" w:cs="Calibri"/>
          <w:i/>
          <w:iCs/>
          <w:szCs w:val="24"/>
        </w:rPr>
        <w:t>Marine Biodiversity</w:t>
      </w:r>
      <w:r>
        <w:rPr>
          <w:rFonts w:ascii="Calibri" w:hAnsi="Calibri" w:cs="Calibri"/>
          <w:szCs w:val="24"/>
        </w:rPr>
        <w:t xml:space="preserve">, </w:t>
      </w:r>
      <w:r>
        <w:rPr>
          <w:rFonts w:ascii="Calibri" w:hAnsi="Calibri" w:cs="Calibri"/>
          <w:i/>
          <w:iCs/>
          <w:szCs w:val="24"/>
        </w:rPr>
        <w:t>49</w:t>
      </w:r>
      <w:r>
        <w:rPr>
          <w:rFonts w:ascii="Calibri" w:hAnsi="Calibri" w:cs="Calibri"/>
          <w:szCs w:val="24"/>
        </w:rPr>
        <w:t>(2), 1053–1059. https://doi.org/10.1007/s12526-018-0870-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artberger, C. A., &amp; Pierce, S. K. J. (1976). Relationship between Ammonia Excretion Rates and Hemolymph Nitrogenous Compounds of a Euryhaline Bivalve during Low Salinity Acclimation Author ( s ): Carol A . Bartberger , Sidney K . Pierce and Jr . Published by : Marine Biological Laboratory Stable URL. </w:t>
      </w:r>
      <w:r>
        <w:rPr>
          <w:rFonts w:ascii="Calibri" w:hAnsi="Calibri" w:cs="Calibri"/>
          <w:i/>
          <w:iCs/>
          <w:szCs w:val="24"/>
        </w:rPr>
        <w:t>Biological Bulletin</w:t>
      </w:r>
      <w:r>
        <w:rPr>
          <w:rFonts w:ascii="Calibri" w:hAnsi="Calibri" w:cs="Calibri"/>
          <w:szCs w:val="24"/>
        </w:rPr>
        <w:t xml:space="preserve">, </w:t>
      </w:r>
      <w:r>
        <w:rPr>
          <w:rFonts w:ascii="Calibri" w:hAnsi="Calibri" w:cs="Calibri"/>
          <w:i/>
          <w:iCs/>
          <w:szCs w:val="24"/>
        </w:rPr>
        <w:t>150</w:t>
      </w:r>
      <w:r>
        <w:rPr>
          <w:rFonts w:ascii="Calibri" w:hAnsi="Calibri" w:cs="Calibri"/>
          <w:szCs w:val="24"/>
        </w:rPr>
        <w:t>(1), 1–1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ates, J. A., &amp; Innes, D. J. (1995). Genetic variation among populations of Mytilus spp. in eastern Newfoundland.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24</w:t>
      </w:r>
      <w:r>
        <w:rPr>
          <w:rFonts w:ascii="Calibri" w:hAnsi="Calibri" w:cs="Calibri"/>
          <w:szCs w:val="24"/>
        </w:rPr>
        <w:t>, 417–42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ayne, B. L. (1965). Growth and the delay of metamorphosis of the larvae of Mytilus edulis (L.). </w:t>
      </w:r>
      <w:r>
        <w:rPr>
          <w:rFonts w:ascii="Calibri" w:hAnsi="Calibri" w:cs="Calibri"/>
          <w:i/>
          <w:iCs/>
          <w:szCs w:val="24"/>
        </w:rPr>
        <w:t>Ophelia</w:t>
      </w:r>
      <w:r>
        <w:rPr>
          <w:rFonts w:ascii="Calibri" w:hAnsi="Calibri" w:cs="Calibri"/>
          <w:szCs w:val="24"/>
        </w:rPr>
        <w:t xml:space="preserve">, </w:t>
      </w:r>
      <w:r>
        <w:rPr>
          <w:rFonts w:ascii="Calibri" w:hAnsi="Calibri" w:cs="Calibri"/>
          <w:i/>
          <w:iCs/>
          <w:szCs w:val="24"/>
        </w:rPr>
        <w:t>2</w:t>
      </w:r>
      <w:r>
        <w:rPr>
          <w:rFonts w:ascii="Calibri" w:hAnsi="Calibri" w:cs="Calibri"/>
          <w:szCs w:val="24"/>
        </w:rPr>
        <w:t>(1), 1–47. https://doi.org/10.1080/00785326.1965.1040959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eaumont, A. R., Hawkins, M. P., Doig, F. L., Davies, I. M., &amp; Snow, M. (2008). Three species of Mytilus and their hybrids identified in a Scottish Loch : natives , relicts and invaders ? </w:t>
      </w:r>
      <w:r>
        <w:rPr>
          <w:rFonts w:ascii="Calibri" w:hAnsi="Calibri" w:cs="Calibri"/>
          <w:i/>
          <w:iCs/>
          <w:szCs w:val="24"/>
        </w:rPr>
        <w:t>Journal of Experimental Marine Biology and Ecology</w:t>
      </w:r>
      <w:r>
        <w:rPr>
          <w:rFonts w:ascii="Calibri" w:hAnsi="Calibri" w:cs="Calibri"/>
          <w:szCs w:val="24"/>
        </w:rPr>
        <w:t xml:space="preserve">, </w:t>
      </w:r>
      <w:r>
        <w:rPr>
          <w:rFonts w:ascii="Calibri" w:hAnsi="Calibri" w:cs="Calibri"/>
          <w:i/>
          <w:iCs/>
          <w:szCs w:val="24"/>
        </w:rPr>
        <w:t>367</w:t>
      </w:r>
      <w:r>
        <w:rPr>
          <w:rFonts w:ascii="Calibri" w:hAnsi="Calibri" w:cs="Calibri"/>
          <w:szCs w:val="24"/>
        </w:rPr>
        <w:t>(2), 100–110. https://doi.org/10.1016/j.jembe.2008.08.02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erger, V. J., &amp; Kharazova, A. D. (1997). Mechanisms of salinity adaptations in marine molluscs. </w:t>
      </w:r>
      <w:r>
        <w:rPr>
          <w:rFonts w:ascii="Calibri" w:hAnsi="Calibri" w:cs="Calibri"/>
          <w:i/>
          <w:iCs/>
          <w:szCs w:val="24"/>
        </w:rPr>
        <w:t>Hydrobiologia</w:t>
      </w:r>
      <w:r>
        <w:rPr>
          <w:rFonts w:ascii="Calibri" w:hAnsi="Calibri" w:cs="Calibri"/>
          <w:szCs w:val="24"/>
        </w:rPr>
        <w:t xml:space="preserve">, </w:t>
      </w:r>
      <w:r>
        <w:rPr>
          <w:rFonts w:ascii="Calibri" w:hAnsi="Calibri" w:cs="Calibri"/>
          <w:i/>
          <w:iCs/>
          <w:szCs w:val="24"/>
        </w:rPr>
        <w:t>355</w:t>
      </w:r>
      <w:r>
        <w:rPr>
          <w:rFonts w:ascii="Calibri" w:hAnsi="Calibri" w:cs="Calibri"/>
          <w:szCs w:val="24"/>
        </w:rPr>
        <w:t>(Figure 1), 115–126. https://doi.org/10.1023/A:100302332226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ierne, N., Bonhomme, F., &amp; David, P. (2003). Habitat preference and the marine-speciation paradox. </w:t>
      </w:r>
      <w:r>
        <w:rPr>
          <w:rFonts w:ascii="Calibri" w:hAnsi="Calibri" w:cs="Calibri"/>
          <w:i/>
          <w:iCs/>
          <w:szCs w:val="24"/>
        </w:rPr>
        <w:t>Proceedings of the Royal Society B: Biological Sciences</w:t>
      </w:r>
      <w:r>
        <w:rPr>
          <w:rFonts w:ascii="Calibri" w:hAnsi="Calibri" w:cs="Calibri"/>
          <w:szCs w:val="24"/>
        </w:rPr>
        <w:t xml:space="preserve">, </w:t>
      </w:r>
      <w:r>
        <w:rPr>
          <w:rFonts w:ascii="Calibri" w:hAnsi="Calibri" w:cs="Calibri"/>
          <w:i/>
          <w:iCs/>
          <w:szCs w:val="24"/>
        </w:rPr>
        <w:t>270</w:t>
      </w:r>
      <w:r>
        <w:rPr>
          <w:rFonts w:ascii="Calibri" w:hAnsi="Calibri" w:cs="Calibri"/>
          <w:szCs w:val="24"/>
        </w:rPr>
        <w:t>(1522), 1399–1406. https://doi.org/10.1098/rspb.2003.240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ierne, N., Borsa, P., Daguin, C., Jollivet, D., Viard, F., Bonhomme, F., &amp; David, P. (2003). Introgression patterns in the mosaic hybrid zone between Mytilus edulis and M. galloprovincialis. </w:t>
      </w:r>
      <w:r>
        <w:rPr>
          <w:rFonts w:ascii="Calibri" w:hAnsi="Calibri" w:cs="Calibri"/>
          <w:i/>
          <w:iCs/>
          <w:szCs w:val="24"/>
        </w:rPr>
        <w:t>Molecular Ecology</w:t>
      </w:r>
      <w:r>
        <w:rPr>
          <w:rFonts w:ascii="Calibri" w:hAnsi="Calibri" w:cs="Calibri"/>
          <w:szCs w:val="24"/>
        </w:rPr>
        <w:t xml:space="preserve">, </w:t>
      </w:r>
      <w:r>
        <w:rPr>
          <w:rFonts w:ascii="Calibri" w:hAnsi="Calibri" w:cs="Calibri"/>
          <w:i/>
          <w:iCs/>
          <w:szCs w:val="24"/>
        </w:rPr>
        <w:t>12</w:t>
      </w:r>
      <w:r>
        <w:rPr>
          <w:rFonts w:ascii="Calibri" w:hAnsi="Calibri" w:cs="Calibri"/>
          <w:szCs w:val="24"/>
        </w:rPr>
        <w:t>(2), 447–461. https://doi.org/10.1046/j.1365-294X.2003.01730.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orcard, D., Gillet, F., &amp; Legendre, P. (2011). Numerical Ecology with R. In </w:t>
      </w:r>
      <w:r>
        <w:rPr>
          <w:rFonts w:ascii="Calibri" w:hAnsi="Calibri" w:cs="Calibri"/>
          <w:i/>
          <w:iCs/>
          <w:szCs w:val="24"/>
        </w:rPr>
        <w:t>Numerical Ecology with R</w:t>
      </w:r>
      <w:r>
        <w:rPr>
          <w:rFonts w:ascii="Calibri" w:hAnsi="Calibri" w:cs="Calibri"/>
          <w:szCs w:val="24"/>
        </w:rPr>
        <w:t>. https://doi.org/10.1007/978-1-4419-7976-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raby, C. E., &amp; Somero, G. N. (2006). Following the heart : temperature and salinity effects on heart rate in native and invasive species of blue mussels ( genus Mytilus ). </w:t>
      </w:r>
      <w:r>
        <w:rPr>
          <w:rFonts w:ascii="Calibri" w:hAnsi="Calibri" w:cs="Calibri"/>
          <w:i/>
          <w:iCs/>
          <w:szCs w:val="24"/>
        </w:rPr>
        <w:t>The Journal of Experimantal Biology</w:t>
      </w:r>
      <w:r>
        <w:rPr>
          <w:rFonts w:ascii="Calibri" w:hAnsi="Calibri" w:cs="Calibri"/>
          <w:szCs w:val="24"/>
        </w:rPr>
        <w:t xml:space="preserve">, </w:t>
      </w:r>
      <w:r>
        <w:rPr>
          <w:rFonts w:ascii="Calibri" w:hAnsi="Calibri" w:cs="Calibri"/>
          <w:i/>
          <w:iCs/>
          <w:szCs w:val="24"/>
        </w:rPr>
        <w:t>209</w:t>
      </w:r>
      <w:r>
        <w:rPr>
          <w:rFonts w:ascii="Calibri" w:hAnsi="Calibri" w:cs="Calibri"/>
          <w:szCs w:val="24"/>
        </w:rPr>
        <w:t>, 2554–2566. https://doi.org/10.1242/jeb.0225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Buschbaum, C., Dittmann, S., Hong, J. S., Hwang, I. S., Strasser, M., Thiel, M., Valdivia, N., Yoon, S. P., &amp; Reise, K. (2009). Mytilid mussels: Global habitat engineers in coastal sediments. </w:t>
      </w:r>
      <w:r>
        <w:rPr>
          <w:rFonts w:ascii="Calibri" w:hAnsi="Calibri" w:cs="Calibri"/>
          <w:i/>
          <w:iCs/>
          <w:szCs w:val="24"/>
        </w:rPr>
        <w:t>Helgoland Marine Research</w:t>
      </w:r>
      <w:r>
        <w:rPr>
          <w:rFonts w:ascii="Calibri" w:hAnsi="Calibri" w:cs="Calibri"/>
          <w:szCs w:val="24"/>
        </w:rPr>
        <w:t xml:space="preserve">, </w:t>
      </w:r>
      <w:r>
        <w:rPr>
          <w:rFonts w:ascii="Calibri" w:hAnsi="Calibri" w:cs="Calibri"/>
          <w:i/>
          <w:iCs/>
          <w:szCs w:val="24"/>
        </w:rPr>
        <w:t>63</w:t>
      </w:r>
      <w:r>
        <w:rPr>
          <w:rFonts w:ascii="Calibri" w:hAnsi="Calibri" w:cs="Calibri"/>
          <w:szCs w:val="24"/>
        </w:rPr>
        <w:t>(1), 47–58. https://doi.org/10.1007/s10152-008-0139-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Davenport, J., &amp; Chen, X. (1987). A comparison of methods for the assessment of condition in the mussel (Mytilus edulis L.). </w:t>
      </w:r>
      <w:r>
        <w:rPr>
          <w:rFonts w:ascii="Calibri" w:hAnsi="Calibri" w:cs="Calibri"/>
          <w:i/>
          <w:iCs/>
          <w:szCs w:val="24"/>
        </w:rPr>
        <w:t>Journal of Molluscan Studies</w:t>
      </w:r>
      <w:r>
        <w:rPr>
          <w:rFonts w:ascii="Calibri" w:hAnsi="Calibri" w:cs="Calibri"/>
          <w:szCs w:val="24"/>
        </w:rPr>
        <w:t xml:space="preserve">, </w:t>
      </w:r>
      <w:r>
        <w:rPr>
          <w:rFonts w:ascii="Calibri" w:hAnsi="Calibri" w:cs="Calibri"/>
          <w:i/>
          <w:iCs/>
          <w:szCs w:val="24"/>
        </w:rPr>
        <w:t>53</w:t>
      </w:r>
      <w:r>
        <w:rPr>
          <w:rFonts w:ascii="Calibri" w:hAnsi="Calibri" w:cs="Calibri"/>
          <w:szCs w:val="24"/>
        </w:rPr>
        <w:t>(3), 293–297. https://doi.org/10.1093/mollus/53.3.29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Duarte, C. M. (2020). Dense Mytilus Beds Along Freshwater-Influenced Greenland Shores : Resistance to Corrosive Waters Under High Food Supply. </w:t>
      </w:r>
      <w:r>
        <w:rPr>
          <w:rFonts w:ascii="Calibri" w:hAnsi="Calibri" w:cs="Calibri"/>
          <w:i/>
          <w:iCs/>
          <w:szCs w:val="24"/>
        </w:rPr>
        <w:t>Estuaries and Coasts</w:t>
      </w:r>
      <w:r>
        <w:rPr>
          <w:rFonts w:ascii="Calibri" w:hAnsi="Calibri" w:cs="Calibri"/>
          <w:szCs w:val="24"/>
        </w:rPr>
        <w:t xml:space="preserve">, </w:t>
      </w:r>
      <w:r>
        <w:rPr>
          <w:rFonts w:ascii="Calibri" w:hAnsi="Calibri" w:cs="Calibri"/>
          <w:i/>
          <w:iCs/>
          <w:szCs w:val="24"/>
        </w:rPr>
        <w:t>43</w:t>
      </w:r>
      <w:r>
        <w:rPr>
          <w:rFonts w:ascii="Calibri" w:hAnsi="Calibri" w:cs="Calibri"/>
          <w:szCs w:val="24"/>
        </w:rPr>
        <w:t>, 387–395. https://doi.org/https://doi.org/10.1007/s12237-019-00682-3 Dense</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Dunkler, D., Ploner, M., Schemper, M., &amp; Heinze, G. (2018). Weighted Cox regression using the R package coxphw. </w:t>
      </w:r>
      <w:r>
        <w:rPr>
          <w:rFonts w:ascii="Calibri" w:hAnsi="Calibri" w:cs="Calibri"/>
          <w:i/>
          <w:iCs/>
          <w:szCs w:val="24"/>
        </w:rPr>
        <w:t>Journal of Statistical Software</w:t>
      </w:r>
      <w:r>
        <w:rPr>
          <w:rFonts w:ascii="Calibri" w:hAnsi="Calibri" w:cs="Calibri"/>
          <w:szCs w:val="24"/>
        </w:rPr>
        <w:t xml:space="preserve">, </w:t>
      </w:r>
      <w:r>
        <w:rPr>
          <w:rFonts w:ascii="Calibri" w:hAnsi="Calibri" w:cs="Calibri"/>
          <w:i/>
          <w:iCs/>
          <w:szCs w:val="24"/>
        </w:rPr>
        <w:t>84</w:t>
      </w:r>
      <w:r>
        <w:rPr>
          <w:rFonts w:ascii="Calibri" w:hAnsi="Calibri" w:cs="Calibri"/>
          <w:szCs w:val="24"/>
        </w:rPr>
        <w:t>(2). https://doi.org/10.18637/jss.v084.i0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Fly, E. K., &amp; Hilbish, T. J. (2012). Physiological energetics and biogeographic range limits of three congeneric mussel species. </w:t>
      </w:r>
      <w:r>
        <w:rPr>
          <w:rFonts w:ascii="Calibri" w:hAnsi="Calibri" w:cs="Calibri"/>
          <w:i/>
          <w:iCs/>
          <w:szCs w:val="24"/>
        </w:rPr>
        <w:t>Oecologia</w:t>
      </w:r>
      <w:r>
        <w:rPr>
          <w:rFonts w:ascii="Calibri" w:hAnsi="Calibri" w:cs="Calibri"/>
          <w:szCs w:val="24"/>
        </w:rPr>
        <w:t>. https://doi.org/10.1007/s00442-012-2486-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Gardner, J. P. A., &amp; Thompson, R. J. (2001). The effects of coastal and estuarine conditions on the physiology and survivorship of the mussels Mytilus edulis , M . trossulus and their hybrids. </w:t>
      </w:r>
      <w:r>
        <w:rPr>
          <w:rFonts w:ascii="Calibri" w:hAnsi="Calibri" w:cs="Calibri"/>
          <w:i/>
          <w:iCs/>
          <w:szCs w:val="24"/>
        </w:rPr>
        <w:t>Journal of Experimental Marine Biology and Ecology</w:t>
      </w:r>
      <w:r>
        <w:rPr>
          <w:rFonts w:ascii="Calibri" w:hAnsi="Calibri" w:cs="Calibri"/>
          <w:szCs w:val="24"/>
        </w:rPr>
        <w:t xml:space="preserve">, </w:t>
      </w:r>
      <w:r>
        <w:rPr>
          <w:rFonts w:ascii="Calibri" w:hAnsi="Calibri" w:cs="Calibri"/>
          <w:i/>
          <w:iCs/>
          <w:szCs w:val="24"/>
        </w:rPr>
        <w:t>265</w:t>
      </w:r>
      <w:r>
        <w:rPr>
          <w:rFonts w:ascii="Calibri" w:hAnsi="Calibri" w:cs="Calibri"/>
          <w:szCs w:val="24"/>
        </w:rPr>
        <w:t>, 119–14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Gardner, J. P. A., &amp; Thompson, R. J. (2009). Influence of genotype and geography on shell shape and morphometric trait variation among North Atlantic blue mussel ( Mytilus spp .) populations. </w:t>
      </w:r>
      <w:r>
        <w:rPr>
          <w:rFonts w:ascii="Calibri" w:hAnsi="Calibri" w:cs="Calibri"/>
          <w:i/>
          <w:iCs/>
          <w:szCs w:val="24"/>
        </w:rPr>
        <w:t>Biological Journal of the Linnean Society</w:t>
      </w:r>
      <w:r>
        <w:rPr>
          <w:rFonts w:ascii="Calibri" w:hAnsi="Calibri" w:cs="Calibri"/>
          <w:szCs w:val="24"/>
        </w:rPr>
        <w:t xml:space="preserve">, </w:t>
      </w:r>
      <w:r>
        <w:rPr>
          <w:rFonts w:ascii="Calibri" w:hAnsi="Calibri" w:cs="Calibri"/>
          <w:i/>
          <w:iCs/>
          <w:szCs w:val="24"/>
        </w:rPr>
        <w:t>96</w:t>
      </w:r>
      <w:r>
        <w:rPr>
          <w:rFonts w:ascii="Calibri" w:hAnsi="Calibri" w:cs="Calibri"/>
          <w:szCs w:val="24"/>
        </w:rPr>
        <w:t>, 875–89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Gosling, E. (2004). </w:t>
      </w:r>
      <w:r>
        <w:rPr>
          <w:rFonts w:ascii="Calibri" w:hAnsi="Calibri" w:cs="Calibri"/>
          <w:i/>
          <w:iCs/>
          <w:szCs w:val="24"/>
        </w:rPr>
        <w:t>Bivalve Molluscs</w:t>
      </w:r>
      <w:r>
        <w:rPr>
          <w:rFonts w:ascii="Calibri" w:hAnsi="Calibri" w:cs="Calibri"/>
          <w:szCs w:val="24"/>
        </w:rPr>
        <w:t>.</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Gutiérrez, J. L., Jones, C. G., Strayer, D. L., &amp; Iribarne, O. O. (2003). Mollusks as ecosystem engineers: The role of shell production in aquatic habitats. </w:t>
      </w:r>
      <w:r>
        <w:rPr>
          <w:rFonts w:ascii="Calibri" w:hAnsi="Calibri" w:cs="Calibri"/>
          <w:i/>
          <w:iCs/>
          <w:szCs w:val="24"/>
        </w:rPr>
        <w:t>Oikos</w:t>
      </w:r>
      <w:r>
        <w:rPr>
          <w:rFonts w:ascii="Calibri" w:hAnsi="Calibri" w:cs="Calibri"/>
          <w:szCs w:val="24"/>
        </w:rPr>
        <w:t xml:space="preserve">, </w:t>
      </w:r>
      <w:r>
        <w:rPr>
          <w:rFonts w:ascii="Calibri" w:hAnsi="Calibri" w:cs="Calibri"/>
          <w:i/>
          <w:iCs/>
          <w:szCs w:val="24"/>
        </w:rPr>
        <w:t>101</w:t>
      </w:r>
      <w:r>
        <w:rPr>
          <w:rFonts w:ascii="Calibri" w:hAnsi="Calibri" w:cs="Calibri"/>
          <w:szCs w:val="24"/>
        </w:rPr>
        <w:t>(1), 79–90. https://doi.org/10.1034/j.1600-0706.2003.12322.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arrell, F. E. (2015). </w:t>
      </w:r>
      <w:r>
        <w:rPr>
          <w:rFonts w:ascii="Calibri" w:hAnsi="Calibri" w:cs="Calibri"/>
          <w:i/>
          <w:iCs/>
          <w:szCs w:val="24"/>
        </w:rPr>
        <w:t>Regression Modeling Strategies.</w:t>
      </w:r>
      <w:r>
        <w:rPr>
          <w:rFonts w:ascii="Calibri" w:hAnsi="Calibri" w:cs="Calibri"/>
          <w:szCs w:val="24"/>
        </w:rPr>
        <w:t xml:space="preserve"> Springer Cham.</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ayhurst, S., &amp; Rawson, P. D. (2009). SPECIES-SPECIFIC VARIATION IN LARVAL SURVIVAL AND PATTERNS OF DISTRIBUTION FOR THE BLUE MUSSELS MYTILUS EDULIS AND MYTILUS TROSSULUS IN THE GULF OF MAINE. </w:t>
      </w:r>
      <w:r>
        <w:rPr>
          <w:rFonts w:ascii="Calibri" w:hAnsi="Calibri" w:cs="Calibri"/>
          <w:i/>
          <w:iCs/>
          <w:szCs w:val="24"/>
        </w:rPr>
        <w:t>Journal of Molluscan Studies</w:t>
      </w:r>
      <w:r>
        <w:rPr>
          <w:rFonts w:ascii="Calibri" w:hAnsi="Calibri" w:cs="Calibri"/>
          <w:szCs w:val="24"/>
        </w:rPr>
        <w:t xml:space="preserve">, </w:t>
      </w:r>
      <w:r>
        <w:rPr>
          <w:rFonts w:ascii="Calibri" w:hAnsi="Calibri" w:cs="Calibri"/>
          <w:i/>
          <w:iCs/>
          <w:szCs w:val="24"/>
        </w:rPr>
        <w:t>75</w:t>
      </w:r>
      <w:r>
        <w:rPr>
          <w:rFonts w:ascii="Calibri" w:hAnsi="Calibri" w:cs="Calibri"/>
          <w:szCs w:val="24"/>
        </w:rPr>
        <w:t>(May), 215–222. https://doi.org/10.1093/mollus/eyp01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eath, D. D., Rawson, P. D., &amp; Hilbish, T. J. (1995).  PCR-based nuclear markers identify alien blue mussel ( Mytilus spp.) genotypes on the west coast of Canada . </w:t>
      </w:r>
      <w:r>
        <w:rPr>
          <w:rFonts w:ascii="Calibri" w:hAnsi="Calibri" w:cs="Calibri"/>
          <w:i/>
          <w:iCs/>
          <w:szCs w:val="24"/>
        </w:rPr>
        <w:t>Canadian Journal of Fisheries and Aquatic Sciences</w:t>
      </w:r>
      <w:r>
        <w:rPr>
          <w:rFonts w:ascii="Calibri" w:hAnsi="Calibri" w:cs="Calibri"/>
          <w:szCs w:val="24"/>
        </w:rPr>
        <w:t xml:space="preserve">, </w:t>
      </w:r>
      <w:r>
        <w:rPr>
          <w:rFonts w:ascii="Calibri" w:hAnsi="Calibri" w:cs="Calibri"/>
          <w:i/>
          <w:iCs/>
          <w:szCs w:val="24"/>
        </w:rPr>
        <w:t>52</w:t>
      </w:r>
      <w:r>
        <w:rPr>
          <w:rFonts w:ascii="Calibri" w:hAnsi="Calibri" w:cs="Calibri"/>
          <w:szCs w:val="24"/>
        </w:rPr>
        <w:t>(12), 2621–2627. https://doi.org/10.1139/f95-85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Hilbish, T. J., Deaton, L. E., &amp; Koehn, R. K. (1982). Effect of an allozyme polymorphism on regulation of cell volume. In </w:t>
      </w:r>
      <w:r>
        <w:rPr>
          <w:rFonts w:ascii="Calibri" w:hAnsi="Calibri" w:cs="Calibri"/>
          <w:i/>
          <w:iCs/>
          <w:szCs w:val="24"/>
        </w:rPr>
        <w:t>Nature</w:t>
      </w:r>
      <w:r>
        <w:rPr>
          <w:rFonts w:ascii="Calibri" w:hAnsi="Calibri" w:cs="Calibri"/>
          <w:szCs w:val="24"/>
        </w:rPr>
        <w:t xml:space="preserve"> (Vol. 298, Issue 5875, pp. 688–689). https://doi.org/10.1038/298688a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Innes, D. J., &amp; Bates, J. A. (1999). Morphological variation of Mytilus edulis and Mytilus trossulus in eastern Newfoundland.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33</w:t>
      </w:r>
      <w:r>
        <w:rPr>
          <w:rFonts w:ascii="Calibri" w:hAnsi="Calibri" w:cs="Calibri"/>
          <w:szCs w:val="24"/>
        </w:rPr>
        <w:t>(4), 691–699. https://doi.org/10.1007/s00227005051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Inoue, K., Waite, J. H., Matsuoka, M., Odo, S., &amp; Harayama, S. (1995). Interspecific Variations in Adhesive Protein Sequences of Mytilus edulis , M . galloprovincialis and M. trossulus. </w:t>
      </w:r>
      <w:r>
        <w:rPr>
          <w:rFonts w:ascii="Calibri" w:hAnsi="Calibri" w:cs="Calibri"/>
          <w:i/>
          <w:iCs/>
          <w:szCs w:val="24"/>
        </w:rPr>
        <w:t>Biological Bulletin</w:t>
      </w:r>
      <w:r>
        <w:rPr>
          <w:rFonts w:ascii="Calibri" w:hAnsi="Calibri" w:cs="Calibri"/>
          <w:szCs w:val="24"/>
        </w:rPr>
        <w:t xml:space="preserve">, </w:t>
      </w:r>
      <w:r>
        <w:rPr>
          <w:rFonts w:ascii="Calibri" w:hAnsi="Calibri" w:cs="Calibri"/>
          <w:i/>
          <w:iCs/>
          <w:szCs w:val="24"/>
        </w:rPr>
        <w:t>189</w:t>
      </w:r>
      <w:r>
        <w:rPr>
          <w:rFonts w:ascii="Calibri" w:hAnsi="Calibri" w:cs="Calibri"/>
          <w:szCs w:val="24"/>
        </w:rPr>
        <w:t>(3), 370–37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Ivanina, A. V., Kurochkin, I. O., Leamy, L., &amp; Sokolova, I. M. (2012). Effects of temperature and cadmium exposure on the mitochondria of oysters (Crassostrea virginica) exposed to hypoxia and subsequent reoxygenation. </w:t>
      </w:r>
      <w:r>
        <w:rPr>
          <w:rFonts w:ascii="Calibri" w:hAnsi="Calibri" w:cs="Calibri"/>
          <w:i/>
          <w:iCs/>
          <w:szCs w:val="24"/>
        </w:rPr>
        <w:t>Journal of Experimental Biology</w:t>
      </w:r>
      <w:r>
        <w:rPr>
          <w:rFonts w:ascii="Calibri" w:hAnsi="Calibri" w:cs="Calibri"/>
          <w:szCs w:val="24"/>
        </w:rPr>
        <w:t xml:space="preserve">, </w:t>
      </w:r>
      <w:r>
        <w:rPr>
          <w:rFonts w:ascii="Calibri" w:hAnsi="Calibri" w:cs="Calibri"/>
          <w:i/>
          <w:iCs/>
          <w:szCs w:val="24"/>
        </w:rPr>
        <w:t>215</w:t>
      </w:r>
      <w:r>
        <w:rPr>
          <w:rFonts w:ascii="Calibri" w:hAnsi="Calibri" w:cs="Calibri"/>
          <w:szCs w:val="24"/>
        </w:rPr>
        <w:t>(18), 3142–3154. https://doi.org/10.1242/jeb.07135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Jones, S. J., Lima, F. P., &amp; Wethey, D. S. (2010). Rising environmental temperatures and biogeography: Poleward range contraction of the blue mussel, Mytilus edulis L., in the western Atlantic. </w:t>
      </w:r>
      <w:r>
        <w:rPr>
          <w:rFonts w:ascii="Calibri" w:hAnsi="Calibri" w:cs="Calibri"/>
          <w:i/>
          <w:iCs/>
          <w:szCs w:val="24"/>
        </w:rPr>
        <w:t>Journal of Biogeography</w:t>
      </w:r>
      <w:r>
        <w:rPr>
          <w:rFonts w:ascii="Calibri" w:hAnsi="Calibri" w:cs="Calibri"/>
          <w:szCs w:val="24"/>
        </w:rPr>
        <w:t xml:space="preserve">, </w:t>
      </w:r>
      <w:r>
        <w:rPr>
          <w:rFonts w:ascii="Calibri" w:hAnsi="Calibri" w:cs="Calibri"/>
          <w:i/>
          <w:iCs/>
          <w:szCs w:val="24"/>
        </w:rPr>
        <w:t>37</w:t>
      </w:r>
      <w:r>
        <w:rPr>
          <w:rFonts w:ascii="Calibri" w:hAnsi="Calibri" w:cs="Calibri"/>
          <w:szCs w:val="24"/>
        </w:rPr>
        <w:t>(12), 2243–2259. https://doi.org/10.1111/j.1365-2699.2010.02386.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atolikova, M., Khaitov, V., Väinölä, R., Gantsevich, M., &amp; Strelkov, P. (2016). Genetic, ecological and morphological distinctness of the blue mussels Mytilus trossulus gould and M. edulis l. in the White Sea. </w:t>
      </w:r>
      <w:r>
        <w:rPr>
          <w:rFonts w:ascii="Calibri" w:hAnsi="Calibri" w:cs="Calibri"/>
          <w:i/>
          <w:iCs/>
          <w:szCs w:val="24"/>
        </w:rPr>
        <w:t>PLoS ONE</w:t>
      </w:r>
      <w:r>
        <w:rPr>
          <w:rFonts w:ascii="Calibri" w:hAnsi="Calibri" w:cs="Calibri"/>
          <w:szCs w:val="24"/>
        </w:rPr>
        <w:t xml:space="preserve">, </w:t>
      </w:r>
      <w:r>
        <w:rPr>
          <w:rFonts w:ascii="Calibri" w:hAnsi="Calibri" w:cs="Calibri"/>
          <w:i/>
          <w:iCs/>
          <w:szCs w:val="24"/>
        </w:rPr>
        <w:t>11</w:t>
      </w:r>
      <w:r>
        <w:rPr>
          <w:rFonts w:ascii="Calibri" w:hAnsi="Calibri" w:cs="Calibri"/>
          <w:szCs w:val="24"/>
        </w:rPr>
        <w:t>(4), 1–25. https://doi.org/10.1371/journal.pone.015296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itov, V. (2013). </w:t>
      </w:r>
      <w:r>
        <w:rPr>
          <w:rFonts w:ascii="Calibri" w:hAnsi="Calibri" w:cs="Calibri"/>
          <w:i/>
          <w:iCs/>
          <w:szCs w:val="24"/>
        </w:rPr>
        <w:t>Dynamics of salinity, temperature of seawater, and wave characteristics, Yuzhnaya inlet, Ryashkov Island, 01.06–19.08.2012</w:t>
      </w:r>
      <w:r>
        <w:rPr>
          <w:rFonts w:ascii="Calibri" w:hAnsi="Calibri" w:cs="Calibri"/>
          <w:szCs w:val="24"/>
        </w:rPr>
        <w:t xml:space="preserve"> (A. S. Koryakin (ed.); The chroni, Issue Book 58). www.kandalaksha-reserve.org/letopis/letopis_2012_koryakin_khaitov_voda.pdf</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itov, V., Makarycheva, A., Gantsevich, M., Lentsman, N., Skazina, M., Gagarina, A., Katolikova, M., &amp; Strelkov, P. (2018). Discriminating Eaters : Sea Stars Asterias rubens L . Feed Preferably on Mytilus trossulus Gould in Mixed Stocks of Mytilus trossulus and Mytilus edulis L . </w:t>
      </w:r>
      <w:r>
        <w:rPr>
          <w:rFonts w:ascii="Calibri" w:hAnsi="Calibri" w:cs="Calibri"/>
          <w:i/>
          <w:iCs/>
          <w:szCs w:val="24"/>
        </w:rPr>
        <w:t>Biology Bulletin</w:t>
      </w:r>
      <w:r>
        <w:rPr>
          <w:rFonts w:ascii="Calibri" w:hAnsi="Calibri" w:cs="Calibri"/>
          <w:szCs w:val="24"/>
        </w:rPr>
        <w:t xml:space="preserve">, </w:t>
      </w:r>
      <w:r>
        <w:rPr>
          <w:rFonts w:ascii="Calibri" w:hAnsi="Calibri" w:cs="Calibri"/>
          <w:i/>
          <w:iCs/>
          <w:szCs w:val="24"/>
        </w:rPr>
        <w:t>234</w:t>
      </w:r>
      <w:r>
        <w:rPr>
          <w:rFonts w:ascii="Calibri" w:hAnsi="Calibri" w:cs="Calibri"/>
          <w:szCs w:val="24"/>
        </w:rPr>
        <w:t>(April).</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itov, V., Marchenko, J., Katolikova, M., Väinölä, R., Kingston, S. E., Carlon, D. B., Gantsevich, M., &amp; Strelkov, P. (2021). Species identification based on a semi-diagnostic marker: Evaluation of a simple conchological test for distinguishing blue mussels Mytilus edulis L. And M. trossulus Gould. </w:t>
      </w:r>
      <w:r>
        <w:rPr>
          <w:rFonts w:ascii="Calibri" w:hAnsi="Calibri" w:cs="Calibri"/>
          <w:i/>
          <w:iCs/>
          <w:szCs w:val="24"/>
        </w:rPr>
        <w:t>PLoS ONE</w:t>
      </w:r>
      <w:r>
        <w:rPr>
          <w:rFonts w:ascii="Calibri" w:hAnsi="Calibri" w:cs="Calibri"/>
          <w:szCs w:val="24"/>
        </w:rPr>
        <w:t xml:space="preserve">, </w:t>
      </w:r>
      <w:r>
        <w:rPr>
          <w:rFonts w:ascii="Calibri" w:hAnsi="Calibri" w:cs="Calibri"/>
          <w:i/>
          <w:iCs/>
          <w:szCs w:val="24"/>
        </w:rPr>
        <w:t>16</w:t>
      </w:r>
      <w:r>
        <w:rPr>
          <w:rFonts w:ascii="Calibri" w:hAnsi="Calibri" w:cs="Calibri"/>
          <w:szCs w:val="24"/>
        </w:rPr>
        <w:t>(July), 1–27. https://doi.org/10.1371/journal.pone.024958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halaman, V. V., &amp; Lezin, P. A. (2015). Clumping behavior and byssus production as strategies for substrate competition in Mytilus edulis. </w:t>
      </w:r>
      <w:r>
        <w:rPr>
          <w:rFonts w:ascii="Calibri" w:hAnsi="Calibri" w:cs="Calibri"/>
          <w:i/>
          <w:iCs/>
          <w:szCs w:val="24"/>
        </w:rPr>
        <w:t>Invertebrate Biology</w:t>
      </w:r>
      <w:r>
        <w:rPr>
          <w:rFonts w:ascii="Calibri" w:hAnsi="Calibri" w:cs="Calibri"/>
          <w:szCs w:val="24"/>
        </w:rPr>
        <w:t xml:space="preserve">, </w:t>
      </w:r>
      <w:r>
        <w:rPr>
          <w:rFonts w:ascii="Calibri" w:hAnsi="Calibri" w:cs="Calibri"/>
          <w:i/>
          <w:iCs/>
          <w:szCs w:val="24"/>
        </w:rPr>
        <w:t>134</w:t>
      </w:r>
      <w:r>
        <w:rPr>
          <w:rFonts w:ascii="Calibri" w:hAnsi="Calibri" w:cs="Calibri"/>
          <w:szCs w:val="24"/>
        </w:rPr>
        <w:t>(1), 38–47. https://doi.org/10.1111/ivb.1207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ijewski, T., Śmietanka, B., Zbawicka, M., Gosling, E., Hummel, H., &amp; Wenne, R. (2011). Distribution of Mytilus taxa in European coastal areas as inferred from molecular markers. </w:t>
      </w:r>
      <w:r>
        <w:rPr>
          <w:rFonts w:ascii="Calibri" w:hAnsi="Calibri" w:cs="Calibri"/>
          <w:i/>
          <w:iCs/>
          <w:szCs w:val="24"/>
        </w:rPr>
        <w:t>Journal of Sea Research</w:t>
      </w:r>
      <w:r>
        <w:rPr>
          <w:rFonts w:ascii="Calibri" w:hAnsi="Calibri" w:cs="Calibri"/>
          <w:szCs w:val="24"/>
        </w:rPr>
        <w:t xml:space="preserve">, </w:t>
      </w:r>
      <w:r>
        <w:rPr>
          <w:rFonts w:ascii="Calibri" w:hAnsi="Calibri" w:cs="Calibri"/>
          <w:i/>
          <w:iCs/>
          <w:szCs w:val="24"/>
        </w:rPr>
        <w:t>65</w:t>
      </w:r>
      <w:r>
        <w:rPr>
          <w:rFonts w:ascii="Calibri" w:hAnsi="Calibri" w:cs="Calibri"/>
          <w:szCs w:val="24"/>
        </w:rPr>
        <w:t>(2), 224–234. https://doi.org/10.1016/j.seares.2010.10.00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nöbel, L., Nascimento-Schulze, J. C., Sanders, T., Zeus, D., Hiebenthal, C., Barboza, F. R., Stuckas, H., &amp; Melzner, F. (2021). Salinity Driven Selection and Local Adaptation in Baltic Sea Mytilid Mussels. </w:t>
      </w:r>
      <w:r>
        <w:rPr>
          <w:rFonts w:ascii="Calibri" w:hAnsi="Calibri" w:cs="Calibri"/>
          <w:i/>
          <w:iCs/>
          <w:szCs w:val="24"/>
        </w:rPr>
        <w:t>Frontiers in Marine Science</w:t>
      </w:r>
      <w:r>
        <w:rPr>
          <w:rFonts w:ascii="Calibri" w:hAnsi="Calibri" w:cs="Calibri"/>
          <w:szCs w:val="24"/>
        </w:rPr>
        <w:t xml:space="preserve">, </w:t>
      </w:r>
      <w:r>
        <w:rPr>
          <w:rFonts w:ascii="Calibri" w:hAnsi="Calibri" w:cs="Calibri"/>
          <w:i/>
          <w:iCs/>
          <w:szCs w:val="24"/>
        </w:rPr>
        <w:t>8</w:t>
      </w:r>
      <w:r>
        <w:rPr>
          <w:rFonts w:ascii="Calibri" w:hAnsi="Calibri" w:cs="Calibri"/>
          <w:szCs w:val="24"/>
        </w:rPr>
        <w:t>(August), 1–13. https://doi.org/10.3389/fmars.2021.692078</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nowlton, N. (1993). SIBLING SPECIES IN THE SEA. </w:t>
      </w:r>
      <w:r>
        <w:rPr>
          <w:rFonts w:ascii="Calibri" w:hAnsi="Calibri" w:cs="Calibri"/>
          <w:i/>
          <w:iCs/>
          <w:szCs w:val="24"/>
        </w:rPr>
        <w:t>Annual Review of Ecology and Systematics</w:t>
      </w:r>
      <w:r>
        <w:rPr>
          <w:rFonts w:ascii="Calibri" w:hAnsi="Calibri" w:cs="Calibri"/>
          <w:szCs w:val="24"/>
        </w:rPr>
        <w:t xml:space="preserve">, </w:t>
      </w:r>
      <w:r>
        <w:rPr>
          <w:rFonts w:ascii="Calibri" w:hAnsi="Calibri" w:cs="Calibri"/>
          <w:i/>
          <w:iCs/>
          <w:szCs w:val="24"/>
        </w:rPr>
        <w:t>24</w:t>
      </w:r>
      <w:r>
        <w:rPr>
          <w:rFonts w:ascii="Calibri" w:hAnsi="Calibri" w:cs="Calibri"/>
          <w:szCs w:val="24"/>
        </w:rPr>
        <w:t>, 189–21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oehn, R. K., Newell, R. I. E., &amp; Immermann, F. (1980). Maintenance of an aminopeptidase allele frequency cline by natural selection. </w:t>
      </w:r>
      <w:r>
        <w:rPr>
          <w:rFonts w:ascii="Calibri" w:hAnsi="Calibri" w:cs="Calibri"/>
          <w:i/>
          <w:iCs/>
          <w:szCs w:val="24"/>
        </w:rPr>
        <w:t>Proceedings of the National Academy of Sciences of the United States of America</w:t>
      </w:r>
      <w:r>
        <w:rPr>
          <w:rFonts w:ascii="Calibri" w:hAnsi="Calibri" w:cs="Calibri"/>
          <w:szCs w:val="24"/>
        </w:rPr>
        <w:t xml:space="preserve">, </w:t>
      </w:r>
      <w:r>
        <w:rPr>
          <w:rFonts w:ascii="Calibri" w:hAnsi="Calibri" w:cs="Calibri"/>
          <w:i/>
          <w:iCs/>
          <w:szCs w:val="24"/>
        </w:rPr>
        <w:t>77</w:t>
      </w:r>
      <w:r>
        <w:rPr>
          <w:rFonts w:ascii="Calibri" w:hAnsi="Calibri" w:cs="Calibri"/>
          <w:szCs w:val="24"/>
        </w:rPr>
        <w:t>(9 II), 5385–5389. https://doi.org/10.1073/pnas.77.9.538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oehn, R. K., &amp; Siebenaller, J. F. (1981). Biochemical studies of aminopeptidase polymorphism in Mytilus edulis. II. Dependence of reaction rate on physical factors and enzyme concentration. </w:t>
      </w:r>
      <w:r>
        <w:rPr>
          <w:rFonts w:ascii="Calibri" w:hAnsi="Calibri" w:cs="Calibri"/>
          <w:i/>
          <w:iCs/>
          <w:szCs w:val="24"/>
        </w:rPr>
        <w:t>Biochemical Genetics</w:t>
      </w:r>
      <w:r>
        <w:rPr>
          <w:rFonts w:ascii="Calibri" w:hAnsi="Calibri" w:cs="Calibri"/>
          <w:szCs w:val="24"/>
        </w:rPr>
        <w:t xml:space="preserve">, </w:t>
      </w:r>
      <w:r>
        <w:rPr>
          <w:rFonts w:ascii="Calibri" w:hAnsi="Calibri" w:cs="Calibri"/>
          <w:i/>
          <w:iCs/>
          <w:szCs w:val="24"/>
        </w:rPr>
        <w:t>19</w:t>
      </w:r>
      <w:r>
        <w:rPr>
          <w:rFonts w:ascii="Calibri" w:hAnsi="Calibri" w:cs="Calibri"/>
          <w:szCs w:val="24"/>
        </w:rPr>
        <w:t>(11–12), 1143–1162. https://doi.org/10.1007/BF0048457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Koo, T. K., &amp; Li, M. Y. (2016). A Guideline of Selecting and Reporting Intraclass Correlation Coefficients for Reliability Research. </w:t>
      </w:r>
      <w:r>
        <w:rPr>
          <w:rFonts w:ascii="Calibri" w:hAnsi="Calibri" w:cs="Calibri"/>
          <w:i/>
          <w:iCs/>
          <w:szCs w:val="24"/>
        </w:rPr>
        <w:t>Journal of Chiropractic Medicine</w:t>
      </w:r>
      <w:r>
        <w:rPr>
          <w:rFonts w:ascii="Calibri" w:hAnsi="Calibri" w:cs="Calibri"/>
          <w:szCs w:val="24"/>
        </w:rPr>
        <w:t xml:space="preserve">, </w:t>
      </w:r>
      <w:r>
        <w:rPr>
          <w:rFonts w:ascii="Calibri" w:hAnsi="Calibri" w:cs="Calibri"/>
          <w:i/>
          <w:iCs/>
          <w:szCs w:val="24"/>
        </w:rPr>
        <w:t>15</w:t>
      </w:r>
      <w:r>
        <w:rPr>
          <w:rFonts w:ascii="Calibri" w:hAnsi="Calibri" w:cs="Calibri"/>
          <w:szCs w:val="24"/>
        </w:rPr>
        <w:t>(2), 155–163. https://doi.org/10.1016/j.jcm.2016.02.01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achance, A. A., Myrand, B., Tremblay, R., Koutitonsky, V., &amp; Carrington, E. (2008). Biotic and abiotic factors influencing attachment strength of blue mussels Mytilus edulis in suspended culture. </w:t>
      </w:r>
      <w:r>
        <w:rPr>
          <w:rFonts w:ascii="Calibri" w:hAnsi="Calibri" w:cs="Calibri"/>
          <w:i/>
          <w:iCs/>
          <w:szCs w:val="24"/>
        </w:rPr>
        <w:t>Aquatic Biology</w:t>
      </w:r>
      <w:r>
        <w:rPr>
          <w:rFonts w:ascii="Calibri" w:hAnsi="Calibri" w:cs="Calibri"/>
          <w:szCs w:val="24"/>
        </w:rPr>
        <w:t xml:space="preserve">, </w:t>
      </w:r>
      <w:r>
        <w:rPr>
          <w:rFonts w:ascii="Calibri" w:hAnsi="Calibri" w:cs="Calibri"/>
          <w:i/>
          <w:iCs/>
          <w:szCs w:val="24"/>
        </w:rPr>
        <w:t>2</w:t>
      </w:r>
      <w:r>
        <w:rPr>
          <w:rFonts w:ascii="Calibri" w:hAnsi="Calibri" w:cs="Calibri"/>
          <w:szCs w:val="24"/>
        </w:rPr>
        <w:t>(June), 119–129. https://doi.org/10.3354/ab0004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ajus, D. L., &amp; Sukhotin, A. A. (1998). A new approach for the assessment of stochastic variation: Analysis of behavioural response in blue mussel (Mytilus edulis L.). </w:t>
      </w:r>
      <w:r>
        <w:rPr>
          <w:rFonts w:ascii="Calibri" w:hAnsi="Calibri" w:cs="Calibri"/>
          <w:i/>
          <w:iCs/>
          <w:szCs w:val="24"/>
        </w:rPr>
        <w:t>Helgolander Meeresuntersuchungen</w:t>
      </w:r>
      <w:r>
        <w:rPr>
          <w:rFonts w:ascii="Calibri" w:hAnsi="Calibri" w:cs="Calibri"/>
          <w:szCs w:val="24"/>
        </w:rPr>
        <w:t xml:space="preserve">, </w:t>
      </w:r>
      <w:r>
        <w:rPr>
          <w:rFonts w:ascii="Calibri" w:hAnsi="Calibri" w:cs="Calibri"/>
          <w:i/>
          <w:iCs/>
          <w:szCs w:val="24"/>
        </w:rPr>
        <w:t>52</w:t>
      </w:r>
      <w:r>
        <w:rPr>
          <w:rFonts w:ascii="Calibri" w:hAnsi="Calibri" w:cs="Calibri"/>
          <w:szCs w:val="24"/>
        </w:rPr>
        <w:t>(2), 141–145. https://doi.org/10.1007/BF0290874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ezin, P. A., Agat’eva, N. A., &amp; Khalaman, V. V. (2006). A comparative study of the pumping activity of some fouling animals from the White Sea. </w:t>
      </w:r>
      <w:r>
        <w:rPr>
          <w:rFonts w:ascii="Calibri" w:hAnsi="Calibri" w:cs="Calibri"/>
          <w:i/>
          <w:iCs/>
          <w:szCs w:val="24"/>
        </w:rPr>
        <w:t>Russian Journal of Marine Biology</w:t>
      </w:r>
      <w:r>
        <w:rPr>
          <w:rFonts w:ascii="Calibri" w:hAnsi="Calibri" w:cs="Calibri"/>
          <w:szCs w:val="24"/>
        </w:rPr>
        <w:t xml:space="preserve">, </w:t>
      </w:r>
      <w:r>
        <w:rPr>
          <w:rFonts w:ascii="Calibri" w:hAnsi="Calibri" w:cs="Calibri"/>
          <w:i/>
          <w:iCs/>
          <w:szCs w:val="24"/>
        </w:rPr>
        <w:t>32</w:t>
      </w:r>
      <w:r>
        <w:rPr>
          <w:rFonts w:ascii="Calibri" w:hAnsi="Calibri" w:cs="Calibri"/>
          <w:szCs w:val="24"/>
        </w:rPr>
        <w:t>(4), 245–249. https://doi.org/10.1134/S106307400604007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iu, G., Stapleton, E., Innes, D., &amp; Thompson, R. (2011). Aggregational behavior of the blue mussels Mytilus edulis and Mytilus trossulus : a potential pre-zygotic reproductive isolation mechanism. </w:t>
      </w:r>
      <w:r>
        <w:rPr>
          <w:rFonts w:ascii="Calibri" w:hAnsi="Calibri" w:cs="Calibri"/>
          <w:i/>
          <w:iCs/>
          <w:szCs w:val="24"/>
        </w:rPr>
        <w:t>Marine Ecology</w:t>
      </w:r>
      <w:r>
        <w:rPr>
          <w:rFonts w:ascii="Calibri" w:hAnsi="Calibri" w:cs="Calibri"/>
          <w:szCs w:val="24"/>
        </w:rPr>
        <w:t xml:space="preserve">, </w:t>
      </w:r>
      <w:r>
        <w:rPr>
          <w:rFonts w:ascii="Calibri" w:hAnsi="Calibri" w:cs="Calibri"/>
          <w:i/>
          <w:iCs/>
          <w:szCs w:val="24"/>
        </w:rPr>
        <w:t>32</w:t>
      </w:r>
      <w:r>
        <w:rPr>
          <w:rFonts w:ascii="Calibri" w:hAnsi="Calibri" w:cs="Calibri"/>
          <w:szCs w:val="24"/>
        </w:rPr>
        <w:t>, 480–487. https://doi.org/10.1111/j.1439-0485.2011.00446.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ivingstone, D. R., Widdows, J., &amp; Fieth, P. (1979). Aspects of nitrogen metabolism of the common mussel Mytilus edulis: Adaptation to abrupt and fluctuating changes in salinity.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53</w:t>
      </w:r>
      <w:r>
        <w:rPr>
          <w:rFonts w:ascii="Calibri" w:hAnsi="Calibri" w:cs="Calibri"/>
          <w:szCs w:val="24"/>
        </w:rPr>
        <w:t>(1), 41–55. https://doi.org/10.1007/BF00386528</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Lowen, J. B., Innes, D. J., &amp; Thompson, R. J. (2013). </w:t>
      </w:r>
      <w:r>
        <w:rPr>
          <w:rFonts w:ascii="Calibri" w:hAnsi="Calibri" w:cs="Calibri"/>
          <w:i/>
          <w:iCs/>
          <w:szCs w:val="24"/>
        </w:rPr>
        <w:t>Predator-induced defenses differ between sympatric Mytilus edulis and M . trossulus</w:t>
      </w:r>
      <w:r>
        <w:rPr>
          <w:rFonts w:ascii="Calibri" w:hAnsi="Calibri" w:cs="Calibri"/>
          <w:szCs w:val="24"/>
        </w:rPr>
        <w:t xml:space="preserve">. </w:t>
      </w:r>
      <w:r>
        <w:rPr>
          <w:rFonts w:ascii="Calibri" w:hAnsi="Calibri" w:cs="Calibri"/>
          <w:i/>
          <w:iCs/>
          <w:szCs w:val="24"/>
        </w:rPr>
        <w:t>475</w:t>
      </w:r>
      <w:r>
        <w:rPr>
          <w:rFonts w:ascii="Calibri" w:hAnsi="Calibri" w:cs="Calibri"/>
          <w:szCs w:val="24"/>
        </w:rPr>
        <w:t>, 135–143. https://doi.org/10.3354/meps1010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allet, A. L., &amp; Carver, C. E. (1995a). Comparative growth and survival patterns of Mytilus trossulus an Mytilus edulis in Atlantic Canada. </w:t>
      </w:r>
      <w:r>
        <w:rPr>
          <w:rFonts w:ascii="Calibri" w:hAnsi="Calibri" w:cs="Calibri"/>
          <w:i/>
          <w:iCs/>
          <w:szCs w:val="24"/>
        </w:rPr>
        <w:t>Canadian Journal of Fisheries and Aquatic Sciences</w:t>
      </w:r>
      <w:r>
        <w:rPr>
          <w:rFonts w:ascii="Calibri" w:hAnsi="Calibri" w:cs="Calibri"/>
          <w:szCs w:val="24"/>
        </w:rPr>
        <w:t xml:space="preserve">, </w:t>
      </w:r>
      <w:r>
        <w:rPr>
          <w:rFonts w:ascii="Calibri" w:hAnsi="Calibri" w:cs="Calibri"/>
          <w:i/>
          <w:iCs/>
          <w:szCs w:val="24"/>
        </w:rPr>
        <w:t>52</w:t>
      </w:r>
      <w:r>
        <w:rPr>
          <w:rFonts w:ascii="Calibri" w:hAnsi="Calibri" w:cs="Calibri"/>
          <w:szCs w:val="24"/>
        </w:rPr>
        <w:t>(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allet, A. L., &amp; Carver, C. E. (1995b). Comparative growth and survival patterns of Mytilus trossulus and Mytilus edulis in Atlantic Canada. </w:t>
      </w:r>
      <w:r>
        <w:rPr>
          <w:rFonts w:ascii="Calibri" w:hAnsi="Calibri" w:cs="Calibri"/>
          <w:i/>
          <w:iCs/>
          <w:szCs w:val="24"/>
        </w:rPr>
        <w:t>Canadian Journal of Fisheries and Aquatic Sciences</w:t>
      </w:r>
      <w:r>
        <w:rPr>
          <w:rFonts w:ascii="Calibri" w:hAnsi="Calibri" w:cs="Calibri"/>
          <w:szCs w:val="24"/>
        </w:rPr>
        <w:t xml:space="preserve">, </w:t>
      </w:r>
      <w:r>
        <w:rPr>
          <w:rFonts w:ascii="Calibri" w:hAnsi="Calibri" w:cs="Calibri"/>
          <w:i/>
          <w:iCs/>
          <w:szCs w:val="24"/>
        </w:rPr>
        <w:t>52</w:t>
      </w:r>
      <w:r>
        <w:rPr>
          <w:rFonts w:ascii="Calibri" w:hAnsi="Calibri" w:cs="Calibri"/>
          <w:szCs w:val="24"/>
        </w:rPr>
        <w:t>(9), 1873–1880. http://www.nrcresearchpress.com/doi/abs/10.1139/f95-78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ayr, E., &amp; Ashlock, P. D. (1991). </w:t>
      </w:r>
      <w:r>
        <w:rPr>
          <w:rFonts w:ascii="Calibri" w:hAnsi="Calibri" w:cs="Calibri"/>
          <w:i/>
          <w:iCs/>
          <w:szCs w:val="24"/>
        </w:rPr>
        <w:t>Priciples of systematic zoology</w:t>
      </w:r>
      <w:r>
        <w:rPr>
          <w:rFonts w:ascii="Calibri" w:hAnsi="Calibri" w:cs="Calibri"/>
          <w:szCs w:val="24"/>
        </w:rPr>
        <w:t>. McGraw-Hill.</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cDonald, J. H., Seed, R., &amp; Koehn, R. K. (1991). Allozymes and morphometric characters of three species of Mytilus in the Northern and Southern Hemispheres.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11</w:t>
      </w:r>
      <w:r>
        <w:rPr>
          <w:rFonts w:ascii="Calibri" w:hAnsi="Calibri" w:cs="Calibri"/>
          <w:szCs w:val="24"/>
        </w:rPr>
        <w:t>(3), 323–333. https://doi.org/10.1007/BF0131940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cDonald, J. H., &amp; Siebenaller, J. F. (1989). Similar Geographic Variation at the LAP Locus in the Mussels Mytilus trossulus and M. Edulis. </w:t>
      </w:r>
      <w:r>
        <w:rPr>
          <w:rFonts w:ascii="Calibri" w:hAnsi="Calibri" w:cs="Calibri"/>
          <w:i/>
          <w:iCs/>
          <w:szCs w:val="24"/>
        </w:rPr>
        <w:t>Evolution</w:t>
      </w:r>
      <w:r>
        <w:rPr>
          <w:rFonts w:ascii="Calibri" w:hAnsi="Calibri" w:cs="Calibri"/>
          <w:szCs w:val="24"/>
        </w:rPr>
        <w:t xml:space="preserve">, </w:t>
      </w:r>
      <w:r>
        <w:rPr>
          <w:rFonts w:ascii="Calibri" w:hAnsi="Calibri" w:cs="Calibri"/>
          <w:i/>
          <w:iCs/>
          <w:szCs w:val="24"/>
        </w:rPr>
        <w:t>43</w:t>
      </w:r>
      <w:r>
        <w:rPr>
          <w:rFonts w:ascii="Calibri" w:hAnsi="Calibri" w:cs="Calibri"/>
          <w:szCs w:val="24"/>
        </w:rPr>
        <w:t>(1), 228. https://doi.org/10.2307/2409179</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Melzner, F., Casties, I., Panknin, U., Stange, P., Tru, K., Gorb, S. N., &amp; Gutowska, M. A. (2011). Food Supply and Seawater pCO 2 Impact Calcification and Internal Shell Dissolution in the Blue Mussel Mytilus edulis. </w:t>
      </w:r>
      <w:r>
        <w:rPr>
          <w:rFonts w:ascii="Calibri" w:hAnsi="Calibri" w:cs="Calibri"/>
          <w:i/>
          <w:iCs/>
          <w:szCs w:val="24"/>
        </w:rPr>
        <w:t>PLoS ONE</w:t>
      </w:r>
      <w:r>
        <w:rPr>
          <w:rFonts w:ascii="Calibri" w:hAnsi="Calibri" w:cs="Calibri"/>
          <w:szCs w:val="24"/>
        </w:rPr>
        <w:t xml:space="preserve">, </w:t>
      </w:r>
      <w:r>
        <w:rPr>
          <w:rFonts w:ascii="Calibri" w:hAnsi="Calibri" w:cs="Calibri"/>
          <w:i/>
          <w:iCs/>
          <w:szCs w:val="24"/>
        </w:rPr>
        <w:t>6</w:t>
      </w:r>
      <w:r>
        <w:rPr>
          <w:rFonts w:ascii="Calibri" w:hAnsi="Calibri" w:cs="Calibri"/>
          <w:szCs w:val="24"/>
        </w:rPr>
        <w:t>(9). https://doi.org/10.1371/journal.pone.002422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enney, A. R. W., Hart, M. J., Templeman, N. D., Penney, R. W., Hart, M. J., &amp; Templeman, N. D. (2008). </w:t>
      </w:r>
      <w:r>
        <w:rPr>
          <w:rFonts w:ascii="Calibri" w:hAnsi="Calibri" w:cs="Calibri"/>
          <w:i/>
          <w:iCs/>
          <w:szCs w:val="24"/>
        </w:rPr>
        <w:t>Genotype-dependent Variability in Somatic Tissue and Shell Weights and Its Effect on Meat Yield in Mixed Species [ Mytilus edulis L ., M . trossulus ( Gould ), and Their Hybrids ] Cultured Mussel Populations</w:t>
      </w:r>
      <w:r>
        <w:rPr>
          <w:rFonts w:ascii="Calibri" w:hAnsi="Calibri" w:cs="Calibri"/>
          <w:szCs w:val="24"/>
        </w:rPr>
        <w:t xml:space="preserve">. </w:t>
      </w:r>
      <w:r>
        <w:rPr>
          <w:rFonts w:ascii="Calibri" w:hAnsi="Calibri" w:cs="Calibri"/>
          <w:i/>
          <w:iCs/>
          <w:szCs w:val="24"/>
        </w:rPr>
        <w:t>27</w:t>
      </w:r>
      <w:r>
        <w:rPr>
          <w:rFonts w:ascii="Calibri" w:hAnsi="Calibri" w:cs="Calibri"/>
          <w:szCs w:val="24"/>
        </w:rPr>
        <w:t>(4), 827–83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enney, R. W., Hart, M. J., &amp; Templeman, N. D. (2007).  Shell Strength and Appearance in Cultured Blue Mussels Mytilus edulis, M. trossulus , and M. edulis × M. trossulus Hybrids . </w:t>
      </w:r>
      <w:r>
        <w:rPr>
          <w:rFonts w:ascii="Calibri" w:hAnsi="Calibri" w:cs="Calibri"/>
          <w:i/>
          <w:iCs/>
          <w:szCs w:val="24"/>
        </w:rPr>
        <w:t>North American Journal of Aquaculture</w:t>
      </w:r>
      <w:r>
        <w:rPr>
          <w:rFonts w:ascii="Calibri" w:hAnsi="Calibri" w:cs="Calibri"/>
          <w:szCs w:val="24"/>
        </w:rPr>
        <w:t xml:space="preserve">, </w:t>
      </w:r>
      <w:r>
        <w:rPr>
          <w:rFonts w:ascii="Calibri" w:hAnsi="Calibri" w:cs="Calibri"/>
          <w:i/>
          <w:iCs/>
          <w:szCs w:val="24"/>
        </w:rPr>
        <w:t>69</w:t>
      </w:r>
      <w:r>
        <w:rPr>
          <w:rFonts w:ascii="Calibri" w:hAnsi="Calibri" w:cs="Calibri"/>
          <w:szCs w:val="24"/>
        </w:rPr>
        <w:t>(3), 281–295. https://doi.org/10.1577/a06-044.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ierce, S. K., Rowland-Faux, L. M., &amp; O’Brien, S. M. (1992). Different salinity tolerance mechanisms in Atlantic and Chesapeake Bay conspecific oysters: glycine betaine and amino acid pool variations.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13</w:t>
      </w:r>
      <w:r>
        <w:rPr>
          <w:rFonts w:ascii="Calibri" w:hAnsi="Calibri" w:cs="Calibri"/>
          <w:szCs w:val="24"/>
        </w:rPr>
        <w:t>(1), 107–115. https://doi.org/10.1007/BF0036764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odbielski, I., Hiebenthal, C., Hajati, M., Bock, C., Bleich, M., &amp; Melzner, F. (2022). Capacity for Cellular Osmoregulation Defines Critical Salinity of Marine Invertebrates at Low Salinity. </w:t>
      </w:r>
      <w:r>
        <w:rPr>
          <w:rFonts w:ascii="Calibri" w:hAnsi="Calibri" w:cs="Calibri"/>
          <w:i/>
          <w:iCs/>
          <w:szCs w:val="24"/>
        </w:rPr>
        <w:t>Frontiers in Marine Science</w:t>
      </w:r>
      <w:r>
        <w:rPr>
          <w:rFonts w:ascii="Calibri" w:hAnsi="Calibri" w:cs="Calibri"/>
          <w:szCs w:val="24"/>
        </w:rPr>
        <w:t xml:space="preserve">, </w:t>
      </w:r>
      <w:r>
        <w:rPr>
          <w:rFonts w:ascii="Calibri" w:hAnsi="Calibri" w:cs="Calibri"/>
          <w:i/>
          <w:iCs/>
          <w:szCs w:val="24"/>
        </w:rPr>
        <w:t>9</w:t>
      </w:r>
      <w:r>
        <w:rPr>
          <w:rFonts w:ascii="Calibri" w:hAnsi="Calibri" w:cs="Calibri"/>
          <w:szCs w:val="24"/>
        </w:rPr>
        <w:t>(June), 1–19. https://doi.org/10.3389/fmars.2022.89836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Price, H. A. (1982). An Analysis of Factors Determining Seasonal Variation in the Byssal Attachment Strength of Mytilus Edulis. </w:t>
      </w:r>
      <w:r>
        <w:rPr>
          <w:rFonts w:ascii="Calibri" w:hAnsi="Calibri" w:cs="Calibri"/>
          <w:i/>
          <w:iCs/>
          <w:szCs w:val="24"/>
        </w:rPr>
        <w:t>Journal of the Marine Biological Association of the United Kingdom</w:t>
      </w:r>
      <w:r>
        <w:rPr>
          <w:rFonts w:ascii="Calibri" w:hAnsi="Calibri" w:cs="Calibri"/>
          <w:szCs w:val="24"/>
        </w:rPr>
        <w:t xml:space="preserve">, </w:t>
      </w:r>
      <w:r>
        <w:rPr>
          <w:rFonts w:ascii="Calibri" w:hAnsi="Calibri" w:cs="Calibri"/>
          <w:i/>
          <w:iCs/>
          <w:szCs w:val="24"/>
        </w:rPr>
        <w:t>62</w:t>
      </w:r>
      <w:r>
        <w:rPr>
          <w:rFonts w:ascii="Calibri" w:hAnsi="Calibri" w:cs="Calibri"/>
          <w:szCs w:val="24"/>
        </w:rPr>
        <w:t>, 147–15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Qiu, J., Tremblay, R., &amp; Bourget, E. (2002). Ontogenetic changes in hyposaline tolerance in the mussels Mytilus edulis and M . trossulus : implications for distribution. </w:t>
      </w:r>
      <w:r>
        <w:rPr>
          <w:rFonts w:ascii="Calibri" w:hAnsi="Calibri" w:cs="Calibri"/>
          <w:i/>
          <w:iCs/>
          <w:szCs w:val="24"/>
        </w:rPr>
        <w:t>Marine Ecology Progress Series</w:t>
      </w:r>
      <w:r>
        <w:rPr>
          <w:rFonts w:ascii="Calibri" w:hAnsi="Calibri" w:cs="Calibri"/>
          <w:szCs w:val="24"/>
        </w:rPr>
        <w:t xml:space="preserve">, </w:t>
      </w:r>
      <w:r>
        <w:rPr>
          <w:rFonts w:ascii="Calibri" w:hAnsi="Calibri" w:cs="Calibri"/>
          <w:i/>
          <w:iCs/>
          <w:szCs w:val="24"/>
        </w:rPr>
        <w:t>228</w:t>
      </w:r>
      <w:r>
        <w:rPr>
          <w:rFonts w:ascii="Calibri" w:hAnsi="Calibri" w:cs="Calibri"/>
          <w:szCs w:val="24"/>
        </w:rPr>
        <w:t>(Remane 1971), 143–15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awson, P. D., &amp; Harper, F. M. (2009). Colonization of the northwest Atlantic by the blue mussel, mytilus trossulus postdates the last glacial maximum.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56</w:t>
      </w:r>
      <w:r>
        <w:rPr>
          <w:rFonts w:ascii="Calibri" w:hAnsi="Calibri" w:cs="Calibri"/>
          <w:szCs w:val="24"/>
        </w:rPr>
        <w:t>(9), 1857–1868. https://doi.org/10.1007/s00227-009-1218-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awson, P. D., &amp; Hilbish, T. J. (1995). Evolutionary relationships among the male and female mitochondrial DNA lineages in the Mytilus edulis species complex. </w:t>
      </w:r>
      <w:r>
        <w:rPr>
          <w:rFonts w:ascii="Calibri" w:hAnsi="Calibri" w:cs="Calibri"/>
          <w:i/>
          <w:iCs/>
          <w:szCs w:val="24"/>
        </w:rPr>
        <w:t>Molecular Biology and Evolution</w:t>
      </w:r>
      <w:r>
        <w:rPr>
          <w:rFonts w:ascii="Calibri" w:hAnsi="Calibri" w:cs="Calibri"/>
          <w:szCs w:val="24"/>
        </w:rPr>
        <w:t xml:space="preserve">, </w:t>
      </w:r>
      <w:r>
        <w:rPr>
          <w:rFonts w:ascii="Calibri" w:hAnsi="Calibri" w:cs="Calibri"/>
          <w:i/>
          <w:iCs/>
          <w:szCs w:val="24"/>
        </w:rPr>
        <w:t>12</w:t>
      </w:r>
      <w:r>
        <w:rPr>
          <w:rFonts w:ascii="Calibri" w:hAnsi="Calibri" w:cs="Calibri"/>
          <w:szCs w:val="24"/>
        </w:rPr>
        <w:t>(5), 893–901. https://doi.org/10.1093/oxfordjournals.molbev.a04026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eimer, O., &amp; Harms, S. (2001). Predator-inducible changes in blue mussels from the predator-free Baltic Sea.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39</w:t>
      </w:r>
      <w:r>
        <w:rPr>
          <w:rFonts w:ascii="Calibri" w:hAnsi="Calibri" w:cs="Calibri"/>
          <w:szCs w:val="24"/>
        </w:rPr>
        <w:t>, 959–965. https://doi.org/10.1007/s00227010060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iginos, C., &amp; Cunningham, C. W. (2005). Local adaptation and species segregation in two mussel ( Mytilus edulis × Mytilus trossulus ) hybrid zones. </w:t>
      </w:r>
      <w:r>
        <w:rPr>
          <w:rFonts w:ascii="Calibri" w:hAnsi="Calibri" w:cs="Calibri"/>
          <w:i/>
          <w:iCs/>
          <w:szCs w:val="24"/>
        </w:rPr>
        <w:t>Molecular Ecology</w:t>
      </w:r>
      <w:r>
        <w:rPr>
          <w:rFonts w:ascii="Calibri" w:hAnsi="Calibri" w:cs="Calibri"/>
          <w:szCs w:val="24"/>
        </w:rPr>
        <w:t xml:space="preserve">, </w:t>
      </w:r>
      <w:r>
        <w:rPr>
          <w:rFonts w:ascii="Calibri" w:hAnsi="Calibri" w:cs="Calibri"/>
          <w:i/>
          <w:iCs/>
          <w:szCs w:val="24"/>
        </w:rPr>
        <w:t>14</w:t>
      </w:r>
      <w:r>
        <w:rPr>
          <w:rFonts w:ascii="Calibri" w:hAnsi="Calibri" w:cs="Calibri"/>
          <w:szCs w:val="24"/>
        </w:rPr>
        <w:t>(2), 381–400. https://doi.org/10.1111/j.1365-294X.2004.02379.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iginos, C., &amp; Henzler, C. M. (2008). Patterns of mtDNA diversity in North Atlantic populations of the mussel Mytilus edulis.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55</w:t>
      </w:r>
      <w:r>
        <w:rPr>
          <w:rFonts w:ascii="Calibri" w:hAnsi="Calibri" w:cs="Calibri"/>
          <w:szCs w:val="24"/>
        </w:rPr>
        <w:t>(4), 399–412. https://doi.org/10.1007/s00227-008-1038-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iginos, C., Hickerson, M. J., Henzler, C. M., &amp; Cunningham, C. W. (2004). Differential patterns of male and female mtDNA exchange across the Atlantic ocean in the blue mussel, Mytilus edulis. </w:t>
      </w:r>
      <w:r>
        <w:rPr>
          <w:rFonts w:ascii="Calibri" w:hAnsi="Calibri" w:cs="Calibri"/>
          <w:i/>
          <w:iCs/>
          <w:szCs w:val="24"/>
        </w:rPr>
        <w:t>Evolution</w:t>
      </w:r>
      <w:r>
        <w:rPr>
          <w:rFonts w:ascii="Calibri" w:hAnsi="Calibri" w:cs="Calibri"/>
          <w:szCs w:val="24"/>
        </w:rPr>
        <w:t xml:space="preserve">, </w:t>
      </w:r>
      <w:r>
        <w:rPr>
          <w:rFonts w:ascii="Calibri" w:hAnsi="Calibri" w:cs="Calibri"/>
          <w:i/>
          <w:iCs/>
          <w:szCs w:val="24"/>
        </w:rPr>
        <w:t>58</w:t>
      </w:r>
      <w:r>
        <w:rPr>
          <w:rFonts w:ascii="Calibri" w:hAnsi="Calibri" w:cs="Calibri"/>
          <w:szCs w:val="24"/>
        </w:rPr>
        <w:t>(11), 2438–2451. https://doi.org/10.1111/j.0014-3820.2004.tb00873.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oberts, E. A., Newcomb, L. A., McCartha, M. M., Harrington, K. J., LaFramboise, S. A., Carrington, E., &amp; Sebens, K. P. (2021). Resource allocation to a structural biomaterial: Induced production of byssal threads decreases growth of a marine mussel. </w:t>
      </w:r>
      <w:r>
        <w:rPr>
          <w:rFonts w:ascii="Calibri" w:hAnsi="Calibri" w:cs="Calibri"/>
          <w:i/>
          <w:iCs/>
          <w:szCs w:val="24"/>
        </w:rPr>
        <w:t>Functional Ecology</w:t>
      </w:r>
      <w:r>
        <w:rPr>
          <w:rFonts w:ascii="Calibri" w:hAnsi="Calibri" w:cs="Calibri"/>
          <w:szCs w:val="24"/>
        </w:rPr>
        <w:t xml:space="preserve">, </w:t>
      </w:r>
      <w:r>
        <w:rPr>
          <w:rFonts w:ascii="Calibri" w:hAnsi="Calibri" w:cs="Calibri"/>
          <w:i/>
          <w:iCs/>
          <w:szCs w:val="24"/>
        </w:rPr>
        <w:t>35</w:t>
      </w:r>
      <w:r>
        <w:rPr>
          <w:rFonts w:ascii="Calibri" w:hAnsi="Calibri" w:cs="Calibri"/>
          <w:szCs w:val="24"/>
        </w:rPr>
        <w:t>(6), 1222–1239. https://doi.org/10.1111/1365-2435.13788</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Roman, W., Bach, L., &amp; Strelkov, P. (2020). </w:t>
      </w:r>
      <w:r>
        <w:rPr>
          <w:rFonts w:ascii="Calibri" w:hAnsi="Calibri" w:cs="Calibri"/>
          <w:i/>
          <w:iCs/>
          <w:szCs w:val="24"/>
        </w:rPr>
        <w:t>Trans-Atlantic Distribution and Introgression as Inferred from Single Nucleotide Polymorphism : Mussels Mytilus and Environmental Factors</w:t>
      </w:r>
      <w:r>
        <w:rPr>
          <w:rFonts w:ascii="Calibri" w:hAnsi="Calibri" w:cs="Calibri"/>
          <w:szCs w:val="24"/>
        </w:rPr>
        <w:t xml:space="preserve">. </w:t>
      </w:r>
      <w:r>
        <w:rPr>
          <w:rFonts w:ascii="Calibri" w:hAnsi="Calibri" w:cs="Calibri"/>
          <w:i/>
          <w:iCs/>
          <w:szCs w:val="24"/>
        </w:rPr>
        <w:t>May</w:t>
      </w:r>
      <w:r>
        <w:rPr>
          <w:rFonts w:ascii="Calibri" w:hAnsi="Calibri" w:cs="Calibri"/>
          <w:szCs w:val="24"/>
        </w:rPr>
        <w:t>. https://doi.org/10.3390/genes1105053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ebens, K. P., Sarà, G., &amp; Carrington, E. (2018). Estimation of fitness from energetics and life-history data: An example using mussels. </w:t>
      </w:r>
      <w:r>
        <w:rPr>
          <w:rFonts w:ascii="Calibri" w:hAnsi="Calibri" w:cs="Calibri"/>
          <w:i/>
          <w:iCs/>
          <w:szCs w:val="24"/>
        </w:rPr>
        <w:t>Ecology and Evolution</w:t>
      </w:r>
      <w:r>
        <w:rPr>
          <w:rFonts w:ascii="Calibri" w:hAnsi="Calibri" w:cs="Calibri"/>
          <w:szCs w:val="24"/>
        </w:rPr>
        <w:t xml:space="preserve">, </w:t>
      </w:r>
      <w:r>
        <w:rPr>
          <w:rFonts w:ascii="Calibri" w:hAnsi="Calibri" w:cs="Calibri"/>
          <w:i/>
          <w:iCs/>
          <w:szCs w:val="24"/>
        </w:rPr>
        <w:t>8</w:t>
      </w:r>
      <w:r>
        <w:rPr>
          <w:rFonts w:ascii="Calibri" w:hAnsi="Calibri" w:cs="Calibri"/>
          <w:szCs w:val="24"/>
        </w:rPr>
        <w:t>(11), 5279–5290. https://doi.org/10.1002/ece3.4004</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hang, Y., Wang, X., Shi, Y., Huang, W., Sokolova, I., Chang, X., Chen, D., Wei, S., Khan, F. U., Hu, M., &amp; Wang, Y. (2023). Ocean acidificationf affects the bioenergetics of marine mussels as revealed by high-coverage quantitative metabolomics. </w:t>
      </w:r>
      <w:r>
        <w:rPr>
          <w:rFonts w:ascii="Calibri" w:hAnsi="Calibri" w:cs="Calibri"/>
          <w:i/>
          <w:iCs/>
          <w:szCs w:val="24"/>
        </w:rPr>
        <w:t>Science of the Total Environment</w:t>
      </w:r>
      <w:r>
        <w:rPr>
          <w:rFonts w:ascii="Calibri" w:hAnsi="Calibri" w:cs="Calibri"/>
          <w:szCs w:val="24"/>
        </w:rPr>
        <w:t xml:space="preserve">, </w:t>
      </w:r>
      <w:r>
        <w:rPr>
          <w:rFonts w:ascii="Calibri" w:hAnsi="Calibri" w:cs="Calibri"/>
          <w:i/>
          <w:iCs/>
          <w:szCs w:val="24"/>
        </w:rPr>
        <w:t>858</w:t>
      </w:r>
      <w:r>
        <w:rPr>
          <w:rFonts w:ascii="Calibri" w:hAnsi="Calibri" w:cs="Calibri"/>
          <w:szCs w:val="24"/>
        </w:rPr>
        <w:t>(November 2022). https://doi.org/10.1016/j.scitotenv.2022.16009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meathers, J. E., &amp; Vincent, J. F. V. (1979). </w:t>
      </w:r>
      <w:r>
        <w:rPr>
          <w:rFonts w:ascii="Calibri" w:hAnsi="Calibri" w:cs="Calibri"/>
          <w:i/>
          <w:iCs/>
          <w:szCs w:val="24"/>
        </w:rPr>
        <w:t>MECHANICAL PROPERTIES OF MUSSEL BYSSUS THREADS • stem root in byssus gland rings attaching</w:t>
      </w:r>
      <w:r>
        <w:rPr>
          <w:rFonts w:ascii="Calibri" w:hAnsi="Calibri" w:cs="Calibri"/>
          <w:szCs w:val="24"/>
        </w:rPr>
        <w:t>. 219–230.</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Śmietanka, B., &amp; Burzyński, A. (2017). Disruption of doubly uniparental inheritance of mitochondrial DNA associated with hybridization area of European Mytilus edulis and Mytilus trossulus in Norway. </w:t>
      </w:r>
      <w:r>
        <w:rPr>
          <w:rFonts w:ascii="Calibri" w:hAnsi="Calibri" w:cs="Calibri"/>
          <w:i/>
          <w:iCs/>
          <w:szCs w:val="24"/>
        </w:rPr>
        <w:t>Marine Biology</w:t>
      </w:r>
      <w:r>
        <w:rPr>
          <w:rFonts w:ascii="Calibri" w:hAnsi="Calibri" w:cs="Calibri"/>
          <w:szCs w:val="24"/>
        </w:rPr>
        <w:t>, 1–11. https://doi.org/10.1007/s00227-017-3235-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okolova, I. M., Frederich, M., Bagwe, R., Lannig, G., &amp; Sukhotin, A. A. (2012). Energy homeostasis as an integrative tool for assessing limits of environmental stress tolerance in aquatic invertebrates. </w:t>
      </w:r>
      <w:r>
        <w:rPr>
          <w:rFonts w:ascii="Calibri" w:hAnsi="Calibri" w:cs="Calibri"/>
          <w:i/>
          <w:iCs/>
          <w:szCs w:val="24"/>
        </w:rPr>
        <w:t>Marine Environmental Research</w:t>
      </w:r>
      <w:r>
        <w:rPr>
          <w:rFonts w:ascii="Calibri" w:hAnsi="Calibri" w:cs="Calibri"/>
          <w:szCs w:val="24"/>
        </w:rPr>
        <w:t xml:space="preserve">, </w:t>
      </w:r>
      <w:r>
        <w:rPr>
          <w:rFonts w:ascii="Calibri" w:hAnsi="Calibri" w:cs="Calibri"/>
          <w:i/>
          <w:iCs/>
          <w:szCs w:val="24"/>
        </w:rPr>
        <w:t>79</w:t>
      </w:r>
      <w:r>
        <w:rPr>
          <w:rFonts w:ascii="Calibri" w:hAnsi="Calibri" w:cs="Calibri"/>
          <w:szCs w:val="24"/>
        </w:rPr>
        <w:t>, 1–15. https://doi.org/10.1016/j.marenvres.2012.04.00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omero, G. N. (2012). The Physiology of Global Change: Linking Patterns to Mechanisms. </w:t>
      </w:r>
      <w:r>
        <w:rPr>
          <w:rFonts w:ascii="Calibri" w:hAnsi="Calibri" w:cs="Calibri"/>
          <w:i/>
          <w:iCs/>
          <w:szCs w:val="24"/>
        </w:rPr>
        <w:t>Annual Review of Marine Science</w:t>
      </w:r>
      <w:r>
        <w:rPr>
          <w:rFonts w:ascii="Calibri" w:hAnsi="Calibri" w:cs="Calibri"/>
          <w:szCs w:val="24"/>
        </w:rPr>
        <w:t xml:space="preserve">, </w:t>
      </w:r>
      <w:r>
        <w:rPr>
          <w:rFonts w:ascii="Calibri" w:hAnsi="Calibri" w:cs="Calibri"/>
          <w:i/>
          <w:iCs/>
          <w:szCs w:val="24"/>
        </w:rPr>
        <w:t>4</w:t>
      </w:r>
      <w:r>
        <w:rPr>
          <w:rFonts w:ascii="Calibri" w:hAnsi="Calibri" w:cs="Calibri"/>
          <w:szCs w:val="24"/>
        </w:rPr>
        <w:t>(1), 39–61. https://doi.org/10.1146/annurev-marine-120710-10093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teinacher, M., Joos, F., &amp; Fr, T. L. (2009). Imminent ocean acidification in the Arctic projected with the NCAR global coupled carbon cycle-climate model. </w:t>
      </w:r>
      <w:r>
        <w:rPr>
          <w:rFonts w:ascii="Calibri" w:hAnsi="Calibri" w:cs="Calibri"/>
          <w:i/>
          <w:iCs/>
          <w:szCs w:val="24"/>
        </w:rPr>
        <w:t>Biogeosciences</w:t>
      </w:r>
      <w:r>
        <w:rPr>
          <w:rFonts w:ascii="Calibri" w:hAnsi="Calibri" w:cs="Calibri"/>
          <w:szCs w:val="24"/>
        </w:rPr>
        <w:t xml:space="preserve">, </w:t>
      </w:r>
      <w:r>
        <w:rPr>
          <w:rFonts w:ascii="Calibri" w:hAnsi="Calibri" w:cs="Calibri"/>
          <w:i/>
          <w:iCs/>
          <w:szCs w:val="24"/>
        </w:rPr>
        <w:t>6</w:t>
      </w:r>
      <w:r>
        <w:rPr>
          <w:rFonts w:ascii="Calibri" w:hAnsi="Calibri" w:cs="Calibri"/>
          <w:szCs w:val="24"/>
        </w:rPr>
        <w:t>, 515–53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ukhotin, A. A., Lajus, D. L., &amp; Lesin, P. A. (2003). Influence of age and size on pumping activity and stress resistance in the marine bivalve Mytilus edulis L. </w:t>
      </w:r>
      <w:r>
        <w:rPr>
          <w:rFonts w:ascii="Calibri" w:hAnsi="Calibri" w:cs="Calibri"/>
          <w:i/>
          <w:iCs/>
          <w:szCs w:val="24"/>
        </w:rPr>
        <w:t>Journal of Experimental Marine Biology and Ecology</w:t>
      </w:r>
      <w:r>
        <w:rPr>
          <w:rFonts w:ascii="Calibri" w:hAnsi="Calibri" w:cs="Calibri"/>
          <w:szCs w:val="24"/>
        </w:rPr>
        <w:t xml:space="preserve">, </w:t>
      </w:r>
      <w:r>
        <w:rPr>
          <w:rFonts w:ascii="Calibri" w:hAnsi="Calibri" w:cs="Calibri"/>
          <w:i/>
          <w:iCs/>
          <w:szCs w:val="24"/>
        </w:rPr>
        <w:t>284</w:t>
      </w:r>
      <w:r>
        <w:rPr>
          <w:rFonts w:ascii="Calibri" w:hAnsi="Calibri" w:cs="Calibri"/>
          <w:szCs w:val="24"/>
        </w:rPr>
        <w:t>(1–2), 129–144. https://doi.org/10.1016/S0022-0981(02)00497-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Sukhotin, A., Kovalev, A., Sokolov, E., &amp; Sokolova, I. M. (2020). Mitochondrial performance of a continually growing marine bivalve, Mytilus edulis, depends on body size. </w:t>
      </w:r>
      <w:r>
        <w:rPr>
          <w:rFonts w:ascii="Calibri" w:hAnsi="Calibri" w:cs="Calibri"/>
          <w:i/>
          <w:iCs/>
          <w:szCs w:val="24"/>
        </w:rPr>
        <w:t>The Journal of Experimental Biology</w:t>
      </w:r>
      <w:r>
        <w:rPr>
          <w:rFonts w:ascii="Calibri" w:hAnsi="Calibri" w:cs="Calibri"/>
          <w:szCs w:val="24"/>
        </w:rPr>
        <w:t xml:space="preserve">, </w:t>
      </w:r>
      <w:r>
        <w:rPr>
          <w:rFonts w:ascii="Calibri" w:hAnsi="Calibri" w:cs="Calibri"/>
          <w:i/>
          <w:iCs/>
          <w:szCs w:val="24"/>
        </w:rPr>
        <w:t>223</w:t>
      </w:r>
      <w:r>
        <w:rPr>
          <w:rFonts w:ascii="Calibri" w:hAnsi="Calibri" w:cs="Calibri"/>
          <w:szCs w:val="24"/>
        </w:rPr>
        <w:t>(13). https://doi.org/10.1242/jeb.22633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Tamarin, A., Lewis, P., &amp; Askey, J. (1976). The Structure and Formation of the Byssus Attachment Plaque in Mytilus. </w:t>
      </w:r>
      <w:r>
        <w:rPr>
          <w:rFonts w:ascii="Calibri" w:hAnsi="Calibri" w:cs="Calibri"/>
          <w:i/>
          <w:iCs/>
          <w:szCs w:val="24"/>
        </w:rPr>
        <w:t>Journal of Morphology</w:t>
      </w:r>
      <w:r>
        <w:rPr>
          <w:rFonts w:ascii="Calibri" w:hAnsi="Calibri" w:cs="Calibri"/>
          <w:szCs w:val="24"/>
        </w:rPr>
        <w:t xml:space="preserve">, </w:t>
      </w:r>
      <w:r>
        <w:rPr>
          <w:rFonts w:ascii="Calibri" w:hAnsi="Calibri" w:cs="Calibri"/>
          <w:i/>
          <w:iCs/>
          <w:szCs w:val="24"/>
        </w:rPr>
        <w:t>149</w:t>
      </w:r>
      <w:r>
        <w:rPr>
          <w:rFonts w:ascii="Calibri" w:hAnsi="Calibri" w:cs="Calibri"/>
          <w:szCs w:val="24"/>
        </w:rPr>
        <w:t>(2), 199–221. https://doi.org/10.1002/jmor.1051490205</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Tedengren, M., André, C., Johannesson, K., &amp; Kautsky, N. (1990). Genotypic and phenotypic differences between Baltic and North Sea populations of Mytilus edulis evaluated through reciprocal transplantations. </w:t>
      </w:r>
      <w:r>
        <w:rPr>
          <w:rFonts w:ascii="Calibri" w:hAnsi="Calibri" w:cs="Calibri"/>
          <w:i/>
          <w:iCs/>
          <w:szCs w:val="24"/>
        </w:rPr>
        <w:t>Marine Ecology Progress Series</w:t>
      </w:r>
      <w:r>
        <w:rPr>
          <w:rFonts w:ascii="Calibri" w:hAnsi="Calibri" w:cs="Calibri"/>
          <w:szCs w:val="24"/>
        </w:rPr>
        <w:t xml:space="preserve">, </w:t>
      </w:r>
      <w:r>
        <w:rPr>
          <w:rFonts w:ascii="Calibri" w:hAnsi="Calibri" w:cs="Calibri"/>
          <w:i/>
          <w:iCs/>
          <w:szCs w:val="24"/>
        </w:rPr>
        <w:t>59</w:t>
      </w:r>
      <w:r>
        <w:rPr>
          <w:rFonts w:ascii="Calibri" w:hAnsi="Calibri" w:cs="Calibri"/>
          <w:szCs w:val="24"/>
        </w:rPr>
        <w:t>, 221–227. https://doi.org/10.3354/meps05922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äinölä, R., &amp; Strelkov, P. (2011). Mytilus trossulus in Northern Europe.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158</w:t>
      </w:r>
      <w:r>
        <w:rPr>
          <w:rFonts w:ascii="Calibri" w:hAnsi="Calibri" w:cs="Calibri"/>
          <w:szCs w:val="24"/>
        </w:rPr>
        <w:t>(4), 817–833. https://doi.org/10.1007/s00227-010-1609-z</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an Winkle, W. (1970). Effect of environmental factors on byssal thread formation.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7</w:t>
      </w:r>
      <w:r>
        <w:rPr>
          <w:rFonts w:ascii="Calibri" w:hAnsi="Calibri" w:cs="Calibri"/>
          <w:szCs w:val="24"/>
        </w:rPr>
        <w:t>(2), 143–148. https://doi.org/10.1007/BF00354918</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arvio, S. L., Koehn, R. K., &amp; Väinölä, R. (1988). Evolutionary genetics of the Mytilus edulis complex in the North Atlantic region. </w:t>
      </w:r>
      <w:r>
        <w:rPr>
          <w:rFonts w:ascii="Calibri" w:hAnsi="Calibri" w:cs="Calibri"/>
          <w:i/>
          <w:iCs/>
          <w:szCs w:val="24"/>
        </w:rPr>
        <w:t>Marine Biology</w:t>
      </w:r>
      <w:r>
        <w:rPr>
          <w:rFonts w:ascii="Calibri" w:hAnsi="Calibri" w:cs="Calibri"/>
          <w:szCs w:val="24"/>
        </w:rPr>
        <w:t xml:space="preserve">, </w:t>
      </w:r>
      <w:r>
        <w:rPr>
          <w:rFonts w:ascii="Calibri" w:hAnsi="Calibri" w:cs="Calibri"/>
          <w:i/>
          <w:iCs/>
          <w:szCs w:val="24"/>
        </w:rPr>
        <w:t>98</w:t>
      </w:r>
      <w:r>
        <w:rPr>
          <w:rFonts w:ascii="Calibri" w:hAnsi="Calibri" w:cs="Calibri"/>
          <w:szCs w:val="24"/>
        </w:rPr>
        <w:t>(1), 51–60. https://doi.org/10.1007/BF00392658</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Vermeij, G. J. (1991). Anatomy of an invasion: The trans-Arctic interchange. </w:t>
      </w:r>
      <w:r>
        <w:rPr>
          <w:rFonts w:ascii="Calibri" w:hAnsi="Calibri" w:cs="Calibri"/>
          <w:i/>
          <w:iCs/>
          <w:szCs w:val="24"/>
        </w:rPr>
        <w:t>Paleobiology</w:t>
      </w:r>
      <w:r>
        <w:rPr>
          <w:rFonts w:ascii="Calibri" w:hAnsi="Calibri" w:cs="Calibri"/>
          <w:szCs w:val="24"/>
        </w:rPr>
        <w:t xml:space="preserve">, </w:t>
      </w:r>
      <w:r>
        <w:rPr>
          <w:rFonts w:ascii="Calibri" w:hAnsi="Calibri" w:cs="Calibri"/>
          <w:i/>
          <w:iCs/>
          <w:szCs w:val="24"/>
        </w:rPr>
        <w:t>3</w:t>
      </w:r>
      <w:r>
        <w:rPr>
          <w:rFonts w:ascii="Calibri" w:hAnsi="Calibri" w:cs="Calibri"/>
          <w:szCs w:val="24"/>
        </w:rPr>
        <w:t>(3), 281–307. https://doi.org/10.1017/S009483730001061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Wenne, R., Bach, L., Zbawicka, M., Strand, J., &amp; McDonald, J. H. (2015). A first report on coexistence and hybridization of Mytilus trossulus and M. edulis mussels in Greenland. </w:t>
      </w:r>
      <w:r>
        <w:rPr>
          <w:rFonts w:ascii="Calibri" w:hAnsi="Calibri" w:cs="Calibri"/>
          <w:i/>
          <w:iCs/>
          <w:szCs w:val="24"/>
        </w:rPr>
        <w:t>Polar Biology</w:t>
      </w:r>
      <w:r>
        <w:rPr>
          <w:rFonts w:ascii="Calibri" w:hAnsi="Calibri" w:cs="Calibri"/>
          <w:szCs w:val="24"/>
        </w:rPr>
        <w:t xml:space="preserve">, </w:t>
      </w:r>
      <w:r>
        <w:rPr>
          <w:rFonts w:ascii="Calibri" w:hAnsi="Calibri" w:cs="Calibri"/>
          <w:i/>
          <w:iCs/>
          <w:szCs w:val="24"/>
        </w:rPr>
        <w:t>39</w:t>
      </w:r>
      <w:r>
        <w:rPr>
          <w:rFonts w:ascii="Calibri" w:hAnsi="Calibri" w:cs="Calibri"/>
          <w:szCs w:val="24"/>
        </w:rPr>
        <w:t>(2), 343–355. https://doi.org/10.1007/s00300-015-1785-x</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Wickham, H. (2009). </w:t>
      </w:r>
      <w:r>
        <w:rPr>
          <w:rFonts w:ascii="Calibri" w:hAnsi="Calibri" w:cs="Calibri"/>
          <w:i/>
          <w:iCs/>
          <w:szCs w:val="24"/>
        </w:rPr>
        <w:t>ggplot2: Elegant Graphics for Data Analysis</w:t>
      </w:r>
      <w:r>
        <w:rPr>
          <w:rFonts w:ascii="Calibri" w:hAnsi="Calibri" w:cs="Calibri"/>
          <w:szCs w:val="24"/>
        </w:rPr>
        <w:t>. Springer New York, NY. https://doi.org/https://doi.org/10.1007/978-0-387-98141-3</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Young, G. A. (1985). Byssus-thread formation by the mussel Mytilus edulis : effects of environmental factors. </w:t>
      </w:r>
      <w:r>
        <w:rPr>
          <w:rFonts w:ascii="Calibri" w:hAnsi="Calibri" w:cs="Calibri"/>
          <w:i/>
          <w:iCs/>
          <w:szCs w:val="24"/>
        </w:rPr>
        <w:t>Marine Ecology</w:t>
      </w:r>
      <w:r>
        <w:rPr>
          <w:rFonts w:ascii="Calibri" w:hAnsi="Calibri" w:cs="Calibri"/>
          <w:szCs w:val="24"/>
        </w:rPr>
        <w:t xml:space="preserve">, </w:t>
      </w:r>
      <w:r>
        <w:rPr>
          <w:rFonts w:ascii="Calibri" w:hAnsi="Calibri" w:cs="Calibri"/>
          <w:i/>
          <w:iCs/>
          <w:szCs w:val="24"/>
        </w:rPr>
        <w:t>24</w:t>
      </w:r>
      <w:r>
        <w:rPr>
          <w:rFonts w:ascii="Calibri" w:hAnsi="Calibri" w:cs="Calibri"/>
          <w:szCs w:val="24"/>
        </w:rPr>
        <w:t>(1985), 261–271.</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Zenkevith, L. A. (1963). </w:t>
      </w:r>
      <w:r>
        <w:rPr>
          <w:rFonts w:ascii="Calibri" w:hAnsi="Calibri" w:cs="Calibri"/>
          <w:i/>
          <w:iCs/>
          <w:szCs w:val="24"/>
        </w:rPr>
        <w:t>Biology of the Seas of the U.S.S.R.</w:t>
      </w:r>
      <w:r>
        <w:rPr>
          <w:rFonts w:ascii="Calibri" w:hAnsi="Calibri" w:cs="Calibri"/>
          <w:szCs w:val="24"/>
        </w:rPr>
        <w:t xml:space="preserve"> Interscience Publishers. https://doi.org/https://doi.org/10.5962/bhl.title.6447</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Zhao, X., Li, Q., Meng, Q., Yue, C., &amp; Xu, C. (2017). Identification and expression of cysteine sulfinate decarboxylase, possible regulation of taurine biosynthesis in Crassostrea gigas in response to low salinity. </w:t>
      </w:r>
      <w:r>
        <w:rPr>
          <w:rFonts w:ascii="Calibri" w:hAnsi="Calibri" w:cs="Calibri"/>
          <w:i/>
          <w:iCs/>
          <w:szCs w:val="24"/>
        </w:rPr>
        <w:t>Scientific Reports</w:t>
      </w:r>
      <w:r>
        <w:rPr>
          <w:rFonts w:ascii="Calibri" w:hAnsi="Calibri" w:cs="Calibri"/>
          <w:szCs w:val="24"/>
        </w:rPr>
        <w:t xml:space="preserve">, </w:t>
      </w:r>
      <w:r>
        <w:rPr>
          <w:rFonts w:ascii="Calibri" w:hAnsi="Calibri" w:cs="Calibri"/>
          <w:i/>
          <w:iCs/>
          <w:szCs w:val="24"/>
        </w:rPr>
        <w:t>7</w:t>
      </w:r>
      <w:r>
        <w:rPr>
          <w:rFonts w:ascii="Calibri" w:hAnsi="Calibri" w:cs="Calibri"/>
          <w:szCs w:val="24"/>
        </w:rPr>
        <w:t>(1), 1–10. https://doi.org/10.1038/s41598-017-05852-6</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Zuur, A. F., Ieno, E. N., Walker, N. J., Saveliev, A. A., &amp; Smith, G. M. (2009). Mixed Effects Models and Extensions in Ecology with R. In </w:t>
      </w:r>
      <w:r>
        <w:rPr>
          <w:rFonts w:ascii="Calibri" w:hAnsi="Calibri" w:cs="Calibri"/>
          <w:i/>
          <w:iCs/>
          <w:szCs w:val="24"/>
        </w:rPr>
        <w:t>Smart Society: A Sociological Perspective on Smart Living</w:t>
      </w:r>
      <w:r>
        <w:rPr>
          <w:rFonts w:ascii="Calibri" w:hAnsi="Calibri" w:cs="Calibri"/>
          <w:szCs w:val="24"/>
        </w:rPr>
        <w:t>. Springer. https://doi.org/10.4324/9780429201271-2</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Алимов, А. Ф. А. Ф. (1989). </w:t>
      </w:r>
      <w:r>
        <w:rPr>
          <w:rFonts w:ascii="Calibri" w:hAnsi="Calibri" w:cs="Calibri"/>
          <w:i/>
          <w:iCs/>
          <w:szCs w:val="24"/>
        </w:rPr>
        <w:t>Алимов А.Ф. - Введение В Продукционную Гидробиологию</w:t>
      </w:r>
      <w:r>
        <w:rPr>
          <w:rFonts w:ascii="Calibri" w:hAnsi="Calibri" w:cs="Calibri"/>
          <w:szCs w:val="24"/>
        </w:rPr>
        <w:t>.</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Бергер, В. Я., &amp; Луканин, В. В. (1985). </w:t>
      </w:r>
      <w:r>
        <w:rPr>
          <w:rFonts w:ascii="Calibri" w:hAnsi="Calibri" w:cs="Calibri"/>
          <w:i/>
          <w:iCs/>
          <w:szCs w:val="24"/>
        </w:rPr>
        <w:t>Адаптивные реакции мидии белого моря на изменения солености среды</w:t>
      </w:r>
      <w:r>
        <w:rPr>
          <w:rFonts w:ascii="Calibri" w:hAnsi="Calibri" w:cs="Calibri"/>
          <w:szCs w:val="24"/>
        </w:rPr>
        <w:t>.</w:t>
      </w:r>
    </w:p>
    <w:p>
      <w:pPr>
        <w:widowControl w:val="0"/>
        <w:autoSpaceDE w:val="0"/>
        <w:autoSpaceDN w:val="0"/>
        <w:adjustRightInd w:val="0"/>
        <w:spacing w:line="240" w:lineRule="auto"/>
        <w:ind w:left="480" w:hanging="480"/>
        <w:rPr>
          <w:rFonts w:ascii="Calibri" w:hAnsi="Calibri" w:cs="Calibri"/>
          <w:szCs w:val="24"/>
        </w:rPr>
      </w:pPr>
      <w:r>
        <w:rPr>
          <w:rFonts w:ascii="Calibri" w:hAnsi="Calibri" w:cs="Calibri"/>
          <w:szCs w:val="24"/>
        </w:rPr>
        <w:t xml:space="preserve">Золотарев, В. Н., &amp; Шурова, Н. М. (1995). СООТНОШЕНИЕ ПРИЗМАТИЧЕСКОГО И ПЕЛАМУТРОВОГО СЛОЕВ В РАКОВИНАХ МИДИЙ MYTILUS TROSSULUS. </w:t>
      </w:r>
      <w:r>
        <w:rPr>
          <w:rFonts w:ascii="Calibri" w:hAnsi="Calibri" w:cs="Calibri"/>
          <w:i/>
          <w:iCs/>
          <w:szCs w:val="24"/>
        </w:rPr>
        <w:t>Биология Моря</w:t>
      </w:r>
      <w:r>
        <w:rPr>
          <w:rFonts w:ascii="Calibri" w:hAnsi="Calibri" w:cs="Calibri"/>
          <w:szCs w:val="24"/>
        </w:rPr>
        <w:t xml:space="preserve">, </w:t>
      </w:r>
      <w:r>
        <w:rPr>
          <w:rFonts w:ascii="Calibri" w:hAnsi="Calibri" w:cs="Calibri"/>
          <w:i/>
          <w:iCs/>
          <w:szCs w:val="24"/>
        </w:rPr>
        <w:t>23</w:t>
      </w:r>
      <w:r>
        <w:rPr>
          <w:rFonts w:ascii="Calibri" w:hAnsi="Calibri" w:cs="Calibri"/>
          <w:szCs w:val="24"/>
        </w:rPr>
        <w:t>(1), 26–30.</w:t>
      </w:r>
    </w:p>
    <w:p>
      <w:pPr>
        <w:widowControl w:val="0"/>
        <w:autoSpaceDE w:val="0"/>
        <w:autoSpaceDN w:val="0"/>
        <w:adjustRightInd w:val="0"/>
        <w:spacing w:line="240" w:lineRule="auto"/>
        <w:ind w:left="480" w:hanging="480"/>
        <w:rPr>
          <w:rFonts w:ascii="Calibri" w:hAnsi="Calibri" w:cs="Calibri"/>
        </w:rPr>
      </w:pPr>
      <w:r>
        <w:rPr>
          <w:rFonts w:ascii="Calibri" w:hAnsi="Calibri" w:cs="Calibri"/>
          <w:szCs w:val="24"/>
        </w:rPr>
        <w:t xml:space="preserve">Наумов, А. Д. (2006). </w:t>
      </w:r>
      <w:r>
        <w:rPr>
          <w:rFonts w:ascii="Calibri" w:hAnsi="Calibri" w:cs="Calibri"/>
          <w:i/>
          <w:iCs/>
          <w:szCs w:val="24"/>
        </w:rPr>
        <w:t>Двустворчатые моллюски Белого моря</w:t>
      </w:r>
      <w:r>
        <w:rPr>
          <w:rFonts w:ascii="Calibri" w:hAnsi="Calibri" w:cs="Calibri"/>
          <w:szCs w:val="24"/>
        </w:rPr>
        <w:t>. Российская Академия Наук, Зоологический Институт.</w:t>
      </w:r>
    </w:p>
    <w:p>
      <w:pPr>
        <w:pStyle w:val="12"/>
        <w:rPr>
          <w:lang w:val="en-US"/>
        </w:rPr>
      </w:pPr>
      <w:r>
        <w:rPr>
          <w:lang w:val="en-US"/>
        </w:rPr>
        <w:fldChar w:fldCharType="end"/>
      </w:r>
    </w:p>
    <w:p>
      <w:pPr>
        <w:pStyle w:val="12"/>
        <w:rPr>
          <w:lang w:val="en-US"/>
        </w:rPr>
      </w:pPr>
    </w:p>
    <w:p>
      <w:pPr>
        <w:pStyle w:val="12"/>
        <w:rPr>
          <w:lang w:val="en-US"/>
        </w:rPr>
      </w:pPr>
    </w:p>
    <w:p>
      <w:pPr>
        <w:pStyle w:val="12"/>
        <w:rPr>
          <w:lang w:val="en-US"/>
        </w:rPr>
      </w:pPr>
    </w:p>
    <w:p>
      <w:pPr>
        <w:pStyle w:val="12"/>
        <w:rPr>
          <w:lang w:val="en-US"/>
        </w:rPr>
      </w:pPr>
    </w:p>
    <w:p>
      <w:pPr>
        <w:spacing w:after="0" w:line="240" w:lineRule="auto"/>
        <w:rPr>
          <w:lang w:val="en-US"/>
        </w:rPr>
      </w:pPr>
      <w:r>
        <w:rPr>
          <w:lang w:val="en-US"/>
        </w:rPr>
        <w:br w:type="page"/>
      </w:r>
    </w:p>
    <w:tbl>
      <w:tblPr>
        <w:tblStyle w:val="3"/>
        <w:tblW w:w="8820" w:type="dxa"/>
        <w:tblInd w:w="0" w:type="dxa"/>
        <w:tblLayout w:type="autofit"/>
        <w:tblCellMar>
          <w:top w:w="0" w:type="dxa"/>
          <w:left w:w="108" w:type="dxa"/>
          <w:bottom w:w="0" w:type="dxa"/>
          <w:right w:w="108" w:type="dxa"/>
        </w:tblCellMar>
      </w:tblPr>
      <w:tblGrid>
        <w:gridCol w:w="4839"/>
        <w:gridCol w:w="1266"/>
        <w:gridCol w:w="1417"/>
        <w:gridCol w:w="1298"/>
      </w:tblGrid>
      <w:tr>
        <w:tblPrEx>
          <w:tblCellMar>
            <w:top w:w="0" w:type="dxa"/>
            <w:left w:w="108" w:type="dxa"/>
            <w:bottom w:w="0" w:type="dxa"/>
            <w:right w:w="108" w:type="dxa"/>
          </w:tblCellMar>
        </w:tblPrEx>
        <w:trPr>
          <w:trHeight w:val="864" w:hRule="atLeast"/>
        </w:trPr>
        <w:tc>
          <w:tcPr>
            <w:tcW w:w="4839"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иксированные предикторы</w:t>
            </w:r>
          </w:p>
        </w:tc>
        <w:tc>
          <w:tcPr>
            <w:tcW w:w="1266"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Оценка параметра модели</w:t>
            </w:r>
          </w:p>
        </w:tc>
        <w:tc>
          <w:tcPr>
            <w:tcW w:w="1417"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тистика</w:t>
            </w:r>
          </w:p>
        </w:tc>
        <w:tc>
          <w:tcPr>
            <w:tcW w:w="1298" w:type="dxa"/>
            <w:tcBorders>
              <w:top w:val="single" w:color="auto" w:sz="4" w:space="0"/>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Уровень значимости</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24431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8501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02660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5716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20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937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9.08087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1576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3263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9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60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8181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0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0940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894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4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527772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46999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781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8079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35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90261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3669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6358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239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2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6004976</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3604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450706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0152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649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43611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15473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4.76983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72124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2394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5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56545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1181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6035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2072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00285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122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1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1422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94039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3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797273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1708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296097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42935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2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2242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07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31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04837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70213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8168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86010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3541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38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203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304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52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3757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464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2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ид(МТ):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38643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152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645703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52141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210065e-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4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91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2.75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59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144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0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92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96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30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мертность в поселен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9.1517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5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01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Начальный размер</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9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1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2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08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872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629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5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78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6.0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4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1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Станция (Лувеньга)</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5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9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8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150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0.32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6 (</w:t>
            </w:r>
            <w:r>
              <w:rPr>
                <w:rFonts w:ascii="Times New Roman" w:hAnsi="Times New Roman" w:eastAsia="Times New Roman" w:cs="Times New Roman"/>
                <w:color w:val="000000"/>
                <w:sz w:val="20"/>
                <w:szCs w:val="20"/>
                <w:lang w:val="en-US" w:eastAsia="ru-RU"/>
              </w:rPr>
              <w:t>GLM</w:t>
            </w:r>
            <w:r>
              <w:rPr>
                <w:rFonts w:ascii="Times New Roman" w:hAnsi="Times New Roman" w:eastAsia="Times New Roman" w:cs="Times New Roman"/>
                <w:color w:val="000000"/>
                <w:sz w:val="20"/>
                <w:szCs w:val="20"/>
                <w:lang w:eastAsia="ru-RU"/>
              </w:rPr>
              <w:t>)</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1.57274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4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165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9419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1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666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624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65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9799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764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20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PropT: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98705</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7</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4385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E):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33254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3.4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5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E):Время экспозиции (Долгосрочна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5864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4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20168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5.25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7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71395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81108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121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374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374020</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17732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98810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7160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0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4663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1880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27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8 (W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24089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0093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56</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3495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99599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8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75153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7879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6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MT):PropT</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13254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0527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2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48650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12269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8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9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212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54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38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PropT                              </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4288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4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01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5015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77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561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Плотность поселения</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0259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942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401523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3.50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0 (GLS)</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4792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216432</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0‰)</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 -0.1230034</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60376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48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0514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39202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90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371707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3053381</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9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21641</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5839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8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21031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1217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951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606619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515978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315</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0394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9567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0</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349425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3715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736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368691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44435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2542</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5337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776324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774</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10333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93288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137</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16):Вид(МТ):Рамз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46606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555487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93</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0):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4867092</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744948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829</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24):Вид(МТ):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5969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2025414</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029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725820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446465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2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1 (GL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007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7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98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4491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21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8775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Размер мидии</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9556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47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13291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15018</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6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0791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4.71373</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886</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10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2 (GLM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8089227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8639718</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4.27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9.228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69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7.11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0.5739</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83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67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Фаза цикла (повышение)</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003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0.893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1107</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6.645</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вободный член</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259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8.046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lt;0.0001</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особ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1178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Дисперсия свободного члена (день)</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28602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Модель 13 (PHM)</w:t>
            </w:r>
          </w:p>
        </w:tc>
        <w:tc>
          <w:tcPr>
            <w:tcW w:w="1266"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417"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000000" w:fill="D0CECE"/>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 (МТ)</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664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290</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1969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735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1.008</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1356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81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2.659</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783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308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3.023</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250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3‰)</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2.334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937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5279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16‰)</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1.2797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450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5304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Вид:Соленость (24‰)</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5.4598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3.382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00072 </w:t>
            </w:r>
          </w:p>
        </w:tc>
      </w:tr>
      <w:tr>
        <w:tblPrEx>
          <w:tblCellMar>
            <w:top w:w="0" w:type="dxa"/>
            <w:left w:w="108" w:type="dxa"/>
            <w:bottom w:w="0" w:type="dxa"/>
            <w:right w:w="108" w:type="dxa"/>
          </w:tblCellMar>
        </w:tblPrEx>
        <w:trPr>
          <w:trHeight w:val="288" w:hRule="atLeast"/>
        </w:trPr>
        <w:tc>
          <w:tcPr>
            <w:tcW w:w="4839" w:type="dxa"/>
            <w:tcBorders>
              <w:top w:val="nil"/>
              <w:left w:val="single" w:color="auto" w:sz="4" w:space="0"/>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Concordance</w:t>
            </w:r>
          </w:p>
        </w:tc>
        <w:tc>
          <w:tcPr>
            <w:tcW w:w="1266"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xml:space="preserve">0.636  </w:t>
            </w:r>
          </w:p>
        </w:tc>
        <w:tc>
          <w:tcPr>
            <w:tcW w:w="1417"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c>
          <w:tcPr>
            <w:tcW w:w="1298" w:type="dxa"/>
            <w:tcBorders>
              <w:top w:val="nil"/>
              <w:left w:val="nil"/>
              <w:bottom w:val="single" w:color="auto" w:sz="4" w:space="0"/>
              <w:right w:val="single" w:color="auto" w:sz="4" w:space="0"/>
            </w:tcBorders>
            <w:shd w:val="clear" w:color="auto" w:fill="auto"/>
            <w:noWrap/>
            <w:vAlign w:val="bottom"/>
          </w:tcPr>
          <w:p>
            <w:pPr>
              <w:spacing w:after="0" w:line="240" w:lineRule="auto"/>
              <w:rPr>
                <w:rFonts w:ascii="Times New Roman" w:hAnsi="Times New Roman" w:eastAsia="Times New Roman" w:cs="Times New Roman"/>
                <w:color w:val="000000"/>
                <w:sz w:val="20"/>
                <w:szCs w:val="20"/>
                <w:lang w:eastAsia="ru-RU"/>
              </w:rPr>
            </w:pPr>
            <w:r>
              <w:rPr>
                <w:rFonts w:ascii="Times New Roman" w:hAnsi="Times New Roman" w:eastAsia="Times New Roman" w:cs="Times New Roman"/>
                <w:color w:val="000000"/>
                <w:sz w:val="20"/>
                <w:szCs w:val="20"/>
                <w:lang w:eastAsia="ru-RU"/>
              </w:rPr>
              <w:t> </w:t>
            </w:r>
          </w:p>
        </w:tc>
      </w:tr>
    </w:tbl>
    <w:p>
      <w:pPr>
        <w:pStyle w:val="12"/>
        <w:rPr>
          <w:lang w:val="en-US"/>
        </w:rPr>
      </w:pPr>
    </w:p>
    <w:p>
      <w:pPr>
        <w:spacing w:after="0" w:line="240" w:lineRule="auto"/>
        <w:rPr>
          <w:lang w:val="en-US"/>
        </w:rPr>
      </w:pPr>
      <w:r>
        <w:rPr>
          <w:lang w:val="en-US"/>
        </w:rPr>
        <w:br w:type="page"/>
      </w:r>
    </w:p>
    <w:tbl>
      <w:tblPr>
        <w:tblStyle w:val="3"/>
        <w:tblpPr w:leftFromText="180" w:rightFromText="180" w:horzAnchor="page" w:tblpX="229" w:tblpY="-720"/>
        <w:tblW w:w="11477" w:type="dxa"/>
        <w:tblInd w:w="0" w:type="dxa"/>
        <w:tblLayout w:type="autofit"/>
        <w:tblCellMar>
          <w:top w:w="0" w:type="dxa"/>
          <w:left w:w="108" w:type="dxa"/>
          <w:bottom w:w="0" w:type="dxa"/>
          <w:right w:w="108" w:type="dxa"/>
        </w:tblCellMar>
      </w:tblPr>
      <w:tblGrid>
        <w:gridCol w:w="1144"/>
        <w:gridCol w:w="790"/>
        <w:gridCol w:w="1062"/>
        <w:gridCol w:w="1080"/>
        <w:gridCol w:w="1062"/>
        <w:gridCol w:w="1148"/>
        <w:gridCol w:w="698"/>
        <w:gridCol w:w="1062"/>
        <w:gridCol w:w="1301"/>
        <w:gridCol w:w="996"/>
        <w:gridCol w:w="1134"/>
      </w:tblGrid>
      <w:tr>
        <w:tblPrEx>
          <w:tblCellMar>
            <w:top w:w="0" w:type="dxa"/>
            <w:left w:w="108" w:type="dxa"/>
            <w:bottom w:w="0" w:type="dxa"/>
            <w:right w:w="108" w:type="dxa"/>
          </w:tblCellMar>
        </w:tblPrEx>
        <w:trPr>
          <w:trHeight w:val="684" w:hRule="atLeast"/>
        </w:trPr>
        <w:tc>
          <w:tcPr>
            <w:tcW w:w="1144" w:type="dxa"/>
            <w:vMerge w:val="restart"/>
            <w:tcBorders>
              <w:top w:val="single" w:color="auto" w:sz="4" w:space="0"/>
              <w:left w:val="single" w:color="auto" w:sz="4" w:space="0"/>
              <w:bottom w:val="single" w:color="000000" w:sz="4" w:space="0"/>
              <w:right w:val="nil"/>
            </w:tcBorders>
            <w:shd w:val="clear" w:color="auto" w:fill="auto"/>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Название метаболита</w:t>
            </w:r>
          </w:p>
        </w:tc>
        <w:tc>
          <w:tcPr>
            <w:tcW w:w="2932" w:type="dxa"/>
            <w:gridSpan w:val="3"/>
            <w:tcBorders>
              <w:top w:val="single" w:color="auto" w:sz="4" w:space="0"/>
              <w:left w:val="single" w:color="auto" w:sz="4" w:space="0"/>
              <w:bottom w:val="single" w:color="auto" w:sz="4" w:space="0"/>
              <w:right w:val="single" w:color="000000"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зотистый обмен и экскреция</w:t>
            </w:r>
          </w:p>
        </w:tc>
        <w:tc>
          <w:tcPr>
            <w:tcW w:w="2210" w:type="dxa"/>
            <w:gridSpan w:val="2"/>
            <w:tcBorders>
              <w:top w:val="single" w:color="auto" w:sz="4" w:space="0"/>
              <w:left w:val="nil"/>
              <w:bottom w:val="single" w:color="auto" w:sz="4" w:space="0"/>
              <w:right w:val="single" w:color="000000"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интез азотистых оснований</w:t>
            </w:r>
          </w:p>
        </w:tc>
        <w:tc>
          <w:tcPr>
            <w:tcW w:w="3061" w:type="dxa"/>
            <w:gridSpan w:val="3"/>
            <w:tcBorders>
              <w:top w:val="single" w:color="auto" w:sz="4" w:space="0"/>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Биоэнергетика</w:t>
            </w:r>
          </w:p>
        </w:tc>
        <w:tc>
          <w:tcPr>
            <w:tcW w:w="2130" w:type="dxa"/>
            <w:gridSpan w:val="2"/>
            <w:tcBorders>
              <w:top w:val="single" w:color="auto" w:sz="4" w:space="0"/>
              <w:left w:val="nil"/>
              <w:bottom w:val="single" w:color="auto" w:sz="4" w:space="0"/>
              <w:right w:val="single" w:color="000000"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молиты</w:t>
            </w:r>
          </w:p>
        </w:tc>
      </w:tr>
      <w:tr>
        <w:tblPrEx>
          <w:tblCellMar>
            <w:top w:w="0" w:type="dxa"/>
            <w:left w:w="108" w:type="dxa"/>
            <w:bottom w:w="0" w:type="dxa"/>
            <w:right w:w="108" w:type="dxa"/>
          </w:tblCellMar>
        </w:tblPrEx>
        <w:trPr>
          <w:trHeight w:val="828" w:hRule="atLeast"/>
        </w:trPr>
        <w:tc>
          <w:tcPr>
            <w:tcW w:w="1144" w:type="dxa"/>
            <w:vMerge w:val="continue"/>
            <w:tcBorders>
              <w:top w:val="single" w:color="auto" w:sz="4" w:space="0"/>
              <w:left w:val="single" w:color="auto" w:sz="4" w:space="0"/>
              <w:bottom w:val="single" w:color="000000" w:sz="4" w:space="0"/>
              <w:right w:val="nil"/>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790" w:type="dxa"/>
            <w:tcBorders>
              <w:top w:val="nil"/>
              <w:left w:val="single" w:color="auto" w:sz="4" w:space="0"/>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мочевой кислоты</w:t>
            </w:r>
          </w:p>
        </w:tc>
        <w:tc>
          <w:tcPr>
            <w:tcW w:w="1062"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зота</w:t>
            </w:r>
          </w:p>
        </w:tc>
        <w:tc>
          <w:tcPr>
            <w:tcW w:w="1080" w:type="dxa"/>
            <w:tcBorders>
              <w:top w:val="nil"/>
              <w:left w:val="nil"/>
              <w:bottom w:val="single" w:color="auto" w:sz="4" w:space="0"/>
              <w:right w:val="single" w:color="auto" w:sz="4" w:space="0"/>
            </w:tcBorders>
            <w:shd w:val="clear" w:color="000000" w:fill="FFF2CC"/>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аргинина и пролина</w:t>
            </w:r>
          </w:p>
        </w:tc>
        <w:tc>
          <w:tcPr>
            <w:tcW w:w="1062"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уринов</w:t>
            </w:r>
          </w:p>
        </w:tc>
        <w:tc>
          <w:tcPr>
            <w:tcW w:w="1148" w:type="dxa"/>
            <w:tcBorders>
              <w:top w:val="nil"/>
              <w:left w:val="nil"/>
              <w:bottom w:val="single" w:color="auto" w:sz="4" w:space="0"/>
              <w:right w:val="single" w:color="auto" w:sz="4" w:space="0"/>
            </w:tcBorders>
            <w:shd w:val="clear" w:color="000000" w:fill="F8CBAD"/>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имидинов</w:t>
            </w:r>
          </w:p>
        </w:tc>
        <w:tc>
          <w:tcPr>
            <w:tcW w:w="698"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кл Кребса</w:t>
            </w:r>
          </w:p>
        </w:tc>
        <w:tc>
          <w:tcPr>
            <w:tcW w:w="1062"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аболизм пирувата</w:t>
            </w:r>
          </w:p>
        </w:tc>
        <w:tc>
          <w:tcPr>
            <w:tcW w:w="1301" w:type="dxa"/>
            <w:tcBorders>
              <w:top w:val="nil"/>
              <w:left w:val="nil"/>
              <w:bottom w:val="single" w:color="auto" w:sz="4" w:space="0"/>
              <w:right w:val="single" w:color="auto" w:sz="4" w:space="0"/>
            </w:tcBorders>
            <w:shd w:val="clear" w:color="000000" w:fill="E2EFDA"/>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ркер окислительного стресса</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жорные осмолиты</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инорные осмолиты</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тру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76"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о-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рги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FF2CC"/>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стид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иро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АМК</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утам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300"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Фенил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F8CBAD"/>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МФ</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864"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оксоглутар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уккцин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ал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актат</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а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Изолей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лиц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е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е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аур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ла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Лиз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Аспараг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8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Триптофа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000000" w:fill="DDEBF7"/>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r>
      <w:tr>
        <w:tblPrEx>
          <w:tblCellMar>
            <w:top w:w="0" w:type="dxa"/>
            <w:left w:w="108" w:type="dxa"/>
            <w:bottom w:w="0" w:type="dxa"/>
            <w:right w:w="108" w:type="dxa"/>
          </w:tblCellMar>
        </w:tblPrEx>
        <w:trPr>
          <w:trHeight w:val="253" w:hRule="atLeast"/>
        </w:trPr>
        <w:tc>
          <w:tcPr>
            <w:tcW w:w="1144" w:type="dxa"/>
            <w:tcBorders>
              <w:top w:val="nil"/>
              <w:left w:val="single" w:color="auto" w:sz="4" w:space="0"/>
              <w:bottom w:val="single" w:color="auto" w:sz="4" w:space="0"/>
              <w:right w:val="single" w:color="auto" w:sz="4" w:space="0"/>
            </w:tcBorders>
            <w:shd w:val="clear" w:color="000000" w:fill="E2EFDA"/>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Метионин сульфоксид</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159"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Карни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Цист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r>
        <w:tblPrEx>
          <w:tblCellMar>
            <w:top w:w="0" w:type="dxa"/>
            <w:left w:w="108" w:type="dxa"/>
            <w:bottom w:w="0" w:type="dxa"/>
            <w:right w:w="108" w:type="dxa"/>
          </w:tblCellMar>
        </w:tblPrEx>
        <w:trPr>
          <w:trHeight w:val="58" w:hRule="atLeast"/>
        </w:trPr>
        <w:tc>
          <w:tcPr>
            <w:tcW w:w="1144" w:type="dxa"/>
            <w:tcBorders>
              <w:top w:val="nil"/>
              <w:left w:val="single" w:color="auto" w:sz="4" w:space="0"/>
              <w:bottom w:val="single" w:color="auto" w:sz="4" w:space="0"/>
              <w:right w:val="single" w:color="auto" w:sz="4" w:space="0"/>
            </w:tcBorders>
            <w:shd w:val="clear" w:color="auto" w:fill="auto"/>
            <w:vAlign w:val="bottom"/>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гидрокси-пролин</w:t>
            </w:r>
          </w:p>
        </w:tc>
        <w:tc>
          <w:tcPr>
            <w:tcW w:w="79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80"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4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698"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062"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301"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996"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c>
          <w:tcPr>
            <w:tcW w:w="1134" w:type="dxa"/>
            <w:tcBorders>
              <w:top w:val="nil"/>
              <w:left w:val="nil"/>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24"/>
                <w:szCs w:val="16"/>
                <w:lang w:eastAsia="ru-RU"/>
              </w:rPr>
            </w:pPr>
            <w:r>
              <w:rPr>
                <w:rFonts w:ascii="Times New Roman" w:hAnsi="Times New Roman" w:eastAsia="Times New Roman" w:cs="Times New Roman"/>
                <w:b/>
                <w:bCs/>
                <w:color w:val="000000"/>
                <w:sz w:val="24"/>
                <w:szCs w:val="16"/>
                <w:lang w:eastAsia="ru-RU"/>
              </w:rPr>
              <w:t> </w:t>
            </w:r>
          </w:p>
        </w:tc>
      </w:tr>
    </w:tbl>
    <w:p>
      <w:pPr>
        <w:pStyle w:val="12"/>
        <w:rPr>
          <w:lang w:val="en-US"/>
        </w:rPr>
      </w:pPr>
    </w:p>
    <w:p>
      <w:pPr>
        <w:pStyle w:val="12"/>
        <w:rPr>
          <w:lang w:val="en-US"/>
        </w:rPr>
      </w:pPr>
    </w:p>
    <w:p>
      <w:pPr>
        <w:spacing w:after="0" w:line="240" w:lineRule="auto"/>
        <w:rPr>
          <w:lang w:val="en-US"/>
        </w:rPr>
      </w:pPr>
      <w:r>
        <w:rPr>
          <w:lang w:val="en-US"/>
        </w:rPr>
        <w:br w:type="page"/>
      </w:r>
    </w:p>
    <w:tbl>
      <w:tblPr>
        <w:tblStyle w:val="3"/>
        <w:tblpPr w:leftFromText="180" w:rightFromText="180" w:horzAnchor="page" w:tblpX="529" w:tblpY="-348"/>
        <w:tblW w:w="11194" w:type="dxa"/>
        <w:tblInd w:w="0" w:type="dxa"/>
        <w:tblLayout w:type="autofit"/>
        <w:tblCellMar>
          <w:top w:w="0" w:type="dxa"/>
          <w:left w:w="108" w:type="dxa"/>
          <w:bottom w:w="0" w:type="dxa"/>
          <w:right w:w="108" w:type="dxa"/>
        </w:tblCellMar>
      </w:tblPr>
      <w:tblGrid>
        <w:gridCol w:w="1713"/>
        <w:gridCol w:w="409"/>
        <w:gridCol w:w="1134"/>
        <w:gridCol w:w="1134"/>
        <w:gridCol w:w="1134"/>
        <w:gridCol w:w="567"/>
        <w:gridCol w:w="1417"/>
        <w:gridCol w:w="385"/>
        <w:gridCol w:w="1174"/>
        <w:gridCol w:w="1134"/>
        <w:gridCol w:w="993"/>
      </w:tblGrid>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Орнит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Таур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40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6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32002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2.00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5.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65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92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781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4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34.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9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7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67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92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136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01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7328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9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8.840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814153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0.839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9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392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273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353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45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9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88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98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905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3379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30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463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39047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о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лицин</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7.2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186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5367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5.86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97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1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9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207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41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3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3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16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9918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170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935.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00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655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1.974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8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62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22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352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010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4.7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62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376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92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1550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1376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1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6560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ргинин</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Ц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77.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986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2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40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003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79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79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70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91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9.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28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45</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1542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46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895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6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50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1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0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10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7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94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368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4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505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2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05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359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2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35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01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226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917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МФ</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МФ</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59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94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850.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377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93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513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8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572</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51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2682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09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69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6924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528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557.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4.2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83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0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78.5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8.902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4.3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820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40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9.9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934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055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5.0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15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61.0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796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8370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63.7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931.6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ал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Лак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81862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4.517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01369</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17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168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31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4717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359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4701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9533</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659</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99904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93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91068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9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07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6778</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479566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4992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20424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6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78</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753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52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233</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8575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661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0666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03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4002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24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03175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5.5174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67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57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111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7335</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277861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494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409"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417"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385"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7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1134"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c>
          <w:tcPr>
            <w:tcW w:w="993" w:type="dxa"/>
            <w:tcBorders>
              <w:top w:val="nil"/>
              <w:left w:val="nil"/>
              <w:bottom w:val="nil"/>
              <w:right w:val="nil"/>
            </w:tcBorders>
            <w:shd w:val="clear" w:color="auto" w:fill="auto"/>
            <w:noWrap/>
            <w:vAlign w:val="bottom"/>
          </w:tcPr>
          <w:p>
            <w:pPr>
              <w:spacing w:after="0" w:line="240" w:lineRule="auto"/>
              <w:rPr>
                <w:rFonts w:ascii="Times New Roman" w:hAnsi="Times New Roman" w:eastAsia="Times New Roman" w:cs="Times New Roman"/>
                <w:sz w:val="16"/>
                <w:szCs w:val="16"/>
                <w:lang w:eastAsia="ru-RU"/>
              </w:rPr>
            </w:pPr>
          </w:p>
        </w:tc>
      </w:tr>
      <w:tr>
        <w:tblPrEx>
          <w:tblCellMar>
            <w:top w:w="0" w:type="dxa"/>
            <w:left w:w="108" w:type="dxa"/>
            <w:bottom w:w="0" w:type="dxa"/>
            <w:right w:w="108" w:type="dxa"/>
          </w:tblCellMar>
        </w:tblPrEx>
        <w:trPr>
          <w:trHeight w:val="576" w:hRule="atLeast"/>
        </w:trPr>
        <w:tc>
          <w:tcPr>
            <w:tcW w:w="1713"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Суккцинат</w:t>
            </w:r>
          </w:p>
        </w:tc>
        <w:tc>
          <w:tcPr>
            <w:tcW w:w="409"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Метионин сульфоксид</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17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993"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409"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b/>
                <w:bCs/>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7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993"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76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146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4813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15.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7.562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251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26649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06.8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5355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663454</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8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393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48052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33.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373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4364386</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50310</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6748.6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409"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7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30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3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2515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193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0.9394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0953</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574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6224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8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466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0.1202</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47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0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0060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3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1549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8567    </w:t>
            </w:r>
          </w:p>
        </w:tc>
      </w:tr>
      <w:tr>
        <w:tblPrEx>
          <w:tblCellMar>
            <w:top w:w="0" w:type="dxa"/>
            <w:left w:w="108" w:type="dxa"/>
            <w:bottom w:w="0" w:type="dxa"/>
            <w:right w:w="108" w:type="dxa"/>
          </w:tblCellMar>
        </w:tblPrEx>
        <w:trPr>
          <w:trHeight w:val="288" w:hRule="atLeast"/>
        </w:trPr>
        <w:tc>
          <w:tcPr>
            <w:tcW w:w="1713"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409"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8171</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567" w:type="dxa"/>
            <w:tcBorders>
              <w:top w:val="nil"/>
              <w:left w:val="nil"/>
              <w:bottom w:val="nil"/>
              <w:right w:val="nil"/>
            </w:tcBorders>
            <w:shd w:val="clear" w:color="auto" w:fill="auto"/>
            <w:noWrap/>
            <w:vAlign w:val="bottom"/>
          </w:tcPr>
          <w:p>
            <w:pPr>
              <w:spacing w:after="0" w:line="240" w:lineRule="auto"/>
              <w:jc w:val="center"/>
              <w:rPr>
                <w:rFonts w:ascii="Times New Roman" w:hAnsi="Times New Roman" w:eastAsia="Times New Roman" w:cs="Times New Roman"/>
                <w:color w:val="000000"/>
                <w:sz w:val="16"/>
                <w:szCs w:val="16"/>
                <w:lang w:eastAsia="ru-RU"/>
              </w:rPr>
            </w:pPr>
          </w:p>
        </w:tc>
        <w:tc>
          <w:tcPr>
            <w:tcW w:w="1417"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17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767</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993"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2"/>
        <w:rPr>
          <w:lang w:val="en-US"/>
        </w:rPr>
      </w:pPr>
    </w:p>
    <w:tbl>
      <w:tblPr>
        <w:tblStyle w:val="3"/>
        <w:tblW w:w="5604" w:type="dxa"/>
        <w:tblInd w:w="-1214" w:type="dxa"/>
        <w:tblLayout w:type="autofit"/>
        <w:tblCellMar>
          <w:top w:w="0" w:type="dxa"/>
          <w:left w:w="108" w:type="dxa"/>
          <w:bottom w:w="0" w:type="dxa"/>
          <w:right w:w="108" w:type="dxa"/>
        </w:tblCellMar>
      </w:tblPr>
      <w:tblGrid>
        <w:gridCol w:w="1740"/>
        <w:gridCol w:w="385"/>
        <w:gridCol w:w="1211"/>
        <w:gridCol w:w="1134"/>
        <w:gridCol w:w="1134"/>
      </w:tblGrid>
      <w:tr>
        <w:tblPrEx>
          <w:tblCellMar>
            <w:top w:w="0" w:type="dxa"/>
            <w:left w:w="108" w:type="dxa"/>
            <w:bottom w:w="0" w:type="dxa"/>
            <w:right w:w="108" w:type="dxa"/>
          </w:tblCellMar>
        </w:tblPrEx>
        <w:trPr>
          <w:trHeight w:val="288" w:hRule="atLeast"/>
        </w:trPr>
        <w:tc>
          <w:tcPr>
            <w:tcW w:w="1740" w:type="dxa"/>
            <w:tcBorders>
              <w:top w:val="single" w:color="auto" w:sz="4" w:space="0"/>
              <w:left w:val="single" w:color="auto" w:sz="4" w:space="0"/>
              <w:bottom w:val="single" w:color="auto" w:sz="4" w:space="0"/>
              <w:right w:val="single" w:color="auto" w:sz="4" w:space="0"/>
            </w:tcBorders>
            <w:shd w:val="clear" w:color="auto" w:fill="auto"/>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Аспартат</w:t>
            </w:r>
          </w:p>
        </w:tc>
        <w:tc>
          <w:tcPr>
            <w:tcW w:w="385"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Df</w:t>
            </w:r>
          </w:p>
        </w:tc>
        <w:tc>
          <w:tcPr>
            <w:tcW w:w="1211"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SS</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F-критерий</w:t>
            </w:r>
          </w:p>
        </w:tc>
        <w:tc>
          <w:tcPr>
            <w:tcW w:w="1134" w:type="dxa"/>
            <w:vMerge w:val="restart"/>
            <w:tcBorders>
              <w:top w:val="single" w:color="auto" w:sz="4" w:space="0"/>
              <w:left w:val="single" w:color="auto" w:sz="4" w:space="0"/>
              <w:bottom w:val="single" w:color="000000"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p-value</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Жабры</w:t>
            </w:r>
          </w:p>
        </w:tc>
        <w:tc>
          <w:tcPr>
            <w:tcW w:w="385"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211"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c>
          <w:tcPr>
            <w:tcW w:w="1134" w:type="dxa"/>
            <w:vMerge w:val="continue"/>
            <w:tcBorders>
              <w:top w:val="single" w:color="auto" w:sz="4" w:space="0"/>
              <w:left w:val="single" w:color="auto" w:sz="4" w:space="0"/>
              <w:bottom w:val="single" w:color="000000" w:sz="4" w:space="0"/>
              <w:right w:val="single" w:color="auto" w:sz="4" w:space="0"/>
            </w:tcBorders>
            <w:vAlign w:val="center"/>
          </w:tcPr>
          <w:p>
            <w:pPr>
              <w:spacing w:after="0" w:line="240" w:lineRule="auto"/>
              <w:rPr>
                <w:rFonts w:ascii="Times New Roman" w:hAnsi="Times New Roman" w:eastAsia="Times New Roman" w:cs="Times New Roman"/>
                <w:color w:val="000000"/>
                <w:sz w:val="16"/>
                <w:szCs w:val="16"/>
                <w:lang w:eastAsia="ru-RU"/>
              </w:rPr>
            </w:pP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093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12.2980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612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7199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39859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210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2366</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17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4</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714822</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b/>
                <w:bCs/>
                <w:color w:val="000000"/>
                <w:sz w:val="16"/>
                <w:szCs w:val="16"/>
                <w:lang w:eastAsia="ru-RU"/>
              </w:rPr>
            </w:pPr>
            <w:r>
              <w:rPr>
                <w:rFonts w:ascii="Times New Roman" w:hAnsi="Times New Roman" w:eastAsia="Times New Roman" w:cs="Times New Roman"/>
                <w:b/>
                <w:bCs/>
                <w:color w:val="000000"/>
                <w:sz w:val="16"/>
                <w:szCs w:val="16"/>
                <w:lang w:eastAsia="ru-RU"/>
              </w:rPr>
              <w:t>Гепатопанкреас</w:t>
            </w:r>
          </w:p>
        </w:tc>
        <w:tc>
          <w:tcPr>
            <w:tcW w:w="385"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211"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000000" w:fill="E7E6E6"/>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41685</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21.4317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lt;0.001</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6814</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8.302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05066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Соленость:Вид</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2</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34558</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3.0645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xml:space="preserve">0.052125 </w:t>
            </w:r>
          </w:p>
        </w:tc>
      </w:tr>
      <w:tr>
        <w:tblPrEx>
          <w:tblCellMar>
            <w:top w:w="0" w:type="dxa"/>
            <w:left w:w="108" w:type="dxa"/>
            <w:bottom w:w="0" w:type="dxa"/>
            <w:right w:w="108" w:type="dxa"/>
          </w:tblCellMar>
        </w:tblPrEx>
        <w:trPr>
          <w:trHeight w:val="288" w:hRule="atLeast"/>
        </w:trPr>
        <w:tc>
          <w:tcPr>
            <w:tcW w:w="1740" w:type="dxa"/>
            <w:tcBorders>
              <w:top w:val="nil"/>
              <w:left w:val="single" w:color="auto" w:sz="4" w:space="0"/>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Остатки</w:t>
            </w:r>
          </w:p>
        </w:tc>
        <w:tc>
          <w:tcPr>
            <w:tcW w:w="385"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81</w:t>
            </w:r>
          </w:p>
        </w:tc>
        <w:tc>
          <w:tcPr>
            <w:tcW w:w="1211"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456719</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c>
          <w:tcPr>
            <w:tcW w:w="1134" w:type="dxa"/>
            <w:tcBorders>
              <w:top w:val="nil"/>
              <w:left w:val="nil"/>
              <w:bottom w:val="single" w:color="auto" w:sz="4" w:space="0"/>
              <w:right w:val="single" w:color="auto" w:sz="4" w:space="0"/>
            </w:tcBorders>
            <w:shd w:val="clear" w:color="auto" w:fill="auto"/>
            <w:noWrap/>
            <w:vAlign w:val="center"/>
          </w:tcPr>
          <w:p>
            <w:pPr>
              <w:spacing w:after="0" w:line="240" w:lineRule="auto"/>
              <w:jc w:val="center"/>
              <w:rPr>
                <w:rFonts w:ascii="Times New Roman" w:hAnsi="Times New Roman" w:eastAsia="Times New Roman" w:cs="Times New Roman"/>
                <w:color w:val="000000"/>
                <w:sz w:val="16"/>
                <w:szCs w:val="16"/>
                <w:lang w:eastAsia="ru-RU"/>
              </w:rPr>
            </w:pPr>
            <w:r>
              <w:rPr>
                <w:rFonts w:ascii="Times New Roman" w:hAnsi="Times New Roman" w:eastAsia="Times New Roman" w:cs="Times New Roman"/>
                <w:color w:val="000000"/>
                <w:sz w:val="16"/>
                <w:szCs w:val="16"/>
                <w:lang w:eastAsia="ru-RU"/>
              </w:rPr>
              <w:t> </w:t>
            </w:r>
          </w:p>
        </w:tc>
      </w:tr>
    </w:tbl>
    <w:p>
      <w:pPr>
        <w:pStyle w:val="12"/>
        <w:rPr>
          <w:lang w:val="en-US"/>
        </w:rPr>
      </w:pPr>
    </w:p>
    <w:sectPr>
      <w:pgSz w:w="11906" w:h="16838"/>
      <w:pgMar w:top="1134" w:right="851" w:bottom="1134" w:left="1701" w:header="709" w:footer="709"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Гуннлауг Иллугасон" w:date="2023-05-22T20:54:00Z" w:initials="ГИ">
    <w:p w14:paraId="0E787614">
      <w:pPr>
        <w:pStyle w:val="7"/>
      </w:pPr>
      <w:r>
        <w:t>Перенести в литобзор</w:t>
      </w:r>
    </w:p>
  </w:comment>
  <w:comment w:id="1" w:author="Гуннлауг Иллугасон" w:date="2023-05-19T11:15:00Z" w:initials="ГИ">
    <w:p w14:paraId="17711076">
      <w:pPr>
        <w:pStyle w:val="7"/>
      </w:pPr>
      <w:r>
        <w:t>разбить</w:t>
      </w:r>
    </w:p>
  </w:comment>
  <w:comment w:id="2" w:author="Гуннлауг Иллугасон" w:date="2023-05-19T11:15:00Z" w:initials="ГИ">
    <w:p w14:paraId="1E36504F">
      <w:pPr>
        <w:pStyle w:val="7"/>
      </w:pPr>
      <w:r>
        <w:t>пояснить, что это такое</w:t>
      </w:r>
    </w:p>
  </w:comment>
  <w:comment w:id="3" w:author="Гуннлауг Иллугасон" w:date="2023-05-19T11:17:00Z" w:initials="ГИ">
    <w:p w14:paraId="6FB1652D">
      <w:pPr>
        <w:pStyle w:val="7"/>
      </w:pPr>
      <w:r>
        <w:t xml:space="preserve">переформулировать. Просто писать про второй блок сразу. </w:t>
      </w:r>
    </w:p>
  </w:comment>
  <w:comment w:id="4" w:author="Гуннлауг Иллугасон" w:date="2023-05-19T11:18:00Z" w:initials="ГИ">
    <w:p w14:paraId="28531DA0">
      <w:pPr>
        <w:pStyle w:val="7"/>
      </w:pPr>
      <w:r>
        <w:t>Разбивать предложения. Убрать независимый</w:t>
      </w:r>
    </w:p>
  </w:comment>
  <w:comment w:id="5" w:author="Гуннлауг Иллугасон" w:date="2023-05-19T11:19:00Z" w:initials="ГИ">
    <w:p w14:paraId="128D13E8">
      <w:pPr>
        <w:pStyle w:val="7"/>
      </w:pPr>
      <w:r>
        <w:t>Про осмолиты потом</w:t>
      </w:r>
    </w:p>
  </w:comment>
  <w:comment w:id="6" w:author="Гуннлауг Иллугасон" w:date="2023-05-19T11:23:00Z" w:initials="ГИ">
    <w:p w14:paraId="09D46520">
      <w:pPr>
        <w:pStyle w:val="7"/>
      </w:pPr>
      <w:r>
        <w:t>Указать точнее</w:t>
      </w:r>
    </w:p>
  </w:comment>
  <w:comment w:id="7" w:author="Гуннлауг Иллугасон" w:date="2023-05-19T11:25:00Z" w:initials="ГИ">
    <w:p w14:paraId="0EE56EA3">
      <w:pPr>
        <w:pStyle w:val="7"/>
      </w:pPr>
      <w:r>
        <w:t>Нарисовать таблицу</w:t>
      </w:r>
    </w:p>
  </w:comment>
  <w:comment w:id="8" w:author="Гуннлауг Иллугасон" w:date="2023-05-19T11:30:00Z" w:initials="ГИ">
    <w:p w14:paraId="5F322BC1">
      <w:pPr>
        <w:pStyle w:val="7"/>
      </w:pPr>
      <w:r>
        <w:t>характеризовалась</w:t>
      </w:r>
    </w:p>
  </w:comment>
  <w:comment w:id="9" w:author="Гуннлауг Иллугасон" w:date="2023-05-19T11:32:00Z" w:initials="ГИ">
    <w:p w14:paraId="30945E03">
      <w:pPr>
        <w:pStyle w:val="7"/>
      </w:pPr>
      <w:r>
        <w:t>Время постановки указать</w:t>
      </w:r>
    </w:p>
  </w:comment>
  <w:comment w:id="10" w:author="Гуннлауг Иллугасон" w:date="2023-05-19T11:45:00Z" w:initials="ГИ">
    <w:p w14:paraId="7BBA3C84">
      <w:pPr>
        <w:pStyle w:val="7"/>
      </w:pPr>
      <w:r>
        <w:t>Когда?</w:t>
      </w:r>
    </w:p>
  </w:comment>
  <w:comment w:id="11" w:author="Гуннлауг Иллугасон" w:date="2023-05-19T11:46:00Z" w:initials="ГИ">
    <w:p w14:paraId="52F20B31">
      <w:pPr>
        <w:pStyle w:val="7"/>
      </w:pPr>
      <w:r>
        <w:t>Мозг закипел</w:t>
      </w:r>
    </w:p>
  </w:comment>
  <w:comment w:id="12" w:author="Гуннлауг Иллугасон" w:date="2023-05-19T11:46:00Z" w:initials="ГИ">
    <w:p w14:paraId="703440ED">
      <w:pPr>
        <w:pStyle w:val="7"/>
      </w:pPr>
      <w:r>
        <w:t>Писать в скобочках</w:t>
      </w:r>
    </w:p>
  </w:comment>
  <w:comment w:id="13" w:author="Гуннлауг Иллугасон" w:date="2023-05-19T11:48:00Z" w:initials="ГИ">
    <w:p w14:paraId="3C9D5BE9">
      <w:pPr>
        <w:pStyle w:val="7"/>
      </w:pPr>
      <w:r>
        <w:t>Сделать отсылку к методам</w:t>
      </w:r>
    </w:p>
  </w:comment>
  <w:comment w:id="14" w:author="Гуннлауг Иллугасон" w:date="2023-05-19T11:49:00Z" w:initials="ГИ">
    <w:p w14:paraId="64C33DB5">
      <w:pPr>
        <w:pStyle w:val="7"/>
      </w:pPr>
      <w:r>
        <w:t>Сделать ссылку к методам</w:t>
      </w:r>
    </w:p>
  </w:comment>
  <w:comment w:id="15" w:author="Гуннлауг Иллугасон" w:date="2023-05-19T11:53:00Z" w:initials="ГИ">
    <w:p w14:paraId="687A74CE">
      <w:pPr>
        <w:pStyle w:val="7"/>
      </w:pPr>
      <w:r>
        <w:t>Дать название всем экспериментам.</w:t>
      </w:r>
    </w:p>
  </w:comment>
  <w:comment w:id="16" w:author="Гуннлауг Иллугасон" w:date="2023-05-19T11:50:00Z" w:initials="ГИ">
    <w:p w14:paraId="4A0C47BE">
      <w:pPr>
        <w:pStyle w:val="7"/>
      </w:pPr>
      <w:r>
        <w:t>Разбить на ТРИ предложения</w:t>
      </w:r>
    </w:p>
  </w:comment>
  <w:comment w:id="17" w:author="Гуннлауг Иллугасон" w:date="2023-05-19T11:51:00Z" w:initials="ГИ">
    <w:p w14:paraId="5FF63601">
      <w:pPr>
        <w:pStyle w:val="7"/>
      </w:pPr>
      <w:r>
        <w:t>Это надо перенести в литобзор, в историю конкуренщины.</w:t>
      </w:r>
    </w:p>
  </w:comment>
  <w:comment w:id="18" w:author="google1599737165" w:date="2023-05-26T19:15:00Z" w:initials="">
    <w:p w14:paraId="259A054C">
      <w:pPr>
        <w:pStyle w:val="7"/>
      </w:pPr>
      <w:r>
        <w:t xml:space="preserve">Антон, жеательно везде использовать в качестве разделителя десятичных знаков ТОЧКУ. А топри твоей любви к сложносочененным предложениям не всегда удобно читать. </w:t>
      </w:r>
    </w:p>
  </w:comment>
  <w:comment w:id="19" w:author="Гуннлауг Иллугасон" w:date="2023-05-19T11:59:00Z" w:initials="ГИ">
    <w:p w14:paraId="0A9265F1">
      <w:pPr>
        <w:pStyle w:val="7"/>
      </w:pPr>
      <w:r>
        <w:t>Исправить неа СМ МЕТОДЫ</w:t>
      </w:r>
    </w:p>
  </w:comment>
  <w:comment w:id="20" w:author="Гуннлауг Иллугасон" w:date="2023-05-19T12:01:00Z" w:initials="ГИ">
    <w:p w14:paraId="7D814F71">
      <w:pPr>
        <w:pStyle w:val="7"/>
      </w:pPr>
      <w:r>
        <w:t>Таблицу</w:t>
      </w:r>
    </w:p>
  </w:comment>
  <w:comment w:id="21" w:author="Гуннлауг Иллугасон" w:date="2023-06-06T23:26:00Z" w:initials="ГИ">
    <w:p w14:paraId="169E7E75">
      <w:pPr>
        <w:pStyle w:val="7"/>
      </w:pPr>
      <w:r>
        <w:t xml:space="preserve">Я бы поспорил. Мы оценивали не фильтрационную активность, а поведенческие реакции. </w:t>
      </w:r>
    </w:p>
  </w:comment>
  <w:comment w:id="22" w:author="google1599737165" w:date="2023-05-26T19:28:00Z" w:initials="">
    <w:p w14:paraId="274207C9">
      <w:pPr>
        <w:pStyle w:val="7"/>
      </w:pPr>
      <w:r>
        <w:t xml:space="preserve">ТОЧНО вентральной? То есть они висели брюшной сторонй вверх? </w:t>
      </w:r>
    </w:p>
  </w:comment>
  <w:comment w:id="23" w:author="Гуннлауг Иллугасон" w:date="2023-06-06T23:26:00Z" w:initials="ГИ">
    <w:p w14:paraId="5F445018">
      <w:pPr>
        <w:pStyle w:val="7"/>
      </w:pPr>
      <w:r>
        <w:t>Точно</w:t>
      </w:r>
    </w:p>
  </w:comment>
  <w:comment w:id="24" w:author="google1599737165" w:date="2023-05-26T19:29:00Z" w:initials="">
    <w:p w14:paraId="7DEF7668">
      <w:pPr>
        <w:pStyle w:val="7"/>
      </w:pPr>
      <w:r>
        <w:t xml:space="preserve">У раковины есть вершина. А что такое макушка? Если то вершина, то я не понимаю, как они крепились. </w:t>
      </w:r>
    </w:p>
  </w:comment>
  <w:comment w:id="25" w:author="Гуннлауг Иллугасон" w:date="2023-06-06T23:27:00Z" w:initials="ГИ">
    <w:p w14:paraId="73C96FB3">
      <w:pPr>
        <w:pStyle w:val="7"/>
      </w:pPr>
      <w:r>
        <w:t>Они крепились той точкой, на которую мы клеим метку обычно.</w:t>
      </w:r>
    </w:p>
  </w:comment>
  <w:comment w:id="26" w:author="google1599737165" w:date="2023-05-26T20:34:00Z" w:initials="">
    <w:p w14:paraId="43904411">
      <w:pPr>
        <w:pStyle w:val="7"/>
      </w:pPr>
      <w:r>
        <w:t>Антон! Крайне желательно, может быть и прямо здесь, дать информациб о том как соотносятся виды определенные по генотипам и виды, определнные по морфотипам.</w:t>
      </w:r>
    </w:p>
  </w:comment>
  <w:comment w:id="27" w:author="Гуннлауг Иллугасон" w:date="2023-06-12T20:18:00Z" w:initials="ГИ">
    <w:p w14:paraId="24102242">
      <w:pPr>
        <w:pStyle w:val="7"/>
      </w:pPr>
      <w:r>
        <w:t>А что не так? Не понял.</w:t>
      </w:r>
    </w:p>
  </w:comment>
  <w:comment w:id="28" w:author="polyd" w:date="2023-06-12T11:49:00Z" w:initials="p">
    <w:p w14:paraId="31C464A8">
      <w:pPr>
        <w:pStyle w:val="7"/>
      </w:pPr>
      <w:r>
        <w:t>Хорошо бы использовать валидный русский термин.</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E787614" w15:done="0"/>
  <w15:commentEx w15:paraId="17711076" w15:done="0"/>
  <w15:commentEx w15:paraId="1E36504F" w15:done="0"/>
  <w15:commentEx w15:paraId="6FB1652D" w15:done="0"/>
  <w15:commentEx w15:paraId="28531DA0" w15:done="0"/>
  <w15:commentEx w15:paraId="128D13E8" w15:done="0"/>
  <w15:commentEx w15:paraId="09D46520" w15:done="0"/>
  <w15:commentEx w15:paraId="0EE56EA3" w15:done="0"/>
  <w15:commentEx w15:paraId="5F322BC1" w15:done="0"/>
  <w15:commentEx w15:paraId="30945E03" w15:done="0"/>
  <w15:commentEx w15:paraId="7BBA3C84" w15:done="0"/>
  <w15:commentEx w15:paraId="52F20B31" w15:done="0"/>
  <w15:commentEx w15:paraId="703440ED" w15:done="0"/>
  <w15:commentEx w15:paraId="3C9D5BE9" w15:done="0"/>
  <w15:commentEx w15:paraId="64C33DB5" w15:done="0"/>
  <w15:commentEx w15:paraId="687A74CE" w15:done="0"/>
  <w15:commentEx w15:paraId="4A0C47BE" w15:done="0"/>
  <w15:commentEx w15:paraId="5FF63601" w15:done="0"/>
  <w15:commentEx w15:paraId="259A054C" w15:done="0"/>
  <w15:commentEx w15:paraId="0A9265F1" w15:done="0"/>
  <w15:commentEx w15:paraId="7D814F71" w15:done="0"/>
  <w15:commentEx w15:paraId="169E7E75" w15:done="0"/>
  <w15:commentEx w15:paraId="274207C9" w15:done="0"/>
  <w15:commentEx w15:paraId="5F445018" w15:done="0" w15:paraIdParent="274207C9"/>
  <w15:commentEx w15:paraId="7DEF7668" w15:done="0"/>
  <w15:commentEx w15:paraId="73C96FB3" w15:done="0" w15:paraIdParent="7DEF7668"/>
  <w15:commentEx w15:paraId="43904411" w15:done="0"/>
  <w15:commentEx w15:paraId="24102242" w15:done="0"/>
  <w15:commentEx w15:paraId="31C464A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B60759"/>
    <w:multiLevelType w:val="multilevel"/>
    <w:tmpl w:val="5FB6075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Гуннлауг Иллугасон">
    <w15:presenceInfo w15:providerId="Windows Live" w15:userId="4c6be4170b4bbcc9"/>
  </w15:person>
  <w15:person w15:author="google1599737165">
    <w15:presenceInfo w15:providerId="None" w15:userId="google1599737165"/>
  </w15:person>
  <w15:person w15:author="polyd">
    <w15:presenceInfo w15:providerId="None" w15:userId="poly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9"/>
  <w:trackRevisions w:val="1"/>
  <w:documentProtection w:enforcement="0"/>
  <w:defaultTabStop w:val="708"/>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7F55"/>
    <w:rsid w:val="00002A0C"/>
    <w:rsid w:val="00020A6B"/>
    <w:rsid w:val="00030075"/>
    <w:rsid w:val="0004089B"/>
    <w:rsid w:val="00041BFA"/>
    <w:rsid w:val="000657A0"/>
    <w:rsid w:val="00073023"/>
    <w:rsid w:val="000738A5"/>
    <w:rsid w:val="00087214"/>
    <w:rsid w:val="0009488C"/>
    <w:rsid w:val="00097BF5"/>
    <w:rsid w:val="000B262A"/>
    <w:rsid w:val="000B6231"/>
    <w:rsid w:val="000C1084"/>
    <w:rsid w:val="000C229B"/>
    <w:rsid w:val="000C6286"/>
    <w:rsid w:val="000D3E11"/>
    <w:rsid w:val="000E651E"/>
    <w:rsid w:val="000E7113"/>
    <w:rsid w:val="000F03D3"/>
    <w:rsid w:val="000F6071"/>
    <w:rsid w:val="00115F63"/>
    <w:rsid w:val="001219D5"/>
    <w:rsid w:val="00121D2C"/>
    <w:rsid w:val="0012604F"/>
    <w:rsid w:val="00137BB8"/>
    <w:rsid w:val="00144C72"/>
    <w:rsid w:val="00165C3E"/>
    <w:rsid w:val="00170265"/>
    <w:rsid w:val="0017102B"/>
    <w:rsid w:val="00171FDC"/>
    <w:rsid w:val="001724F4"/>
    <w:rsid w:val="00173965"/>
    <w:rsid w:val="00190165"/>
    <w:rsid w:val="001A754E"/>
    <w:rsid w:val="001B2638"/>
    <w:rsid w:val="001C18FF"/>
    <w:rsid w:val="001C1ACB"/>
    <w:rsid w:val="001C6CDA"/>
    <w:rsid w:val="001D2555"/>
    <w:rsid w:val="001E0610"/>
    <w:rsid w:val="001E32BF"/>
    <w:rsid w:val="001F0744"/>
    <w:rsid w:val="001F137D"/>
    <w:rsid w:val="001F2DD6"/>
    <w:rsid w:val="001F3335"/>
    <w:rsid w:val="002150A2"/>
    <w:rsid w:val="002452B5"/>
    <w:rsid w:val="002463C5"/>
    <w:rsid w:val="00247F9F"/>
    <w:rsid w:val="00251F56"/>
    <w:rsid w:val="00253A68"/>
    <w:rsid w:val="00274433"/>
    <w:rsid w:val="002815FA"/>
    <w:rsid w:val="00295FC5"/>
    <w:rsid w:val="002A2402"/>
    <w:rsid w:val="002A55C8"/>
    <w:rsid w:val="002A63A3"/>
    <w:rsid w:val="002A6DC1"/>
    <w:rsid w:val="002D3C21"/>
    <w:rsid w:val="002E6D66"/>
    <w:rsid w:val="002F4D97"/>
    <w:rsid w:val="002F6E7B"/>
    <w:rsid w:val="00321B6F"/>
    <w:rsid w:val="00323437"/>
    <w:rsid w:val="00323A5F"/>
    <w:rsid w:val="00324A57"/>
    <w:rsid w:val="00332716"/>
    <w:rsid w:val="00334686"/>
    <w:rsid w:val="00353F22"/>
    <w:rsid w:val="003575EF"/>
    <w:rsid w:val="00360D46"/>
    <w:rsid w:val="00361DB3"/>
    <w:rsid w:val="00372EA7"/>
    <w:rsid w:val="00373DAD"/>
    <w:rsid w:val="00375E5E"/>
    <w:rsid w:val="00393F07"/>
    <w:rsid w:val="00397B36"/>
    <w:rsid w:val="003B6505"/>
    <w:rsid w:val="003D2496"/>
    <w:rsid w:val="003E08DF"/>
    <w:rsid w:val="003E66C8"/>
    <w:rsid w:val="003F3550"/>
    <w:rsid w:val="003F46D0"/>
    <w:rsid w:val="003F5721"/>
    <w:rsid w:val="00400453"/>
    <w:rsid w:val="00404D25"/>
    <w:rsid w:val="00412B96"/>
    <w:rsid w:val="00413556"/>
    <w:rsid w:val="004429C0"/>
    <w:rsid w:val="0045548F"/>
    <w:rsid w:val="004554AD"/>
    <w:rsid w:val="004560D1"/>
    <w:rsid w:val="00470914"/>
    <w:rsid w:val="00474A32"/>
    <w:rsid w:val="004765C4"/>
    <w:rsid w:val="004844A9"/>
    <w:rsid w:val="00484CCE"/>
    <w:rsid w:val="0048687D"/>
    <w:rsid w:val="004926F7"/>
    <w:rsid w:val="004941D2"/>
    <w:rsid w:val="00496526"/>
    <w:rsid w:val="004A3F30"/>
    <w:rsid w:val="004C5708"/>
    <w:rsid w:val="004C5F40"/>
    <w:rsid w:val="004D74C6"/>
    <w:rsid w:val="004E471D"/>
    <w:rsid w:val="004E4904"/>
    <w:rsid w:val="004F0027"/>
    <w:rsid w:val="004F1533"/>
    <w:rsid w:val="004F47F5"/>
    <w:rsid w:val="00506568"/>
    <w:rsid w:val="00516B97"/>
    <w:rsid w:val="00517CE3"/>
    <w:rsid w:val="00521779"/>
    <w:rsid w:val="005252C6"/>
    <w:rsid w:val="00525D88"/>
    <w:rsid w:val="0053247B"/>
    <w:rsid w:val="0053470F"/>
    <w:rsid w:val="00537DD9"/>
    <w:rsid w:val="0054517D"/>
    <w:rsid w:val="0056185C"/>
    <w:rsid w:val="0056243D"/>
    <w:rsid w:val="00574193"/>
    <w:rsid w:val="00575459"/>
    <w:rsid w:val="005902E5"/>
    <w:rsid w:val="005978D5"/>
    <w:rsid w:val="00597955"/>
    <w:rsid w:val="005B293F"/>
    <w:rsid w:val="005B50A8"/>
    <w:rsid w:val="005B75E8"/>
    <w:rsid w:val="005C4309"/>
    <w:rsid w:val="005C50B0"/>
    <w:rsid w:val="005C51D3"/>
    <w:rsid w:val="005D2ABF"/>
    <w:rsid w:val="005D516E"/>
    <w:rsid w:val="005D6921"/>
    <w:rsid w:val="005E0FDF"/>
    <w:rsid w:val="005E4B48"/>
    <w:rsid w:val="005E7583"/>
    <w:rsid w:val="00605684"/>
    <w:rsid w:val="00612F38"/>
    <w:rsid w:val="006156AD"/>
    <w:rsid w:val="00617109"/>
    <w:rsid w:val="0063383F"/>
    <w:rsid w:val="006543DE"/>
    <w:rsid w:val="006546BD"/>
    <w:rsid w:val="0065759C"/>
    <w:rsid w:val="0066251C"/>
    <w:rsid w:val="00664931"/>
    <w:rsid w:val="0067102B"/>
    <w:rsid w:val="00675697"/>
    <w:rsid w:val="00686649"/>
    <w:rsid w:val="00692A92"/>
    <w:rsid w:val="006A1C6C"/>
    <w:rsid w:val="006C64A0"/>
    <w:rsid w:val="006D7602"/>
    <w:rsid w:val="00706C77"/>
    <w:rsid w:val="00711D16"/>
    <w:rsid w:val="007130A0"/>
    <w:rsid w:val="00720E93"/>
    <w:rsid w:val="007315C4"/>
    <w:rsid w:val="00732750"/>
    <w:rsid w:val="0073642C"/>
    <w:rsid w:val="00743CAD"/>
    <w:rsid w:val="0074416F"/>
    <w:rsid w:val="007738C3"/>
    <w:rsid w:val="00774B70"/>
    <w:rsid w:val="00781F7C"/>
    <w:rsid w:val="00787DC0"/>
    <w:rsid w:val="00790411"/>
    <w:rsid w:val="007A0FEF"/>
    <w:rsid w:val="007A39C5"/>
    <w:rsid w:val="007A6ACB"/>
    <w:rsid w:val="007A70A1"/>
    <w:rsid w:val="007B09D8"/>
    <w:rsid w:val="007B14C5"/>
    <w:rsid w:val="007C046D"/>
    <w:rsid w:val="007C3011"/>
    <w:rsid w:val="007D5338"/>
    <w:rsid w:val="007E1747"/>
    <w:rsid w:val="007E3BF2"/>
    <w:rsid w:val="0081096A"/>
    <w:rsid w:val="0083414E"/>
    <w:rsid w:val="00834E74"/>
    <w:rsid w:val="00842980"/>
    <w:rsid w:val="0084436C"/>
    <w:rsid w:val="00845972"/>
    <w:rsid w:val="008611B9"/>
    <w:rsid w:val="00862ADA"/>
    <w:rsid w:val="00867F7F"/>
    <w:rsid w:val="0089678C"/>
    <w:rsid w:val="008A4AC8"/>
    <w:rsid w:val="008A4E8C"/>
    <w:rsid w:val="008A6538"/>
    <w:rsid w:val="008A7461"/>
    <w:rsid w:val="008B2A58"/>
    <w:rsid w:val="008D4237"/>
    <w:rsid w:val="008D51E2"/>
    <w:rsid w:val="008F42C5"/>
    <w:rsid w:val="008F5417"/>
    <w:rsid w:val="008F606B"/>
    <w:rsid w:val="00910635"/>
    <w:rsid w:val="00924C01"/>
    <w:rsid w:val="0095378B"/>
    <w:rsid w:val="00954A31"/>
    <w:rsid w:val="009573F5"/>
    <w:rsid w:val="009633CB"/>
    <w:rsid w:val="00973196"/>
    <w:rsid w:val="00973E7D"/>
    <w:rsid w:val="00977F99"/>
    <w:rsid w:val="009862CD"/>
    <w:rsid w:val="00987236"/>
    <w:rsid w:val="00994743"/>
    <w:rsid w:val="00997F55"/>
    <w:rsid w:val="009A2182"/>
    <w:rsid w:val="009A3B45"/>
    <w:rsid w:val="009A64FC"/>
    <w:rsid w:val="009B080E"/>
    <w:rsid w:val="009B1E76"/>
    <w:rsid w:val="009D28CF"/>
    <w:rsid w:val="009D4E0A"/>
    <w:rsid w:val="009E26A0"/>
    <w:rsid w:val="009E5A5F"/>
    <w:rsid w:val="009E67C8"/>
    <w:rsid w:val="009F3F5A"/>
    <w:rsid w:val="00A16354"/>
    <w:rsid w:val="00A16F6E"/>
    <w:rsid w:val="00A23BB3"/>
    <w:rsid w:val="00A25C8E"/>
    <w:rsid w:val="00A30843"/>
    <w:rsid w:val="00A448AF"/>
    <w:rsid w:val="00A464D1"/>
    <w:rsid w:val="00A52135"/>
    <w:rsid w:val="00A5528E"/>
    <w:rsid w:val="00A65228"/>
    <w:rsid w:val="00A66192"/>
    <w:rsid w:val="00A737BE"/>
    <w:rsid w:val="00A8111D"/>
    <w:rsid w:val="00AB0062"/>
    <w:rsid w:val="00AB6D3D"/>
    <w:rsid w:val="00AB7391"/>
    <w:rsid w:val="00AC4A83"/>
    <w:rsid w:val="00AD522B"/>
    <w:rsid w:val="00AF4823"/>
    <w:rsid w:val="00B10746"/>
    <w:rsid w:val="00B24C28"/>
    <w:rsid w:val="00B3389C"/>
    <w:rsid w:val="00B56F19"/>
    <w:rsid w:val="00B57D75"/>
    <w:rsid w:val="00B854F9"/>
    <w:rsid w:val="00BB1B4D"/>
    <w:rsid w:val="00BB6E8E"/>
    <w:rsid w:val="00BC24D4"/>
    <w:rsid w:val="00BC2F1D"/>
    <w:rsid w:val="00BC3CAE"/>
    <w:rsid w:val="00BC67C0"/>
    <w:rsid w:val="00BD1658"/>
    <w:rsid w:val="00BD633C"/>
    <w:rsid w:val="00BE5BE9"/>
    <w:rsid w:val="00BF169D"/>
    <w:rsid w:val="00BF1ADE"/>
    <w:rsid w:val="00BF7A00"/>
    <w:rsid w:val="00C01B78"/>
    <w:rsid w:val="00C06BD5"/>
    <w:rsid w:val="00C11665"/>
    <w:rsid w:val="00C246F3"/>
    <w:rsid w:val="00C30CFC"/>
    <w:rsid w:val="00C36C14"/>
    <w:rsid w:val="00C4457A"/>
    <w:rsid w:val="00C52282"/>
    <w:rsid w:val="00C556A2"/>
    <w:rsid w:val="00C614D5"/>
    <w:rsid w:val="00C74069"/>
    <w:rsid w:val="00C83F75"/>
    <w:rsid w:val="00C91271"/>
    <w:rsid w:val="00C95E9A"/>
    <w:rsid w:val="00CC03EF"/>
    <w:rsid w:val="00CC1182"/>
    <w:rsid w:val="00CC211C"/>
    <w:rsid w:val="00CD0E65"/>
    <w:rsid w:val="00CE28F0"/>
    <w:rsid w:val="00CE44CF"/>
    <w:rsid w:val="00CE59C6"/>
    <w:rsid w:val="00CF7DDC"/>
    <w:rsid w:val="00D1315E"/>
    <w:rsid w:val="00D141DD"/>
    <w:rsid w:val="00D206CC"/>
    <w:rsid w:val="00D26B9F"/>
    <w:rsid w:val="00D35BCB"/>
    <w:rsid w:val="00D3796A"/>
    <w:rsid w:val="00D40762"/>
    <w:rsid w:val="00D41DC2"/>
    <w:rsid w:val="00D53643"/>
    <w:rsid w:val="00D540BB"/>
    <w:rsid w:val="00D60656"/>
    <w:rsid w:val="00D61142"/>
    <w:rsid w:val="00D70B1E"/>
    <w:rsid w:val="00DA639F"/>
    <w:rsid w:val="00DB1C13"/>
    <w:rsid w:val="00DD037C"/>
    <w:rsid w:val="00DD0FF3"/>
    <w:rsid w:val="00DD3F1A"/>
    <w:rsid w:val="00DF7247"/>
    <w:rsid w:val="00E040AE"/>
    <w:rsid w:val="00E064CB"/>
    <w:rsid w:val="00E1454F"/>
    <w:rsid w:val="00E22D48"/>
    <w:rsid w:val="00E23E2E"/>
    <w:rsid w:val="00E33478"/>
    <w:rsid w:val="00E3679C"/>
    <w:rsid w:val="00E473F6"/>
    <w:rsid w:val="00E5383F"/>
    <w:rsid w:val="00E56107"/>
    <w:rsid w:val="00E60934"/>
    <w:rsid w:val="00E80BF4"/>
    <w:rsid w:val="00E90CF8"/>
    <w:rsid w:val="00EB378E"/>
    <w:rsid w:val="00EC0A7E"/>
    <w:rsid w:val="00EE3105"/>
    <w:rsid w:val="00EE4F45"/>
    <w:rsid w:val="00F02132"/>
    <w:rsid w:val="00F03CF5"/>
    <w:rsid w:val="00F17FC9"/>
    <w:rsid w:val="00F25EA8"/>
    <w:rsid w:val="00F324EA"/>
    <w:rsid w:val="00F33FF6"/>
    <w:rsid w:val="00F45C08"/>
    <w:rsid w:val="00F45EF9"/>
    <w:rsid w:val="00F57F68"/>
    <w:rsid w:val="00F741F7"/>
    <w:rsid w:val="00F7433A"/>
    <w:rsid w:val="00F85453"/>
    <w:rsid w:val="00F91CCD"/>
    <w:rsid w:val="00F95172"/>
    <w:rsid w:val="00FA3F99"/>
    <w:rsid w:val="00FB08EF"/>
    <w:rsid w:val="00FB1876"/>
    <w:rsid w:val="00FD2AC1"/>
    <w:rsid w:val="00FD6A33"/>
    <w:rsid w:val="00FE092B"/>
    <w:rsid w:val="00FE1218"/>
    <w:rsid w:val="00FE1E2B"/>
    <w:rsid w:val="00FE335A"/>
    <w:rsid w:val="051F7284"/>
    <w:rsid w:val="0B22128C"/>
    <w:rsid w:val="0D6527EC"/>
    <w:rsid w:val="0F94517A"/>
    <w:rsid w:val="213D2047"/>
    <w:rsid w:val="23244A97"/>
    <w:rsid w:val="250C077C"/>
    <w:rsid w:val="28DA38D4"/>
    <w:rsid w:val="330F1B5D"/>
    <w:rsid w:val="49DB003F"/>
    <w:rsid w:val="54CC1BC4"/>
    <w:rsid w:val="6B7570F6"/>
    <w:rsid w:val="72452B74"/>
    <w:rsid w:val="78A70951"/>
    <w:rsid w:val="7A951295"/>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39" w:name="Table Grid"/>
    <w:lsdException w:uiPriority="99" w:name="Table Theme"/>
    <w:lsdException w:qFormat="1" w:unhideWhenUsed="0" w:uiPriority="34" w:semiHidden="0" w:name="List Paragraph"/>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ru-RU" w:eastAsia="en-US" w:bidi="ar-SA"/>
    </w:rPr>
  </w:style>
  <w:style w:type="character" w:default="1" w:styleId="2">
    <w:name w:val="Default Paragraph Font"/>
    <w:semiHidden/>
    <w:unhideWhenUsed/>
    <w:qFormat/>
    <w:uiPriority w:val="1"/>
  </w:style>
  <w:style w:type="table" w:default="1" w:styleId="3">
    <w:name w:val="Normal Table"/>
    <w:semiHidden/>
    <w:unhideWhenUsed/>
    <w:uiPriority w:val="99"/>
    <w:tblPr>
      <w:tblCellMar>
        <w:top w:w="0" w:type="dxa"/>
        <w:left w:w="108" w:type="dxa"/>
        <w:bottom w:w="0" w:type="dxa"/>
        <w:right w:w="108" w:type="dxa"/>
      </w:tblCellMar>
    </w:tblPr>
  </w:style>
  <w:style w:type="character" w:styleId="4">
    <w:name w:val="annotation reference"/>
    <w:basedOn w:val="2"/>
    <w:semiHidden/>
    <w:unhideWhenUsed/>
    <w:uiPriority w:val="99"/>
    <w:rPr>
      <w:sz w:val="16"/>
      <w:szCs w:val="16"/>
    </w:rPr>
  </w:style>
  <w:style w:type="character" w:styleId="5">
    <w:name w:val="Hyperlink"/>
    <w:basedOn w:val="2"/>
    <w:unhideWhenUsed/>
    <w:qFormat/>
    <w:uiPriority w:val="99"/>
    <w:rPr>
      <w:color w:val="0563C1" w:themeColor="hyperlink"/>
      <w:u w:val="single"/>
      <w14:textFill>
        <w14:solidFill>
          <w14:schemeClr w14:val="hlink"/>
        </w14:solidFill>
      </w14:textFill>
    </w:rPr>
  </w:style>
  <w:style w:type="paragraph" w:styleId="6">
    <w:name w:val="Balloon Text"/>
    <w:basedOn w:val="1"/>
    <w:link w:val="15"/>
    <w:semiHidden/>
    <w:unhideWhenUsed/>
    <w:uiPriority w:val="99"/>
    <w:pPr>
      <w:spacing w:after="0" w:line="240" w:lineRule="auto"/>
    </w:pPr>
    <w:rPr>
      <w:rFonts w:ascii="Segoe UI" w:hAnsi="Segoe UI" w:cs="Segoe UI"/>
      <w:sz w:val="18"/>
      <w:szCs w:val="18"/>
    </w:rPr>
  </w:style>
  <w:style w:type="paragraph" w:styleId="7">
    <w:name w:val="annotation text"/>
    <w:basedOn w:val="1"/>
    <w:link w:val="13"/>
    <w:semiHidden/>
    <w:unhideWhenUsed/>
    <w:uiPriority w:val="99"/>
    <w:pPr>
      <w:spacing w:line="240" w:lineRule="auto"/>
    </w:pPr>
    <w:rPr>
      <w:sz w:val="20"/>
      <w:szCs w:val="20"/>
    </w:rPr>
  </w:style>
  <w:style w:type="paragraph" w:styleId="8">
    <w:name w:val="annotation subject"/>
    <w:basedOn w:val="7"/>
    <w:next w:val="7"/>
    <w:link w:val="14"/>
    <w:semiHidden/>
    <w:unhideWhenUsed/>
    <w:qFormat/>
    <w:uiPriority w:val="99"/>
    <w:rPr>
      <w:b/>
      <w:bCs/>
    </w:rPr>
  </w:style>
  <w:style w:type="paragraph" w:styleId="9">
    <w:name w:val="header"/>
    <w:basedOn w:val="1"/>
    <w:link w:val="16"/>
    <w:unhideWhenUsed/>
    <w:uiPriority w:val="99"/>
    <w:pPr>
      <w:tabs>
        <w:tab w:val="center" w:pos="4677"/>
        <w:tab w:val="right" w:pos="9355"/>
      </w:tabs>
      <w:spacing w:after="0" w:line="240" w:lineRule="auto"/>
    </w:pPr>
  </w:style>
  <w:style w:type="paragraph" w:styleId="10">
    <w:name w:val="footer"/>
    <w:basedOn w:val="1"/>
    <w:link w:val="17"/>
    <w:unhideWhenUsed/>
    <w:qFormat/>
    <w:uiPriority w:val="99"/>
    <w:pPr>
      <w:tabs>
        <w:tab w:val="center" w:pos="4677"/>
        <w:tab w:val="right" w:pos="9355"/>
      </w:tabs>
      <w:spacing w:after="0" w:line="240" w:lineRule="auto"/>
    </w:pPr>
  </w:style>
  <w:style w:type="table" w:styleId="11">
    <w:name w:val="Table Grid"/>
    <w:basedOn w:val="3"/>
    <w:semiHidden/>
    <w:unhideWhenUsed/>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2">
    <w:name w:val="List Paragraph"/>
    <w:basedOn w:val="1"/>
    <w:qFormat/>
    <w:uiPriority w:val="34"/>
    <w:pPr>
      <w:ind w:left="720"/>
      <w:contextualSpacing/>
    </w:pPr>
  </w:style>
  <w:style w:type="character" w:customStyle="1" w:styleId="13">
    <w:name w:val="Текст примечания Знак"/>
    <w:basedOn w:val="2"/>
    <w:link w:val="7"/>
    <w:semiHidden/>
    <w:qFormat/>
    <w:uiPriority w:val="99"/>
    <w:rPr>
      <w:sz w:val="20"/>
      <w:szCs w:val="20"/>
    </w:rPr>
  </w:style>
  <w:style w:type="character" w:customStyle="1" w:styleId="14">
    <w:name w:val="Тема примечания Знак"/>
    <w:basedOn w:val="13"/>
    <w:link w:val="8"/>
    <w:semiHidden/>
    <w:uiPriority w:val="99"/>
    <w:rPr>
      <w:b/>
      <w:bCs/>
      <w:sz w:val="20"/>
      <w:szCs w:val="20"/>
    </w:rPr>
  </w:style>
  <w:style w:type="character" w:customStyle="1" w:styleId="15">
    <w:name w:val="Текст выноски Знак"/>
    <w:basedOn w:val="2"/>
    <w:link w:val="6"/>
    <w:semiHidden/>
    <w:qFormat/>
    <w:uiPriority w:val="99"/>
    <w:rPr>
      <w:rFonts w:ascii="Segoe UI" w:hAnsi="Segoe UI" w:cs="Segoe UI"/>
      <w:sz w:val="18"/>
      <w:szCs w:val="18"/>
    </w:rPr>
  </w:style>
  <w:style w:type="character" w:customStyle="1" w:styleId="16">
    <w:name w:val="Верхний колонтитул Знак"/>
    <w:basedOn w:val="2"/>
    <w:link w:val="9"/>
    <w:qFormat/>
    <w:uiPriority w:val="99"/>
  </w:style>
  <w:style w:type="character" w:customStyle="1" w:styleId="17">
    <w:name w:val="Нижний колонтитул Знак"/>
    <w:basedOn w:val="2"/>
    <w:link w:val="10"/>
    <w:qFormat/>
    <w:uiPriority w:val="99"/>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4" Type="http://schemas.microsoft.com/office/2011/relationships/people" Target="people.xml"/><Relationship Id="rId33" Type="http://schemas.openxmlformats.org/officeDocument/2006/relationships/fontTable" Target="fontTable.xml"/><Relationship Id="rId32" Type="http://schemas.openxmlformats.org/officeDocument/2006/relationships/customXml" Target="../customXml/item1.xml"/><Relationship Id="rId31" Type="http://schemas.openxmlformats.org/officeDocument/2006/relationships/numbering" Target="numbering.xml"/><Relationship Id="rId30" Type="http://schemas.openxmlformats.org/officeDocument/2006/relationships/image" Target="media/image23.png"/><Relationship Id="rId3" Type="http://schemas.openxmlformats.org/officeDocument/2006/relationships/comments" Target="comment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jpeg"/><Relationship Id="rId24" Type="http://schemas.openxmlformats.org/officeDocument/2006/relationships/image" Target="media/image17.jpe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0E243-05D3-4925-9CAC-20C7A66AC6CC}">
  <ds:schemaRefs/>
</ds:datastoreItem>
</file>

<file path=docProps/app.xml><?xml version="1.0" encoding="utf-8"?>
<Properties xmlns="http://schemas.openxmlformats.org/officeDocument/2006/extended-properties" xmlns:vt="http://schemas.openxmlformats.org/officeDocument/2006/docPropsVTypes">
  <Template>Normal</Template>
  <Pages>64</Pages>
  <Words>69255</Words>
  <Characters>394757</Characters>
  <Lines>3289</Lines>
  <Paragraphs>926</Paragraphs>
  <TotalTime>11</TotalTime>
  <ScaleCrop>false</ScaleCrop>
  <LinksUpToDate>false</LinksUpToDate>
  <CharactersWithSpaces>463086</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2T20:29:00Z</dcterms:created>
  <dc:creator>Гуннлауг Иллугасон</dc:creator>
  <cp:lastModifiedBy>polyd</cp:lastModifiedBy>
  <dcterms:modified xsi:type="dcterms:W3CDTF">2023-06-14T13:27:4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4e59db-3ae2-393a-9f09-0bc7f6df2f87</vt:lpwstr>
  </property>
  <property fmtid="{D5CDD505-2E9C-101B-9397-08002B2CF9AE}" pid="24" name="Mendeley Citation Style_1">
    <vt:lpwstr>http://www.zotero.org/styles/apa</vt:lpwstr>
  </property>
  <property fmtid="{D5CDD505-2E9C-101B-9397-08002B2CF9AE}" pid="25" name="KSOProductBuildVer">
    <vt:lpwstr>1049-11.2.0.11537</vt:lpwstr>
  </property>
  <property fmtid="{D5CDD505-2E9C-101B-9397-08002B2CF9AE}" pid="26" name="ICV">
    <vt:lpwstr>D21DC4041D334AD0AF7D6D79E3D99D27</vt:lpwstr>
  </property>
</Properties>
</file>